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8EA42B" w14:textId="47F70375" w:rsidR="003C34C3" w:rsidRDefault="002F26DE" w:rsidP="00D10D7D">
      <w:r>
        <w:rPr>
          <w:noProof/>
        </w:rPr>
        <w:drawing>
          <wp:anchor distT="0" distB="0" distL="114300" distR="114300" simplePos="0" relativeHeight="251703808" behindDoc="0" locked="0" layoutInCell="1" allowOverlap="1" wp14:anchorId="34E5DC0B" wp14:editId="7D53C4CE">
            <wp:simplePos x="0" y="0"/>
            <wp:positionH relativeFrom="column">
              <wp:posOffset>-927476</wp:posOffset>
            </wp:positionH>
            <wp:positionV relativeFrom="paragraph">
              <wp:posOffset>0</wp:posOffset>
            </wp:positionV>
            <wp:extent cx="876300" cy="1775460"/>
            <wp:effectExtent l="0" t="0" r="0" b="0"/>
            <wp:wrapThrough wrapText="bothSides">
              <wp:wrapPolygon edited="0">
                <wp:start x="0" y="0"/>
                <wp:lineTo x="0" y="21322"/>
                <wp:lineTo x="21130" y="21322"/>
                <wp:lineTo x="21130" y="0"/>
                <wp:lineTo x="0" y="0"/>
              </wp:wrapPolygon>
            </wp:wrapThrough>
            <wp:docPr id="10" name="Imagen 10" descr="Logo de URJC: la historia y el significado del logotipo, la marca y el  símbolo. | png, v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de URJC: la historia y el significado del logotipo, la marca y el  símbolo. | png, vector"/>
                    <pic:cNvPicPr>
                      <a:picLocks noChangeAspect="1" noChangeArrowheads="1"/>
                    </pic:cNvPicPr>
                  </pic:nvPicPr>
                  <pic:blipFill rotWithShape="1">
                    <a:blip r:embed="rId7">
                      <a:extLst>
                        <a:ext uri="{28A0092B-C50C-407E-A947-70E740481C1C}">
                          <a14:useLocalDpi xmlns:a14="http://schemas.microsoft.com/office/drawing/2010/main" val="0"/>
                        </a:ext>
                      </a:extLst>
                    </a:blip>
                    <a:srcRect r="72199"/>
                    <a:stretch/>
                  </pic:blipFill>
                  <pic:spPr bwMode="auto">
                    <a:xfrm>
                      <a:off x="0" y="0"/>
                      <a:ext cx="876300" cy="1775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2784" behindDoc="1" locked="0" layoutInCell="1" allowOverlap="1" wp14:anchorId="5424FD0A" wp14:editId="143F467A">
                <wp:simplePos x="0" y="0"/>
                <wp:positionH relativeFrom="column">
                  <wp:posOffset>-1080135</wp:posOffset>
                </wp:positionH>
                <wp:positionV relativeFrom="paragraph">
                  <wp:posOffset>-940738</wp:posOffset>
                </wp:positionV>
                <wp:extent cx="1162050" cy="12563901"/>
                <wp:effectExtent l="0" t="0" r="6350" b="0"/>
                <wp:wrapNone/>
                <wp:docPr id="3" name="Rectángulo 3"/>
                <wp:cNvGraphicFramePr/>
                <a:graphic xmlns:a="http://schemas.openxmlformats.org/drawingml/2006/main">
                  <a:graphicData uri="http://schemas.microsoft.com/office/word/2010/wordprocessingShape">
                    <wps:wsp>
                      <wps:cNvSpPr/>
                      <wps:spPr>
                        <a:xfrm>
                          <a:off x="0" y="0"/>
                          <a:ext cx="1162050" cy="12563901"/>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A583827" id="Rectángulo 3" o:spid="_x0000_s1026" style="position:absolute;margin-left:-85.05pt;margin-top:-74.05pt;width:91.5pt;height:989.3pt;z-index:-251613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" fillcolor="black [3213]" stroked="f" strokeweight="2pt"/>
            </w:pict>
          </mc:Fallback>
        </mc:AlternateContent>
      </w:r>
    </w:p>
    <w:p w14:paraId="26963C8F" w14:textId="3F6AE10E" w:rsidR="002F26DE" w:rsidRDefault="002F26DE" w:rsidP="002F26DE">
      <w:pPr>
        <w:ind w:left="851"/>
        <w:rPr>
          <w:rFonts w:ascii="GILL SANS SEMIBOLD" w:hAnsi="GILL SANS SEMIBOLD"/>
          <w:b/>
          <w:bCs/>
          <w:sz w:val="56"/>
          <w:szCs w:val="56"/>
        </w:rPr>
      </w:pPr>
    </w:p>
    <w:p w14:paraId="0211BB9E" w14:textId="727B5182" w:rsidR="002F26DE" w:rsidRDefault="002F26DE" w:rsidP="002F26DE">
      <w:pPr>
        <w:ind w:left="851"/>
        <w:rPr>
          <w:rFonts w:ascii="GILL SANS SEMIBOLD" w:hAnsi="GILL SANS SEMIBOLD"/>
          <w:b/>
          <w:bCs/>
          <w:sz w:val="56"/>
          <w:szCs w:val="56"/>
        </w:rPr>
      </w:pPr>
    </w:p>
    <w:p w14:paraId="23DAF86D" w14:textId="49E4482D" w:rsidR="002F26DE" w:rsidRDefault="002F26DE" w:rsidP="002F26DE">
      <w:pPr>
        <w:ind w:left="851"/>
        <w:rPr>
          <w:rFonts w:ascii="GILL SANS SEMIBOLD" w:hAnsi="GILL SANS SEMIBOLD"/>
          <w:b/>
          <w:bCs/>
          <w:sz w:val="56"/>
          <w:szCs w:val="56"/>
        </w:rPr>
      </w:pPr>
      <w:r>
        <w:rPr>
          <w:noProof/>
        </w:rPr>
        <w:drawing>
          <wp:anchor distT="0" distB="0" distL="114300" distR="114300" simplePos="0" relativeHeight="251700736" behindDoc="1" locked="0" layoutInCell="1" allowOverlap="1" wp14:anchorId="61E26682" wp14:editId="79B42FD0">
            <wp:simplePos x="0" y="0"/>
            <wp:positionH relativeFrom="column">
              <wp:posOffset>-2366257</wp:posOffset>
            </wp:positionH>
            <wp:positionV relativeFrom="paragraph">
              <wp:posOffset>522833</wp:posOffset>
            </wp:positionV>
            <wp:extent cx="11140440" cy="6533806"/>
            <wp:effectExtent l="4762" t="0" r="2223" b="2222"/>
            <wp:wrapNone/>
            <wp:docPr id="6" name="Imagen 6"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magen en blanco y negro&#10;&#10;Descripción generada automáticamente con confianza media"/>
                    <pic:cNvPicPr/>
                  </pic:nvPicPr>
                  <pic:blipFill>
                    <a:blip r:embed="rId8"/>
                    <a:stretch>
                      <a:fillRect/>
                    </a:stretch>
                  </pic:blipFill>
                  <pic:spPr>
                    <a:xfrm rot="5400000">
                      <a:off x="0" y="0"/>
                      <a:ext cx="11140440" cy="6533806"/>
                    </a:xfrm>
                    <a:prstGeom prst="rect">
                      <a:avLst/>
                    </a:prstGeom>
                  </pic:spPr>
                </pic:pic>
              </a:graphicData>
            </a:graphic>
            <wp14:sizeRelH relativeFrom="page">
              <wp14:pctWidth>0</wp14:pctWidth>
            </wp14:sizeRelH>
            <wp14:sizeRelV relativeFrom="page">
              <wp14:pctHeight>0</wp14:pctHeight>
            </wp14:sizeRelV>
          </wp:anchor>
        </w:drawing>
      </w:r>
    </w:p>
    <w:p w14:paraId="209CB209" w14:textId="53958FA9" w:rsidR="002F26DE" w:rsidRDefault="002F26DE" w:rsidP="002F26DE">
      <w:pPr>
        <w:ind w:left="851"/>
        <w:rPr>
          <w:rFonts w:ascii="GILL SANS SEMIBOLD" w:hAnsi="GILL SANS SEMIBOLD"/>
          <w:b/>
          <w:bCs/>
          <w:sz w:val="56"/>
          <w:szCs w:val="56"/>
        </w:rPr>
      </w:pPr>
    </w:p>
    <w:p w14:paraId="492DEE40" w14:textId="36C7EC1C" w:rsidR="00763B24" w:rsidRDefault="00D94C7C" w:rsidP="007F0433">
      <w:pPr>
        <w:ind w:left="851"/>
        <w:jc w:val="left"/>
        <w:rPr>
          <w:rFonts w:ascii="GILL SANS SEMIBOLD" w:hAnsi="GILL SANS SEMIBOLD"/>
          <w:b/>
          <w:bCs/>
          <w:sz w:val="52"/>
          <w:szCs w:val="52"/>
        </w:rPr>
      </w:pPr>
      <w:r>
        <w:rPr>
          <w:rFonts w:ascii="GILL SANS SEMIBOLD" w:hAnsi="GILL SANS SEMIBOLD"/>
          <w:b/>
          <w:bCs/>
          <w:sz w:val="52"/>
          <w:szCs w:val="52"/>
        </w:rPr>
        <w:t>Prácticas</w:t>
      </w:r>
      <w:r w:rsidR="00CA4FA5">
        <w:rPr>
          <w:rFonts w:ascii="GILL SANS SEMIBOLD" w:hAnsi="GILL SANS SEMIBOLD"/>
          <w:b/>
          <w:bCs/>
          <w:sz w:val="52"/>
          <w:szCs w:val="52"/>
        </w:rPr>
        <w:t xml:space="preserve"> de</w:t>
      </w:r>
      <w:r w:rsidR="007F0433" w:rsidRPr="007F0433">
        <w:rPr>
          <w:rFonts w:ascii="GILL SANS SEMIBOLD" w:hAnsi="GILL SANS SEMIBOLD"/>
          <w:b/>
          <w:bCs/>
          <w:sz w:val="52"/>
          <w:szCs w:val="52"/>
        </w:rPr>
        <w:t xml:space="preserve"> Psicología de la Memoria</w:t>
      </w:r>
      <w:r w:rsidR="002536EC">
        <w:rPr>
          <w:rFonts w:ascii="GILL SANS SEMIBOLD" w:hAnsi="GILL SANS SEMIBOLD"/>
          <w:b/>
          <w:bCs/>
          <w:sz w:val="52"/>
          <w:szCs w:val="52"/>
        </w:rPr>
        <w:t>: paradigmas experimentales y casos clínicos</w:t>
      </w:r>
    </w:p>
    <w:p w14:paraId="5D897E40" w14:textId="77777777" w:rsidR="00CA4FA5" w:rsidRPr="007F0433" w:rsidRDefault="00CA4FA5" w:rsidP="007F0433">
      <w:pPr>
        <w:ind w:left="851"/>
        <w:jc w:val="left"/>
        <w:rPr>
          <w:sz w:val="52"/>
          <w:szCs w:val="52"/>
        </w:rPr>
      </w:pPr>
    </w:p>
    <w:p w14:paraId="0D712030" w14:textId="222FB78E" w:rsidR="008442AD" w:rsidRPr="00DE3D91" w:rsidRDefault="008442AD" w:rsidP="002F26DE">
      <w:pPr>
        <w:ind w:left="851"/>
      </w:pPr>
    </w:p>
    <w:p w14:paraId="5AA70A18" w14:textId="77777777" w:rsidR="002F26DE" w:rsidRDefault="002F26DE" w:rsidP="002F26DE">
      <w:pPr>
        <w:ind w:left="851"/>
        <w:rPr>
          <w:rFonts w:ascii="GILL SANS SEMIBOLD" w:hAnsi="GILL SANS SEMIBOLD"/>
          <w:b/>
          <w:bCs/>
          <w:color w:val="C00000"/>
          <w:sz w:val="44"/>
          <w:szCs w:val="44"/>
        </w:rPr>
      </w:pPr>
    </w:p>
    <w:p w14:paraId="79ABABB4" w14:textId="553B2F3B" w:rsidR="00441542" w:rsidRPr="00D10D7D" w:rsidRDefault="008442AD" w:rsidP="002F26DE">
      <w:pPr>
        <w:ind w:left="851"/>
        <w:rPr>
          <w:rFonts w:ascii="GILL SANS SEMIBOLD" w:hAnsi="GILL SANS SEMIBOLD"/>
          <w:b/>
          <w:bCs/>
          <w:color w:val="C00000"/>
          <w:sz w:val="44"/>
          <w:szCs w:val="44"/>
        </w:rPr>
      </w:pPr>
      <w:r w:rsidRPr="00D10D7D">
        <w:rPr>
          <w:rFonts w:ascii="GILL SANS SEMIBOLD" w:hAnsi="GILL SANS SEMIBOLD"/>
          <w:b/>
          <w:bCs/>
          <w:color w:val="C00000"/>
          <w:sz w:val="44"/>
          <w:szCs w:val="44"/>
        </w:rPr>
        <w:t>Grado en Psicología</w:t>
      </w:r>
    </w:p>
    <w:p w14:paraId="34CBD7D2" w14:textId="01BBC4B2" w:rsidR="00AD1FEF" w:rsidRDefault="002F26DE" w:rsidP="002536EC">
      <w:pPr>
        <w:ind w:left="851"/>
      </w:pPr>
      <w:r w:rsidRPr="00D10D7D">
        <w:rPr>
          <w:rFonts w:ascii="GILL SANS SEMIBOLD" w:hAnsi="GILL SANS SEMIBOLD"/>
          <w:b/>
          <w:bCs/>
          <w:noProof/>
          <w:sz w:val="32"/>
          <w:szCs w:val="32"/>
        </w:rPr>
        <mc:AlternateContent>
          <mc:Choice Requires="wps">
            <w:drawing>
              <wp:anchor distT="45720" distB="45720" distL="114300" distR="114300" simplePos="0" relativeHeight="251662848" behindDoc="0" locked="0" layoutInCell="1" allowOverlap="1" wp14:anchorId="18B1D7B7" wp14:editId="026D1081">
                <wp:simplePos x="0" y="0"/>
                <wp:positionH relativeFrom="column">
                  <wp:posOffset>-2183765</wp:posOffset>
                </wp:positionH>
                <wp:positionV relativeFrom="paragraph">
                  <wp:posOffset>523875</wp:posOffset>
                </wp:positionV>
                <wp:extent cx="4324350" cy="1404620"/>
                <wp:effectExtent l="2222" t="0" r="8573" b="8572"/>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4324350" cy="1404620"/>
                        </a:xfrm>
                        <a:prstGeom prst="rect">
                          <a:avLst/>
                        </a:prstGeom>
                        <a:solidFill>
                          <a:schemeClr val="tx1"/>
                        </a:solidFill>
                        <a:ln w="9525">
                          <a:solidFill>
                            <a:srgbClr val="000000"/>
                          </a:solidFill>
                          <a:miter lim="800000"/>
                          <a:headEnd/>
                          <a:tailEnd/>
                        </a:ln>
                      </wps:spPr>
                      <wps:txbx>
                        <w:txbxContent>
                          <w:p w14:paraId="17320EFD" w14:textId="2E36AD2B" w:rsidR="00EB301E" w:rsidRPr="00002618" w:rsidRDefault="00EB301E" w:rsidP="00D10D7D">
                            <w:pPr>
                              <w:rPr>
                                <w:rFonts w:ascii="GILL SANS SEMIBOLD" w:hAnsi="GILL SANS SEMIBOLD"/>
                                <w:b/>
                                <w:bCs/>
                                <w:sz w:val="40"/>
                                <w:szCs w:val="40"/>
                              </w:rPr>
                            </w:pPr>
                            <w:r w:rsidRPr="00002618">
                              <w:rPr>
                                <w:rFonts w:ascii="GILL SANS SEMIBOLD" w:hAnsi="GILL SANS SEMIBOLD"/>
                                <w:b/>
                                <w:bCs/>
                                <w:sz w:val="40"/>
                                <w:szCs w:val="40"/>
                              </w:rPr>
                              <w:t>Universidad Rey Juan Carlos</w:t>
                            </w:r>
                          </w:p>
                          <w:p w14:paraId="002F2ECB" w14:textId="62E2B495" w:rsidR="00EB301E" w:rsidRPr="00002618" w:rsidRDefault="00EB301E" w:rsidP="00D10D7D">
                            <w:pPr>
                              <w:rPr>
                                <w:rFonts w:ascii="GILL SANS SEMIBOLD" w:hAnsi="GILL SANS SEMIBOLD"/>
                                <w:b/>
                                <w:bCs/>
                                <w:sz w:val="40"/>
                                <w:szCs w:val="4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18B1D7B7" id="_x0000_t202" coordsize="21600,21600" o:spt="202" path="m,l,21600r21600,l21600,xe">
                <v:stroke joinstyle="miter"/>
                <v:path gradientshapeok="t" o:connecttype="rect"/>
              </v:shapetype>
              <v:shape id="Cuadro de texto 2" o:spid="_x0000_s1026" type="#_x0000_t202" style="position:absolute;left:0;text-align:left;margin-left:-171.95pt;margin-top:41.25pt;width:340.5pt;height:110.6pt;rotation:-90;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" fillcolor="black [3213]">
                <v:textbox style="mso-fit-shape-to-text:t">
                  <w:txbxContent>
                    <w:p w14:paraId="17320EFD" w14:textId="2E36AD2B" w:rsidR="00EB301E" w:rsidRPr="00002618" w:rsidRDefault="00EB301E" w:rsidP="00D10D7D">
                      <w:pPr>
                        <w:rPr>
                          <w:rFonts w:ascii="GILL SANS SEMIBOLD" w:hAnsi="GILL SANS SEMIBOLD"/>
                          <w:b/>
                          <w:bCs/>
                          <w:sz w:val="40"/>
                          <w:szCs w:val="40"/>
                        </w:rPr>
                      </w:pPr>
                      <w:r w:rsidRPr="00002618">
                        <w:rPr>
                          <w:rFonts w:ascii="GILL SANS SEMIBOLD" w:hAnsi="GILL SANS SEMIBOLD"/>
                          <w:b/>
                          <w:bCs/>
                          <w:sz w:val="40"/>
                          <w:szCs w:val="40"/>
                        </w:rPr>
                        <w:t>Universidad Rey Juan Carlos</w:t>
                      </w:r>
                    </w:p>
                    <w:p w14:paraId="002F2ECB" w14:textId="62E2B495" w:rsidR="00EB301E" w:rsidRPr="00002618" w:rsidRDefault="00EB301E" w:rsidP="00D10D7D">
                      <w:pPr>
                        <w:rPr>
                          <w:rFonts w:ascii="GILL SANS SEMIBOLD" w:hAnsi="GILL SANS SEMIBOLD"/>
                          <w:b/>
                          <w:bCs/>
                          <w:sz w:val="40"/>
                          <w:szCs w:val="40"/>
                        </w:rPr>
                      </w:pPr>
                    </w:p>
                  </w:txbxContent>
                </v:textbox>
                <w10:wrap type="square"/>
              </v:shape>
            </w:pict>
          </mc:Fallback>
        </mc:AlternateContent>
      </w:r>
      <w:r w:rsidR="008442AD" w:rsidRPr="00D10D7D">
        <w:rPr>
          <w:rFonts w:ascii="GILL SANS SEMIBOLD" w:hAnsi="GILL SANS SEMIBOLD"/>
          <w:b/>
          <w:bCs/>
          <w:sz w:val="32"/>
          <w:szCs w:val="32"/>
        </w:rPr>
        <w:t>Facultad de Ciencias de la Salud</w:t>
      </w:r>
    </w:p>
    <w:p w14:paraId="701DEF3E" w14:textId="77777777" w:rsidR="005728AE" w:rsidRPr="00B74BF4" w:rsidRDefault="005728AE" w:rsidP="00D10D7D"/>
    <w:p w14:paraId="6538B66B" w14:textId="625B3222" w:rsidR="002E3C21" w:rsidRDefault="002E3C21" w:rsidP="00D10D7D"/>
    <w:p w14:paraId="6133AAFC" w14:textId="73EA1C9E" w:rsidR="002E3C21" w:rsidRDefault="002E3C21" w:rsidP="00D10D7D"/>
    <w:p w14:paraId="4DE7733A" w14:textId="00BE59E0" w:rsidR="002E3C21" w:rsidRDefault="002E3C21" w:rsidP="00D10D7D"/>
    <w:p w14:paraId="2589ECA1" w14:textId="053CF482" w:rsidR="003C34C3" w:rsidRDefault="003C34C3" w:rsidP="00D10D7D"/>
    <w:p w14:paraId="52A3C349" w14:textId="118C9593" w:rsidR="003C34C3" w:rsidRDefault="003C34C3" w:rsidP="00D10D7D"/>
    <w:p w14:paraId="422EED9E" w14:textId="16F4A4B4" w:rsidR="003C34C3" w:rsidRDefault="003C34C3" w:rsidP="00D10D7D"/>
    <w:p w14:paraId="53DF82B1" w14:textId="36C7E0FA" w:rsidR="003C34C3" w:rsidRDefault="003C34C3" w:rsidP="00D10D7D"/>
    <w:p w14:paraId="2C9B62CD" w14:textId="6721597D" w:rsidR="003C34C3" w:rsidRDefault="003C34C3" w:rsidP="00D10D7D"/>
    <w:p w14:paraId="4D37C7A1" w14:textId="58EB1DBA" w:rsidR="003C34C3" w:rsidRDefault="003C34C3" w:rsidP="00D10D7D"/>
    <w:p w14:paraId="6F4A53A1" w14:textId="6D687D14" w:rsidR="00494365" w:rsidRDefault="00494365" w:rsidP="00D10D7D"/>
    <w:p w14:paraId="5C9367CB" w14:textId="77777777" w:rsidR="002F26DE" w:rsidRDefault="002F26DE" w:rsidP="00D10D7D"/>
    <w:p w14:paraId="387A90BA" w14:textId="33AF9560" w:rsidR="00575829" w:rsidRDefault="00575829" w:rsidP="00D10D7D"/>
    <w:p w14:paraId="28BD8E71" w14:textId="02526F1F" w:rsidR="00DE3D91" w:rsidRDefault="00DE3D91" w:rsidP="00D10D7D"/>
    <w:p w14:paraId="1851C6D5" w14:textId="3E81E6BC" w:rsidR="00002618" w:rsidRDefault="00002618" w:rsidP="00D10D7D"/>
    <w:p w14:paraId="187D8DEB" w14:textId="23BA3F1F" w:rsidR="00002618" w:rsidRDefault="00002618" w:rsidP="00D10D7D"/>
    <w:p w14:paraId="3B145E6E" w14:textId="17777775" w:rsidR="00002618" w:rsidRDefault="00002618" w:rsidP="00D10D7D"/>
    <w:p w14:paraId="0AE7A2D9" w14:textId="77777777" w:rsidR="00002618" w:rsidRDefault="00002618" w:rsidP="00002618">
      <w:pPr>
        <w:ind w:left="1134"/>
      </w:pPr>
    </w:p>
    <w:p w14:paraId="4E80D977" w14:textId="77777777" w:rsidR="00002618" w:rsidRDefault="00002618" w:rsidP="00D10D7D"/>
    <w:p w14:paraId="080DA576" w14:textId="712F5456" w:rsidR="00002618" w:rsidRDefault="00002618" w:rsidP="00D10D7D"/>
    <w:p w14:paraId="3FC3645F" w14:textId="77777777" w:rsidR="00002618" w:rsidRDefault="00002618" w:rsidP="00D10D7D"/>
    <w:p w14:paraId="34604B1C" w14:textId="77777777" w:rsidR="003C34C3" w:rsidRPr="00E44B5B" w:rsidRDefault="003C34C3" w:rsidP="00002618">
      <w:pPr>
        <w:ind w:left="993"/>
      </w:pPr>
    </w:p>
    <w:p w14:paraId="2077E5F2" w14:textId="4C0183DE" w:rsidR="00407DEC" w:rsidRDefault="00FE34DE" w:rsidP="00D10D7D">
      <w:pPr>
        <w:ind w:left="993" w:right="-142"/>
        <w:jc w:val="left"/>
      </w:pPr>
      <w:r w:rsidRPr="00FE34DE">
        <w:rPr>
          <w:noProof/>
        </w:rPr>
        <w:drawing>
          <wp:inline distT="0" distB="0" distL="0" distR="0" wp14:anchorId="712CC705" wp14:editId="5DDBEFD1">
            <wp:extent cx="864489" cy="304536"/>
            <wp:effectExtent l="0" t="0" r="0" b="635"/>
            <wp:docPr id="9" name="Imagen 8">
              <a:hlinkClick xmlns:a="http://schemas.openxmlformats.org/drawingml/2006/main" r:id="rId9"/>
              <a:extLst xmlns:a="http://schemas.openxmlformats.org/drawingml/2006/main">
                <a:ext uri="{FF2B5EF4-FFF2-40B4-BE49-F238E27FC236}">
                  <a16:creationId xmlns:a16="http://schemas.microsoft.com/office/drawing/2014/main" id="{C14FF060-2236-4740-EB4E-2F9D271340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a:hlinkClick r:id="rId9"/>
                      <a:extLst>
                        <a:ext uri="{FF2B5EF4-FFF2-40B4-BE49-F238E27FC236}">
                          <a16:creationId xmlns:a16="http://schemas.microsoft.com/office/drawing/2014/main" id="{C14FF060-2236-4740-EB4E-2F9D271340FE}"/>
                        </a:ext>
                      </a:extLst>
                    </pic:cNvPr>
                    <pic:cNvPicPr>
                      <a:picLocks noChangeAspect="1"/>
                    </pic:cNvPicPr>
                  </pic:nvPicPr>
                  <pic:blipFill>
                    <a:blip r:embed="rId10"/>
                    <a:stretch>
                      <a:fillRect/>
                    </a:stretch>
                  </pic:blipFill>
                  <pic:spPr>
                    <a:xfrm>
                      <a:off x="0" y="0"/>
                      <a:ext cx="864489" cy="304536"/>
                    </a:xfrm>
                    <a:prstGeom prst="rect">
                      <a:avLst/>
                    </a:prstGeom>
                  </pic:spPr>
                </pic:pic>
              </a:graphicData>
            </a:graphic>
          </wp:inline>
        </w:drawing>
      </w:r>
    </w:p>
    <w:p w14:paraId="2E1C40A5" w14:textId="3255E1CE" w:rsidR="00191B0C" w:rsidRPr="00D10D7D" w:rsidRDefault="00191B0C" w:rsidP="00407DEC">
      <w:pPr>
        <w:ind w:left="285" w:right="-142" w:firstLine="708"/>
        <w:jc w:val="left"/>
        <w:rPr>
          <w:sz w:val="18"/>
          <w:szCs w:val="18"/>
        </w:rPr>
      </w:pPr>
      <w:r w:rsidRPr="00D10D7D">
        <w:rPr>
          <w:sz w:val="18"/>
          <w:szCs w:val="18"/>
        </w:rPr>
        <w:t>Depositado en BURJC Digital</w:t>
      </w:r>
    </w:p>
    <w:p w14:paraId="5A39BA3F" w14:textId="13945C23" w:rsidR="00D111D7" w:rsidRPr="00D111D7" w:rsidRDefault="00D111D7" w:rsidP="00D111D7">
      <w:pPr>
        <w:ind w:left="993" w:right="-142"/>
        <w:jc w:val="left"/>
        <w:rPr>
          <w:sz w:val="18"/>
          <w:szCs w:val="18"/>
        </w:rPr>
      </w:pPr>
      <w:r>
        <w:rPr>
          <w:sz w:val="18"/>
          <w:szCs w:val="18"/>
        </w:rPr>
        <w:t>(</w:t>
      </w:r>
      <w:r w:rsidRPr="00D111D7">
        <w:rPr>
          <w:sz w:val="18"/>
          <w:szCs w:val="18"/>
        </w:rPr>
        <w:t>CC-BY-SA) 2023 María del Carmen Martín-Buro García de Dionisio</w:t>
      </w:r>
    </w:p>
    <w:p w14:paraId="73AAE916" w14:textId="77777777" w:rsidR="00D111D7" w:rsidRPr="00D111D7" w:rsidRDefault="00D111D7" w:rsidP="00D111D7">
      <w:pPr>
        <w:ind w:left="993" w:right="-142"/>
        <w:jc w:val="left"/>
        <w:rPr>
          <w:sz w:val="18"/>
          <w:szCs w:val="18"/>
        </w:rPr>
      </w:pPr>
      <w:r w:rsidRPr="00D111D7">
        <w:rPr>
          <w:sz w:val="18"/>
          <w:szCs w:val="18"/>
        </w:rPr>
        <w:t xml:space="preserve">Algunos derechos reservados </w:t>
      </w:r>
    </w:p>
    <w:p w14:paraId="7EBCE7E6" w14:textId="77777777" w:rsidR="00D111D7" w:rsidRPr="00D111D7" w:rsidRDefault="00D111D7" w:rsidP="00D111D7">
      <w:pPr>
        <w:ind w:left="993" w:right="-142"/>
        <w:jc w:val="left"/>
        <w:rPr>
          <w:sz w:val="18"/>
          <w:szCs w:val="18"/>
        </w:rPr>
      </w:pPr>
      <w:r w:rsidRPr="00D111D7">
        <w:rPr>
          <w:sz w:val="18"/>
          <w:szCs w:val="18"/>
        </w:rPr>
        <w:t xml:space="preserve">Esta obra está bajo </w:t>
      </w:r>
      <w:hyperlink r:id="rId11" w:history="1">
        <w:r w:rsidRPr="00D111D7">
          <w:rPr>
            <w:rStyle w:val="Hipervnculo"/>
            <w:sz w:val="18"/>
            <w:szCs w:val="18"/>
          </w:rPr>
          <w:t xml:space="preserve">Licencia Creative </w:t>
        </w:r>
        <w:proofErr w:type="spellStart"/>
        <w:r w:rsidRPr="00D111D7">
          <w:rPr>
            <w:rStyle w:val="Hipervnculo"/>
            <w:sz w:val="18"/>
            <w:szCs w:val="18"/>
          </w:rPr>
          <w:t>Commons</w:t>
        </w:r>
        <w:proofErr w:type="spellEnd"/>
        <w:r w:rsidRPr="00D111D7">
          <w:rPr>
            <w:rStyle w:val="Hipervnculo"/>
            <w:sz w:val="18"/>
            <w:szCs w:val="18"/>
          </w:rPr>
          <w:t xml:space="preserve"> Atribución-</w:t>
        </w:r>
        <w:proofErr w:type="spellStart"/>
        <w:r w:rsidRPr="00D111D7">
          <w:rPr>
            <w:rStyle w:val="Hipervnculo"/>
            <w:sz w:val="18"/>
            <w:szCs w:val="18"/>
          </w:rPr>
          <w:t>CompartirIgual</w:t>
        </w:r>
        <w:proofErr w:type="spellEnd"/>
        <w:r w:rsidRPr="00D111D7">
          <w:rPr>
            <w:rStyle w:val="Hipervnculo"/>
            <w:sz w:val="18"/>
            <w:szCs w:val="18"/>
          </w:rPr>
          <w:t xml:space="preserve"> 4.0 Internacional</w:t>
        </w:r>
      </w:hyperlink>
    </w:p>
    <w:p w14:paraId="4BB45571" w14:textId="5727B311" w:rsidR="00E12C50" w:rsidRPr="001B240E" w:rsidRDefault="00E12C50" w:rsidP="00D10D7D">
      <w:pPr>
        <w:ind w:left="993" w:right="-142"/>
        <w:jc w:val="left"/>
        <w:rPr>
          <w:sz w:val="18"/>
          <w:szCs w:val="18"/>
          <w:u w:val="single"/>
          <w:shd w:val="clear" w:color="auto" w:fill="FFFFFF"/>
        </w:rPr>
        <w:sectPr w:rsidR="00E12C50" w:rsidRPr="001B240E" w:rsidSect="002F26DE">
          <w:headerReference w:type="default" r:id="rId12"/>
          <w:footerReference w:type="even" r:id="rId13"/>
          <w:footerReference w:type="default" r:id="rId14"/>
          <w:pgSz w:w="11906" w:h="16838"/>
          <w:pgMar w:top="521" w:right="1700" w:bottom="993" w:left="1701" w:header="708" w:footer="708" w:gutter="0"/>
          <w:cols w:space="708"/>
          <w:titlePg/>
          <w:docGrid w:linePitch="360"/>
        </w:sectPr>
      </w:pPr>
    </w:p>
    <w:p w14:paraId="027F642C" w14:textId="77777777" w:rsidR="00746A1F" w:rsidRPr="003C34C3" w:rsidRDefault="00746A1F" w:rsidP="00746A1F">
      <w:pPr>
        <w:pStyle w:val="Ttulo1"/>
      </w:pPr>
      <w:r>
        <w:lastRenderedPageBreak/>
        <w:t>Presentación</w:t>
      </w:r>
    </w:p>
    <w:p w14:paraId="6C32A920" w14:textId="77777777" w:rsidR="00746A1F" w:rsidRPr="00D10D7D" w:rsidRDefault="00746A1F" w:rsidP="00746A1F"/>
    <w:p w14:paraId="0EEEB287" w14:textId="3208C3AE" w:rsidR="002536EC" w:rsidRDefault="00746A1F" w:rsidP="00746A1F">
      <w:r>
        <w:t xml:space="preserve">En este documento se presenta un compendio de </w:t>
      </w:r>
      <w:r w:rsidR="00D94C7C">
        <w:t xml:space="preserve">prácticas </w:t>
      </w:r>
      <w:r w:rsidR="00F8107C">
        <w:t>de Psicología de la Memoria</w:t>
      </w:r>
      <w:r w:rsidR="002536EC">
        <w:t xml:space="preserve"> sobre paradigmas experimentales para evaluar la memoria humana y casos clínicos que ilustran la arquitectura funcional de la memoria</w:t>
      </w:r>
      <w:r w:rsidR="00F8107C">
        <w:t xml:space="preserve">. En algunas </w:t>
      </w:r>
      <w:r w:rsidR="002536EC">
        <w:t>de estas prácticas</w:t>
      </w:r>
      <w:r w:rsidR="00F8107C">
        <w:t xml:space="preserve"> se muestran </w:t>
      </w:r>
      <w:r>
        <w:t xml:space="preserve">fragmentos </w:t>
      </w:r>
      <w:r w:rsidR="00F8107C">
        <w:t xml:space="preserve">de obras publicadas por otros autores que </w:t>
      </w:r>
      <w:r w:rsidR="00CC61D2">
        <w:t>están pertinentemente referenciados y se utilizan con fines exclusivamente docentes.</w:t>
      </w:r>
    </w:p>
    <w:p w14:paraId="269648DD" w14:textId="6E761721" w:rsidR="008A5D2C" w:rsidRDefault="008A5D2C" w:rsidP="00746A1F"/>
    <w:p w14:paraId="2D29C345" w14:textId="77777777" w:rsidR="008A5D2C" w:rsidRPr="002536EC" w:rsidRDefault="008A5D2C" w:rsidP="002536EC">
      <w:pPr>
        <w:pStyle w:val="Prrafodelista"/>
        <w:numPr>
          <w:ilvl w:val="0"/>
          <w:numId w:val="35"/>
        </w:numPr>
        <w:contextualSpacing w:val="0"/>
        <w:jc w:val="left"/>
        <w:rPr>
          <w:rFonts w:ascii="Segoe UI" w:hAnsi="Segoe UI" w:cs="Segoe UI"/>
        </w:rPr>
      </w:pPr>
      <w:r w:rsidRPr="002536EC">
        <w:rPr>
          <w:rFonts w:ascii="Segoe UI" w:hAnsi="Segoe UI" w:cs="Segoe UI"/>
        </w:rPr>
        <w:t>Práctica 1. Paradigmas experimentales: Niveles de procesamiento.</w:t>
      </w:r>
    </w:p>
    <w:p w14:paraId="363503A3" w14:textId="77777777" w:rsidR="008A5D2C" w:rsidRPr="002536EC" w:rsidRDefault="008A5D2C" w:rsidP="002536EC">
      <w:pPr>
        <w:pStyle w:val="Prrafodelista"/>
        <w:numPr>
          <w:ilvl w:val="0"/>
          <w:numId w:val="35"/>
        </w:numPr>
        <w:contextualSpacing w:val="0"/>
        <w:jc w:val="left"/>
        <w:rPr>
          <w:rFonts w:ascii="Segoe UI" w:hAnsi="Segoe UI" w:cs="Segoe UI"/>
        </w:rPr>
      </w:pPr>
      <w:r w:rsidRPr="002536EC">
        <w:rPr>
          <w:rFonts w:ascii="Segoe UI" w:hAnsi="Segoe UI" w:cs="Segoe UI"/>
        </w:rPr>
        <w:t>Práctica 2. Casos clínicos: Síndrome amnésico.</w:t>
      </w:r>
    </w:p>
    <w:p w14:paraId="2AD94854" w14:textId="393AF3B2" w:rsidR="008A5D2C" w:rsidRPr="002536EC" w:rsidRDefault="008A5D2C" w:rsidP="002536EC">
      <w:pPr>
        <w:pStyle w:val="Prrafodelista"/>
        <w:numPr>
          <w:ilvl w:val="0"/>
          <w:numId w:val="35"/>
        </w:numPr>
        <w:contextualSpacing w:val="0"/>
        <w:jc w:val="left"/>
        <w:rPr>
          <w:rFonts w:ascii="Segoe UI" w:hAnsi="Segoe UI" w:cs="Segoe UI"/>
        </w:rPr>
      </w:pPr>
      <w:r w:rsidRPr="002536EC">
        <w:rPr>
          <w:rFonts w:ascii="Segoe UI" w:hAnsi="Segoe UI" w:cs="Segoe UI"/>
        </w:rPr>
        <w:t xml:space="preserve">Práctica 3. Paradigmas experimentales: Memoria explícita </w:t>
      </w:r>
      <w:r w:rsidR="005A2EED" w:rsidRPr="002536EC">
        <w:rPr>
          <w:rFonts w:ascii="Segoe UI" w:hAnsi="Segoe UI" w:cs="Segoe UI"/>
        </w:rPr>
        <w:t>vs memoria</w:t>
      </w:r>
      <w:r w:rsidRPr="002536EC">
        <w:rPr>
          <w:rFonts w:ascii="Segoe UI" w:hAnsi="Segoe UI" w:cs="Segoe UI"/>
        </w:rPr>
        <w:t xml:space="preserve"> implícita.</w:t>
      </w:r>
    </w:p>
    <w:p w14:paraId="6CB87643" w14:textId="77777777" w:rsidR="008A5D2C" w:rsidRPr="002536EC" w:rsidRDefault="008A5D2C" w:rsidP="002536EC">
      <w:pPr>
        <w:pStyle w:val="Prrafodelista"/>
        <w:numPr>
          <w:ilvl w:val="0"/>
          <w:numId w:val="35"/>
        </w:numPr>
        <w:contextualSpacing w:val="0"/>
        <w:jc w:val="left"/>
        <w:rPr>
          <w:rFonts w:ascii="Segoe UI" w:hAnsi="Segoe UI" w:cs="Segoe UI"/>
        </w:rPr>
      </w:pPr>
      <w:r w:rsidRPr="002536EC">
        <w:rPr>
          <w:rFonts w:ascii="Segoe UI" w:hAnsi="Segoe UI" w:cs="Segoe UI"/>
        </w:rPr>
        <w:t>Práctica 4. Casos clínicos: Enfermedades neurodegenerativas.</w:t>
      </w:r>
    </w:p>
    <w:p w14:paraId="7B9DC792" w14:textId="77777777" w:rsidR="008A5D2C" w:rsidRPr="002536EC" w:rsidRDefault="008A5D2C" w:rsidP="002536EC">
      <w:pPr>
        <w:pStyle w:val="Prrafodelista"/>
        <w:numPr>
          <w:ilvl w:val="0"/>
          <w:numId w:val="35"/>
        </w:numPr>
        <w:contextualSpacing w:val="0"/>
        <w:jc w:val="left"/>
        <w:rPr>
          <w:rFonts w:ascii="Segoe UI" w:hAnsi="Segoe UI" w:cs="Segoe UI"/>
        </w:rPr>
      </w:pPr>
      <w:r w:rsidRPr="002536EC">
        <w:rPr>
          <w:rFonts w:ascii="Segoe UI" w:hAnsi="Segoe UI" w:cs="Segoe UI"/>
        </w:rPr>
        <w:t>Práctica 5. Paradigmas experimentales: Memoria operativa.</w:t>
      </w:r>
    </w:p>
    <w:p w14:paraId="78A70D07" w14:textId="163BF0E0" w:rsidR="002536EC" w:rsidRPr="002536EC" w:rsidRDefault="008A5D2C" w:rsidP="002536EC">
      <w:pPr>
        <w:pStyle w:val="Prrafodelista"/>
        <w:numPr>
          <w:ilvl w:val="0"/>
          <w:numId w:val="35"/>
        </w:numPr>
        <w:rPr>
          <w:rFonts w:ascii="Segoe UI" w:hAnsi="Segoe UI" w:cs="Segoe UI"/>
        </w:rPr>
      </w:pPr>
      <w:r w:rsidRPr="002536EC">
        <w:rPr>
          <w:rFonts w:ascii="Segoe UI" w:hAnsi="Segoe UI" w:cs="Segoe UI"/>
        </w:rPr>
        <w:t>Práctica 6. Paradigmas experimentales: Memoria de reconocimiento.</w:t>
      </w:r>
    </w:p>
    <w:p w14:paraId="6605E109" w14:textId="70198CCB" w:rsidR="00746A1F" w:rsidRDefault="002A2C34" w:rsidP="00B43020">
      <w:r>
        <w:t xml:space="preserve">Cada práctica incluye una breve presentación del contenido y su relación con la teoría, los resultados de aprendizaje que se pueden alcanzar, una descripción del trabajo autónomo y/o presencial del estudiante y la bibliografía relacionada con la práctica. </w:t>
      </w:r>
    </w:p>
    <w:p w14:paraId="35051098" w14:textId="77777777" w:rsidR="002A2C34" w:rsidRDefault="002A2C34" w:rsidP="00B43020"/>
    <w:p w14:paraId="5DF8D7A6" w14:textId="243CCB7A" w:rsidR="00746A1F" w:rsidRDefault="00746A1F" w:rsidP="00B43020">
      <w:r>
        <w:t xml:space="preserve">Para cualquier duda sobre el contenido o sugerencia de mejora puedes enviar un correo a </w:t>
      </w:r>
      <w:hyperlink r:id="rId15" w:history="1">
        <w:r w:rsidRPr="00A60B00">
          <w:rPr>
            <w:rStyle w:val="Hipervnculo"/>
          </w:rPr>
          <w:t>carmen.martinburo@urjc.es</w:t>
        </w:r>
      </w:hyperlink>
      <w:r>
        <w:t xml:space="preserve">. </w:t>
      </w:r>
    </w:p>
    <w:p w14:paraId="01D3516D" w14:textId="1AEE23D6" w:rsidR="00746A1F" w:rsidRDefault="00746A1F" w:rsidP="00746A1F"/>
    <w:p w14:paraId="3CE19997" w14:textId="35CE0F52" w:rsidR="008D7217" w:rsidRDefault="008D7217" w:rsidP="00746A1F"/>
    <w:p w14:paraId="3D2E91FC" w14:textId="3EA3382E" w:rsidR="008D7217" w:rsidRDefault="008D7217" w:rsidP="00746A1F"/>
    <w:p w14:paraId="16AF0911" w14:textId="53FB882C" w:rsidR="008D7217" w:rsidRDefault="008D7217" w:rsidP="00746A1F"/>
    <w:p w14:paraId="73A3E642" w14:textId="71C56FDA" w:rsidR="008D7217" w:rsidRDefault="008D7217" w:rsidP="00746A1F"/>
    <w:p w14:paraId="3E610464" w14:textId="2AF25675" w:rsidR="008D7217" w:rsidRDefault="008D7217" w:rsidP="00746A1F"/>
    <w:p w14:paraId="43DF0F78" w14:textId="5F614FC6" w:rsidR="008D7217" w:rsidRDefault="008D7217" w:rsidP="00746A1F"/>
    <w:p w14:paraId="333E4F53" w14:textId="7875E84F" w:rsidR="008D7217" w:rsidRDefault="008D7217" w:rsidP="00746A1F"/>
    <w:p w14:paraId="5E5E11A3" w14:textId="59D78CA1" w:rsidR="008D7217" w:rsidRDefault="008D7217" w:rsidP="00746A1F"/>
    <w:p w14:paraId="3D3AE457" w14:textId="1756AE02" w:rsidR="008D7217" w:rsidRDefault="008D7217" w:rsidP="00746A1F"/>
    <w:p w14:paraId="735E3261" w14:textId="7FBFA128" w:rsidR="008D7217" w:rsidRDefault="008D7217" w:rsidP="00746A1F"/>
    <w:p w14:paraId="7596675A" w14:textId="2607D039" w:rsidR="008D7217" w:rsidRDefault="008D7217" w:rsidP="00746A1F"/>
    <w:p w14:paraId="14CBDD2C" w14:textId="6BF098E1" w:rsidR="008D7217" w:rsidRDefault="008D7217" w:rsidP="00746A1F"/>
    <w:p w14:paraId="0825DCEA" w14:textId="561C6A6D" w:rsidR="008D7217" w:rsidRDefault="008D7217" w:rsidP="00746A1F"/>
    <w:p w14:paraId="1B2BC7EB" w14:textId="79A1408F" w:rsidR="002536EC" w:rsidRDefault="002536EC" w:rsidP="00746A1F"/>
    <w:p w14:paraId="3A36A503" w14:textId="5D652FB1" w:rsidR="002536EC" w:rsidRDefault="002536EC" w:rsidP="00746A1F"/>
    <w:p w14:paraId="0DE37DB5" w14:textId="6B5A4B83" w:rsidR="002536EC" w:rsidRDefault="002536EC" w:rsidP="00746A1F"/>
    <w:p w14:paraId="020FDABA" w14:textId="3546C80B" w:rsidR="002536EC" w:rsidRDefault="002536EC" w:rsidP="00746A1F"/>
    <w:p w14:paraId="777529DC" w14:textId="77777777" w:rsidR="002536EC" w:rsidRDefault="002536EC" w:rsidP="00746A1F"/>
    <w:p w14:paraId="5F836B6D" w14:textId="4FBD1CD3" w:rsidR="008D7217" w:rsidRDefault="008D7217" w:rsidP="00746A1F"/>
    <w:p w14:paraId="25079788" w14:textId="77777777" w:rsidR="008D7217" w:rsidRPr="00D10D7D" w:rsidRDefault="008D7217" w:rsidP="00746A1F"/>
    <w:p w14:paraId="0EC870A1" w14:textId="2F4CFDD2" w:rsidR="00746A1F" w:rsidRPr="008D7217" w:rsidRDefault="008D7217" w:rsidP="008D7217">
      <w:pPr>
        <w:jc w:val="right"/>
        <w:rPr>
          <w:sz w:val="20"/>
          <w:szCs w:val="20"/>
        </w:rPr>
      </w:pPr>
      <w:r w:rsidRPr="009B2679">
        <w:rPr>
          <w:color w:val="000000"/>
          <w:sz w:val="20"/>
          <w:szCs w:val="20"/>
        </w:rPr>
        <w:t>Imagen de la portada:</w:t>
      </w:r>
      <w:r w:rsidRPr="009B2679">
        <w:rPr>
          <w:sz w:val="20"/>
          <w:szCs w:val="20"/>
        </w:rPr>
        <w:t xml:space="preserve"> </w:t>
      </w:r>
      <w:hyperlink r:id="rId16" w:history="1">
        <w:r w:rsidRPr="009B2679">
          <w:rPr>
            <w:rStyle w:val="Hipervnculo"/>
            <w:sz w:val="20"/>
            <w:szCs w:val="20"/>
          </w:rPr>
          <w:t xml:space="preserve">D </w:t>
        </w:r>
        <w:proofErr w:type="spellStart"/>
        <w:r w:rsidRPr="009B2679">
          <w:rPr>
            <w:rStyle w:val="Hipervnculo"/>
            <w:sz w:val="20"/>
            <w:szCs w:val="20"/>
          </w:rPr>
          <w:t>koi</w:t>
        </w:r>
        <w:proofErr w:type="spellEnd"/>
      </w:hyperlink>
      <w:r w:rsidRPr="009B2679">
        <w:rPr>
          <w:rStyle w:val="apple-converted-space"/>
          <w:color w:val="000000"/>
          <w:sz w:val="20"/>
          <w:szCs w:val="20"/>
        </w:rPr>
        <w:t> </w:t>
      </w:r>
      <w:r w:rsidRPr="009B2679">
        <w:rPr>
          <w:color w:val="000000"/>
          <w:sz w:val="20"/>
          <w:szCs w:val="20"/>
        </w:rPr>
        <w:t>de</w:t>
      </w:r>
      <w:r w:rsidRPr="009B2679">
        <w:rPr>
          <w:rStyle w:val="apple-converted-space"/>
          <w:color w:val="000000"/>
          <w:sz w:val="20"/>
          <w:szCs w:val="20"/>
        </w:rPr>
        <w:t> </w:t>
      </w:r>
      <w:proofErr w:type="spellStart"/>
      <w:r>
        <w:fldChar w:fldCharType="begin"/>
      </w:r>
      <w:r>
        <w:instrText>HYPERLINK "https://unsplash.com/es/fotos/GQJY4UPR21U?utm_source=unsplash&amp;utm_medium=referral&amp;utm_content=creditCopyText"</w:instrText>
      </w:r>
      <w:r>
        <w:fldChar w:fldCharType="separate"/>
      </w:r>
      <w:r w:rsidRPr="009B2679">
        <w:rPr>
          <w:rStyle w:val="Hipervnculo"/>
          <w:sz w:val="20"/>
          <w:szCs w:val="20"/>
        </w:rPr>
        <w:t>Unsplash</w:t>
      </w:r>
      <w:proofErr w:type="spellEnd"/>
      <w:r>
        <w:rPr>
          <w:rStyle w:val="Hipervnculo"/>
          <w:sz w:val="20"/>
          <w:szCs w:val="20"/>
        </w:rPr>
        <w:fldChar w:fldCharType="end"/>
      </w:r>
    </w:p>
    <w:p w14:paraId="750E8109" w14:textId="3D621F59" w:rsidR="0074346B" w:rsidRPr="00636B9B" w:rsidRDefault="00205667" w:rsidP="003856F1">
      <w:pPr>
        <w:spacing w:after="200" w:line="276" w:lineRule="auto"/>
        <w:contextualSpacing w:val="0"/>
        <w:jc w:val="left"/>
        <w:rPr>
          <w:rFonts w:ascii="Arial" w:hAnsi="Arial" w:cs="Arial"/>
          <w:b/>
          <w:bCs/>
          <w:sz w:val="144"/>
          <w:szCs w:val="144"/>
        </w:rPr>
      </w:pPr>
      <w:r>
        <w:br w:type="page"/>
      </w:r>
      <w:r w:rsidR="00F02695" w:rsidRPr="002536EC">
        <w:rPr>
          <w:rFonts w:ascii="Arial" w:hAnsi="Arial" w:cs="Arial"/>
          <w:b/>
          <w:bCs/>
          <w:sz w:val="40"/>
          <w:szCs w:val="40"/>
        </w:rPr>
        <w:lastRenderedPageBreak/>
        <w:t>Práctica 1. Paradigmas experimentales: Niveles de procesamiento</w:t>
      </w:r>
    </w:p>
    <w:p w14:paraId="76D31190" w14:textId="77777777" w:rsidR="00287E88" w:rsidRPr="00672098" w:rsidRDefault="00287E88" w:rsidP="00287E88">
      <w:pPr>
        <w:rPr>
          <w:rFonts w:ascii="Helvetica Neue" w:hAnsi="Helvetica Neue"/>
        </w:rPr>
      </w:pPr>
    </w:p>
    <w:p w14:paraId="1A55ACFD" w14:textId="77777777" w:rsidR="00287E88" w:rsidRPr="00F02695" w:rsidRDefault="00287E88" w:rsidP="00287E88">
      <w:pPr>
        <w:rPr>
          <w:b/>
          <w:bCs/>
        </w:rPr>
      </w:pPr>
      <w:r w:rsidRPr="00F02695">
        <w:rPr>
          <w:b/>
          <w:bCs/>
        </w:rPr>
        <w:t>Introducción</w:t>
      </w:r>
    </w:p>
    <w:p w14:paraId="63DA1A22" w14:textId="77777777" w:rsidR="00287E88" w:rsidRPr="00F02695" w:rsidRDefault="00287E88" w:rsidP="00287E88"/>
    <w:p w14:paraId="41297B58" w14:textId="77777777" w:rsidR="00287E88" w:rsidRPr="00F02695" w:rsidRDefault="00287E88" w:rsidP="00287E88">
      <w:r w:rsidRPr="00F02695">
        <w:t xml:space="preserve">El proceso de codificación consiste en el procesamiento de una experiencia o un estímulo para crear una huella de memoria. Este primer paso en el procesamiento mnemónico afecta poderosamente a la probabilidad de recuerdo posterior. En esta práctica se manipulará y demostrará experimentalmente el efecto de un factor determinante en el proceso de codificación: el nivel de procesamiento. </w:t>
      </w:r>
    </w:p>
    <w:p w14:paraId="6F6DB582" w14:textId="77777777" w:rsidR="00287E88" w:rsidRPr="00F02695" w:rsidRDefault="00287E88" w:rsidP="00287E88"/>
    <w:p w14:paraId="5ED9348F" w14:textId="77777777" w:rsidR="00287E88" w:rsidRPr="00F02695" w:rsidRDefault="00287E88" w:rsidP="00287E88">
      <w:pPr>
        <w:rPr>
          <w:b/>
          <w:bCs/>
        </w:rPr>
      </w:pPr>
      <w:r w:rsidRPr="00F02695">
        <w:rPr>
          <w:b/>
          <w:bCs/>
        </w:rPr>
        <w:t>Resultados de aprendizaje</w:t>
      </w:r>
    </w:p>
    <w:p w14:paraId="4DC2475D" w14:textId="77777777" w:rsidR="00287E88" w:rsidRPr="00F02695" w:rsidRDefault="00287E88" w:rsidP="00287E88"/>
    <w:p w14:paraId="31388677" w14:textId="77777777" w:rsidR="00287E88" w:rsidRPr="00F02695" w:rsidRDefault="00287E88" w:rsidP="00287E88">
      <w:r w:rsidRPr="00F02695">
        <w:t>Al terminar con éxito esta práctica los estudiantes serán capaces de:</w:t>
      </w:r>
    </w:p>
    <w:p w14:paraId="608B483D" w14:textId="77777777" w:rsidR="00287E88" w:rsidRPr="00F02695" w:rsidRDefault="00287E88" w:rsidP="00287E88">
      <w:pPr>
        <w:pStyle w:val="Prrafodelista"/>
        <w:numPr>
          <w:ilvl w:val="0"/>
          <w:numId w:val="15"/>
        </w:numPr>
        <w:spacing w:after="0" w:line="240" w:lineRule="auto"/>
        <w:jc w:val="left"/>
        <w:rPr>
          <w:rFonts w:ascii="Segoe UI" w:hAnsi="Segoe UI" w:cs="Segoe UI"/>
        </w:rPr>
      </w:pPr>
      <w:r w:rsidRPr="00F02695">
        <w:rPr>
          <w:rFonts w:ascii="Segoe UI" w:hAnsi="Segoe UI" w:cs="Segoe UI"/>
        </w:rPr>
        <w:t>Diferenciar las etapas de un experimento en la evaluación de la memoria humana.</w:t>
      </w:r>
    </w:p>
    <w:p w14:paraId="5A5F312A" w14:textId="77777777" w:rsidR="00287E88" w:rsidRPr="00F02695" w:rsidRDefault="00287E88" w:rsidP="00287E88">
      <w:pPr>
        <w:pStyle w:val="Prrafodelista"/>
        <w:numPr>
          <w:ilvl w:val="0"/>
          <w:numId w:val="15"/>
        </w:numPr>
        <w:spacing w:after="0" w:line="240" w:lineRule="auto"/>
        <w:jc w:val="left"/>
        <w:rPr>
          <w:rFonts w:ascii="Segoe UI" w:hAnsi="Segoe UI" w:cs="Segoe UI"/>
        </w:rPr>
      </w:pPr>
      <w:r w:rsidRPr="00F02695">
        <w:rPr>
          <w:rFonts w:ascii="Segoe UI" w:hAnsi="Segoe UI" w:cs="Segoe UI"/>
        </w:rPr>
        <w:t xml:space="preserve">Comparar el efecto sobre el recuerdo de tres niveles de procesamiento durante la codificación. </w:t>
      </w:r>
    </w:p>
    <w:p w14:paraId="10EDEC68" w14:textId="77777777" w:rsidR="00287E88" w:rsidRPr="00F02695" w:rsidRDefault="00287E88" w:rsidP="00287E88">
      <w:pPr>
        <w:pStyle w:val="Prrafodelista"/>
        <w:numPr>
          <w:ilvl w:val="0"/>
          <w:numId w:val="15"/>
        </w:numPr>
        <w:spacing w:after="0" w:line="240" w:lineRule="auto"/>
        <w:jc w:val="left"/>
        <w:rPr>
          <w:rFonts w:ascii="Segoe UI" w:hAnsi="Segoe UI" w:cs="Segoe UI"/>
        </w:rPr>
      </w:pPr>
      <w:r w:rsidRPr="00F02695">
        <w:rPr>
          <w:rFonts w:ascii="Segoe UI" w:hAnsi="Segoe UI" w:cs="Segoe UI"/>
        </w:rPr>
        <w:t>Representar gráficamente los resultados de un experimento de memoria.</w:t>
      </w:r>
    </w:p>
    <w:p w14:paraId="12930496" w14:textId="77777777" w:rsidR="00287E88" w:rsidRPr="00F02695" w:rsidRDefault="00287E88" w:rsidP="00287E88">
      <w:pPr>
        <w:pStyle w:val="Prrafodelista"/>
        <w:numPr>
          <w:ilvl w:val="0"/>
          <w:numId w:val="15"/>
        </w:numPr>
        <w:spacing w:after="0" w:line="240" w:lineRule="auto"/>
        <w:jc w:val="left"/>
        <w:rPr>
          <w:rFonts w:ascii="Segoe UI" w:hAnsi="Segoe UI" w:cs="Segoe UI"/>
        </w:rPr>
      </w:pPr>
      <w:r w:rsidRPr="00F02695">
        <w:rPr>
          <w:rFonts w:ascii="Segoe UI" w:hAnsi="Segoe UI" w:cs="Segoe UI"/>
        </w:rPr>
        <w:t xml:space="preserve">Recomendar métodos de estudio basados en la evidencia empírica. </w:t>
      </w:r>
    </w:p>
    <w:p w14:paraId="2D23A7D0" w14:textId="77777777" w:rsidR="00287E88" w:rsidRPr="00F02695" w:rsidRDefault="00287E88" w:rsidP="00287E88"/>
    <w:p w14:paraId="4BE9AEAE" w14:textId="77777777" w:rsidR="00287E88" w:rsidRPr="00F02695" w:rsidRDefault="00287E88" w:rsidP="00287E88">
      <w:r w:rsidRPr="00F02695">
        <w:rPr>
          <w:b/>
          <w:bCs/>
        </w:rPr>
        <w:t>Metodología</w:t>
      </w:r>
      <w:r w:rsidRPr="00F02695">
        <w:t>: Aprendizaje experiencial, aprendizaje cooperativo y discusión guiada.</w:t>
      </w:r>
    </w:p>
    <w:p w14:paraId="5EDF1410" w14:textId="77777777" w:rsidR="00287E88" w:rsidRPr="00F02695" w:rsidRDefault="00287E88" w:rsidP="00287E88"/>
    <w:p w14:paraId="2F119543" w14:textId="77777777" w:rsidR="00287E88" w:rsidRPr="00F02695" w:rsidRDefault="00287E88" w:rsidP="00287E88">
      <w:r w:rsidRPr="00F02695">
        <w:rPr>
          <w:b/>
          <w:bCs/>
        </w:rPr>
        <w:t>Trabajo autónomo previo:</w:t>
      </w:r>
      <w:r w:rsidRPr="00F02695">
        <w:rPr>
          <w:b/>
        </w:rPr>
        <w:t xml:space="preserve"> </w:t>
      </w:r>
      <w:r w:rsidRPr="00F02695">
        <w:t>no se solicita.</w:t>
      </w:r>
    </w:p>
    <w:p w14:paraId="5097F0F3" w14:textId="77777777" w:rsidR="00287E88" w:rsidRPr="00F02695" w:rsidRDefault="00287E88" w:rsidP="00287E88">
      <w:pPr>
        <w:rPr>
          <w:b/>
          <w:bCs/>
        </w:rPr>
      </w:pPr>
    </w:p>
    <w:p w14:paraId="70036A4C" w14:textId="77777777" w:rsidR="00287E88" w:rsidRPr="00F02695" w:rsidRDefault="00287E88" w:rsidP="00287E88">
      <w:pPr>
        <w:rPr>
          <w:b/>
          <w:bCs/>
        </w:rPr>
      </w:pPr>
      <w:r w:rsidRPr="00F02695">
        <w:rPr>
          <w:b/>
          <w:bCs/>
        </w:rPr>
        <w:t>Trabajo supervisado en clase</w:t>
      </w:r>
    </w:p>
    <w:p w14:paraId="4E11E583" w14:textId="77777777" w:rsidR="00287E88" w:rsidRPr="00F02695" w:rsidRDefault="00287E88" w:rsidP="00287E88"/>
    <w:p w14:paraId="1F9EAED4" w14:textId="77777777" w:rsidR="00287E88" w:rsidRPr="00F02695" w:rsidRDefault="00287E88" w:rsidP="00287E88">
      <w:pPr>
        <w:rPr>
          <w:u w:val="single"/>
        </w:rPr>
      </w:pPr>
      <w:r w:rsidRPr="00F02695">
        <w:rPr>
          <w:u w:val="single"/>
        </w:rPr>
        <w:t>Primera parte: Fase estudio de pares asociados</w:t>
      </w:r>
    </w:p>
    <w:p w14:paraId="25A5C57F" w14:textId="77777777" w:rsidR="00287E88" w:rsidRPr="00F02695" w:rsidRDefault="00287E88" w:rsidP="00287E88"/>
    <w:tbl>
      <w:tblPr>
        <w:tblStyle w:val="Tablaconcuadrcula"/>
        <w:tblpPr w:leftFromText="141" w:rightFromText="141" w:vertAnchor="text" w:horzAnchor="margin" w:tblpXSpec="right" w:tblpY="6"/>
        <w:tblW w:w="0" w:type="auto"/>
        <w:tblLook w:val="04A0" w:firstRow="1" w:lastRow="0" w:firstColumn="1" w:lastColumn="0" w:noHBand="0" w:noVBand="1"/>
      </w:tblPr>
      <w:tblGrid>
        <w:gridCol w:w="778"/>
        <w:gridCol w:w="778"/>
        <w:gridCol w:w="778"/>
        <w:gridCol w:w="778"/>
        <w:gridCol w:w="778"/>
        <w:gridCol w:w="778"/>
      </w:tblGrid>
      <w:tr w:rsidR="00A63B1D" w:rsidRPr="00F02695" w14:paraId="496BBC4A" w14:textId="77777777" w:rsidTr="00A63B1D">
        <w:trPr>
          <w:trHeight w:val="255"/>
        </w:trPr>
        <w:tc>
          <w:tcPr>
            <w:tcW w:w="778" w:type="dxa"/>
            <w:tcBorders>
              <w:bottom w:val="single" w:sz="12" w:space="0" w:color="auto"/>
              <w:right w:val="single" w:sz="12" w:space="0" w:color="auto"/>
            </w:tcBorders>
          </w:tcPr>
          <w:p w14:paraId="539BCCDF" w14:textId="77777777" w:rsidR="00A63B1D" w:rsidRPr="00F02695" w:rsidRDefault="00A63B1D" w:rsidP="00A63B1D">
            <w:pPr>
              <w:jc w:val="center"/>
            </w:pPr>
            <w:r w:rsidRPr="00F02695">
              <w:t>Par</w:t>
            </w:r>
          </w:p>
        </w:tc>
        <w:tc>
          <w:tcPr>
            <w:tcW w:w="778" w:type="dxa"/>
            <w:tcBorders>
              <w:left w:val="single" w:sz="12" w:space="0" w:color="auto"/>
              <w:bottom w:val="single" w:sz="12" w:space="0" w:color="auto"/>
            </w:tcBorders>
          </w:tcPr>
          <w:p w14:paraId="1B0F6AE5" w14:textId="77777777" w:rsidR="00A63B1D" w:rsidRPr="00F02695" w:rsidRDefault="00A63B1D" w:rsidP="00A63B1D">
            <w:pPr>
              <w:jc w:val="center"/>
            </w:pPr>
            <w:r w:rsidRPr="00F02695">
              <w:t>Sí</w:t>
            </w:r>
          </w:p>
        </w:tc>
        <w:tc>
          <w:tcPr>
            <w:tcW w:w="778" w:type="dxa"/>
            <w:tcBorders>
              <w:bottom w:val="single" w:sz="12" w:space="0" w:color="auto"/>
              <w:right w:val="double" w:sz="18" w:space="0" w:color="auto"/>
            </w:tcBorders>
          </w:tcPr>
          <w:p w14:paraId="39848B8A" w14:textId="77777777" w:rsidR="00A63B1D" w:rsidRPr="00F02695" w:rsidRDefault="00A63B1D" w:rsidP="00A63B1D">
            <w:pPr>
              <w:jc w:val="center"/>
            </w:pPr>
            <w:r w:rsidRPr="00F02695">
              <w:t>No</w:t>
            </w:r>
          </w:p>
        </w:tc>
        <w:tc>
          <w:tcPr>
            <w:tcW w:w="778" w:type="dxa"/>
            <w:tcBorders>
              <w:left w:val="double" w:sz="18" w:space="0" w:color="auto"/>
              <w:bottom w:val="single" w:sz="12" w:space="0" w:color="auto"/>
              <w:right w:val="single" w:sz="12" w:space="0" w:color="auto"/>
            </w:tcBorders>
          </w:tcPr>
          <w:p w14:paraId="2CE9F763" w14:textId="77777777" w:rsidR="00A63B1D" w:rsidRPr="00F02695" w:rsidRDefault="00A63B1D" w:rsidP="00A63B1D">
            <w:pPr>
              <w:jc w:val="center"/>
            </w:pPr>
            <w:r w:rsidRPr="00F02695">
              <w:t>Par</w:t>
            </w:r>
          </w:p>
        </w:tc>
        <w:tc>
          <w:tcPr>
            <w:tcW w:w="778" w:type="dxa"/>
            <w:tcBorders>
              <w:left w:val="single" w:sz="12" w:space="0" w:color="auto"/>
              <w:bottom w:val="single" w:sz="12" w:space="0" w:color="auto"/>
            </w:tcBorders>
          </w:tcPr>
          <w:p w14:paraId="26C46B08" w14:textId="77777777" w:rsidR="00A63B1D" w:rsidRPr="00F02695" w:rsidRDefault="00A63B1D" w:rsidP="00A63B1D">
            <w:pPr>
              <w:jc w:val="center"/>
            </w:pPr>
            <w:r w:rsidRPr="00F02695">
              <w:t>Sí</w:t>
            </w:r>
          </w:p>
        </w:tc>
        <w:tc>
          <w:tcPr>
            <w:tcW w:w="778" w:type="dxa"/>
            <w:tcBorders>
              <w:bottom w:val="single" w:sz="12" w:space="0" w:color="auto"/>
            </w:tcBorders>
          </w:tcPr>
          <w:p w14:paraId="584AD21E" w14:textId="77777777" w:rsidR="00A63B1D" w:rsidRPr="00F02695" w:rsidRDefault="00A63B1D" w:rsidP="00A63B1D">
            <w:pPr>
              <w:jc w:val="center"/>
            </w:pPr>
            <w:r w:rsidRPr="00F02695">
              <w:t>No</w:t>
            </w:r>
          </w:p>
        </w:tc>
      </w:tr>
      <w:tr w:rsidR="00A63B1D" w:rsidRPr="00F02695" w14:paraId="39AA80F7" w14:textId="77777777" w:rsidTr="00A63B1D">
        <w:trPr>
          <w:trHeight w:val="255"/>
        </w:trPr>
        <w:tc>
          <w:tcPr>
            <w:tcW w:w="778" w:type="dxa"/>
            <w:tcBorders>
              <w:top w:val="single" w:sz="12" w:space="0" w:color="auto"/>
              <w:right w:val="single" w:sz="12" w:space="0" w:color="auto"/>
            </w:tcBorders>
          </w:tcPr>
          <w:p w14:paraId="4523323B" w14:textId="77777777" w:rsidR="00A63B1D" w:rsidRPr="00F02695" w:rsidRDefault="00A63B1D" w:rsidP="00A63B1D">
            <w:pPr>
              <w:jc w:val="center"/>
            </w:pPr>
            <w:r w:rsidRPr="00F02695">
              <w:t>1</w:t>
            </w:r>
          </w:p>
        </w:tc>
        <w:tc>
          <w:tcPr>
            <w:tcW w:w="778" w:type="dxa"/>
            <w:tcBorders>
              <w:top w:val="single" w:sz="12" w:space="0" w:color="auto"/>
              <w:left w:val="single" w:sz="12" w:space="0" w:color="auto"/>
            </w:tcBorders>
          </w:tcPr>
          <w:p w14:paraId="724AE8FB" w14:textId="77777777" w:rsidR="00A63B1D" w:rsidRPr="00F02695" w:rsidRDefault="00A63B1D" w:rsidP="00A63B1D"/>
        </w:tc>
        <w:tc>
          <w:tcPr>
            <w:tcW w:w="778" w:type="dxa"/>
            <w:tcBorders>
              <w:top w:val="single" w:sz="12" w:space="0" w:color="auto"/>
              <w:right w:val="double" w:sz="18" w:space="0" w:color="auto"/>
            </w:tcBorders>
          </w:tcPr>
          <w:p w14:paraId="3ED8E66F" w14:textId="77777777" w:rsidR="00A63B1D" w:rsidRPr="00F02695" w:rsidRDefault="00A63B1D" w:rsidP="00A63B1D"/>
        </w:tc>
        <w:tc>
          <w:tcPr>
            <w:tcW w:w="778" w:type="dxa"/>
            <w:tcBorders>
              <w:top w:val="single" w:sz="12" w:space="0" w:color="auto"/>
              <w:left w:val="double" w:sz="18" w:space="0" w:color="auto"/>
              <w:right w:val="single" w:sz="12" w:space="0" w:color="auto"/>
            </w:tcBorders>
          </w:tcPr>
          <w:p w14:paraId="220D16E7" w14:textId="77777777" w:rsidR="00A63B1D" w:rsidRPr="00F02695" w:rsidRDefault="00A63B1D" w:rsidP="00A63B1D">
            <w:pPr>
              <w:jc w:val="center"/>
            </w:pPr>
            <w:r w:rsidRPr="00F02695">
              <w:t>12</w:t>
            </w:r>
          </w:p>
        </w:tc>
        <w:tc>
          <w:tcPr>
            <w:tcW w:w="778" w:type="dxa"/>
            <w:tcBorders>
              <w:top w:val="single" w:sz="12" w:space="0" w:color="auto"/>
              <w:left w:val="single" w:sz="12" w:space="0" w:color="auto"/>
            </w:tcBorders>
          </w:tcPr>
          <w:p w14:paraId="6B3468F1" w14:textId="77777777" w:rsidR="00A63B1D" w:rsidRPr="00F02695" w:rsidRDefault="00A63B1D" w:rsidP="00A63B1D"/>
        </w:tc>
        <w:tc>
          <w:tcPr>
            <w:tcW w:w="778" w:type="dxa"/>
            <w:tcBorders>
              <w:top w:val="single" w:sz="12" w:space="0" w:color="auto"/>
            </w:tcBorders>
          </w:tcPr>
          <w:p w14:paraId="54AADB43" w14:textId="77777777" w:rsidR="00A63B1D" w:rsidRPr="00F02695" w:rsidRDefault="00A63B1D" w:rsidP="00A63B1D"/>
        </w:tc>
      </w:tr>
      <w:tr w:rsidR="00A63B1D" w:rsidRPr="00F02695" w14:paraId="16BB1C1C" w14:textId="77777777" w:rsidTr="00A63B1D">
        <w:trPr>
          <w:trHeight w:val="244"/>
        </w:trPr>
        <w:tc>
          <w:tcPr>
            <w:tcW w:w="778" w:type="dxa"/>
            <w:tcBorders>
              <w:right w:val="single" w:sz="12" w:space="0" w:color="auto"/>
            </w:tcBorders>
          </w:tcPr>
          <w:p w14:paraId="5D226596" w14:textId="77777777" w:rsidR="00A63B1D" w:rsidRPr="00F02695" w:rsidRDefault="00A63B1D" w:rsidP="00A63B1D">
            <w:pPr>
              <w:jc w:val="center"/>
            </w:pPr>
            <w:r w:rsidRPr="00F02695">
              <w:t>2</w:t>
            </w:r>
          </w:p>
        </w:tc>
        <w:tc>
          <w:tcPr>
            <w:tcW w:w="778" w:type="dxa"/>
            <w:tcBorders>
              <w:left w:val="single" w:sz="12" w:space="0" w:color="auto"/>
            </w:tcBorders>
          </w:tcPr>
          <w:p w14:paraId="0BA00DE0" w14:textId="77777777" w:rsidR="00A63B1D" w:rsidRPr="00F02695" w:rsidRDefault="00A63B1D" w:rsidP="00A63B1D"/>
        </w:tc>
        <w:tc>
          <w:tcPr>
            <w:tcW w:w="778" w:type="dxa"/>
            <w:tcBorders>
              <w:right w:val="double" w:sz="18" w:space="0" w:color="auto"/>
            </w:tcBorders>
          </w:tcPr>
          <w:p w14:paraId="164110CF" w14:textId="77777777" w:rsidR="00A63B1D" w:rsidRPr="00F02695" w:rsidRDefault="00A63B1D" w:rsidP="00A63B1D"/>
        </w:tc>
        <w:tc>
          <w:tcPr>
            <w:tcW w:w="778" w:type="dxa"/>
            <w:tcBorders>
              <w:left w:val="double" w:sz="18" w:space="0" w:color="auto"/>
              <w:right w:val="single" w:sz="12" w:space="0" w:color="auto"/>
            </w:tcBorders>
          </w:tcPr>
          <w:p w14:paraId="592EA526" w14:textId="77777777" w:rsidR="00A63B1D" w:rsidRPr="00F02695" w:rsidRDefault="00A63B1D" w:rsidP="00A63B1D">
            <w:pPr>
              <w:jc w:val="center"/>
            </w:pPr>
            <w:r w:rsidRPr="00F02695">
              <w:t>13</w:t>
            </w:r>
          </w:p>
        </w:tc>
        <w:tc>
          <w:tcPr>
            <w:tcW w:w="778" w:type="dxa"/>
            <w:tcBorders>
              <w:left w:val="single" w:sz="12" w:space="0" w:color="auto"/>
            </w:tcBorders>
          </w:tcPr>
          <w:p w14:paraId="6D827560" w14:textId="77777777" w:rsidR="00A63B1D" w:rsidRPr="00F02695" w:rsidRDefault="00A63B1D" w:rsidP="00A63B1D"/>
        </w:tc>
        <w:tc>
          <w:tcPr>
            <w:tcW w:w="778" w:type="dxa"/>
          </w:tcPr>
          <w:p w14:paraId="40DDC428" w14:textId="77777777" w:rsidR="00A63B1D" w:rsidRPr="00F02695" w:rsidRDefault="00A63B1D" w:rsidP="00A63B1D"/>
        </w:tc>
      </w:tr>
      <w:tr w:rsidR="00A63B1D" w:rsidRPr="00F02695" w14:paraId="69755C0C" w14:textId="77777777" w:rsidTr="00A63B1D">
        <w:trPr>
          <w:trHeight w:val="255"/>
        </w:trPr>
        <w:tc>
          <w:tcPr>
            <w:tcW w:w="778" w:type="dxa"/>
            <w:tcBorders>
              <w:right w:val="single" w:sz="12" w:space="0" w:color="auto"/>
            </w:tcBorders>
          </w:tcPr>
          <w:p w14:paraId="23320F07" w14:textId="77777777" w:rsidR="00A63B1D" w:rsidRPr="00F02695" w:rsidRDefault="00A63B1D" w:rsidP="00A63B1D">
            <w:pPr>
              <w:jc w:val="center"/>
            </w:pPr>
            <w:r w:rsidRPr="00F02695">
              <w:t>3</w:t>
            </w:r>
          </w:p>
        </w:tc>
        <w:tc>
          <w:tcPr>
            <w:tcW w:w="778" w:type="dxa"/>
            <w:tcBorders>
              <w:left w:val="single" w:sz="12" w:space="0" w:color="auto"/>
            </w:tcBorders>
          </w:tcPr>
          <w:p w14:paraId="52774381" w14:textId="77777777" w:rsidR="00A63B1D" w:rsidRPr="00F02695" w:rsidRDefault="00A63B1D" w:rsidP="00A63B1D"/>
        </w:tc>
        <w:tc>
          <w:tcPr>
            <w:tcW w:w="778" w:type="dxa"/>
            <w:tcBorders>
              <w:right w:val="double" w:sz="18" w:space="0" w:color="auto"/>
            </w:tcBorders>
          </w:tcPr>
          <w:p w14:paraId="44657C09" w14:textId="77777777" w:rsidR="00A63B1D" w:rsidRPr="00F02695" w:rsidRDefault="00A63B1D" w:rsidP="00A63B1D"/>
        </w:tc>
        <w:tc>
          <w:tcPr>
            <w:tcW w:w="778" w:type="dxa"/>
            <w:tcBorders>
              <w:left w:val="double" w:sz="18" w:space="0" w:color="auto"/>
              <w:right w:val="single" w:sz="12" w:space="0" w:color="auto"/>
            </w:tcBorders>
          </w:tcPr>
          <w:p w14:paraId="04544CC0" w14:textId="77777777" w:rsidR="00A63B1D" w:rsidRPr="00F02695" w:rsidRDefault="00A63B1D" w:rsidP="00A63B1D">
            <w:pPr>
              <w:jc w:val="center"/>
            </w:pPr>
            <w:r w:rsidRPr="00F02695">
              <w:t>14</w:t>
            </w:r>
          </w:p>
        </w:tc>
        <w:tc>
          <w:tcPr>
            <w:tcW w:w="778" w:type="dxa"/>
            <w:tcBorders>
              <w:left w:val="single" w:sz="12" w:space="0" w:color="auto"/>
            </w:tcBorders>
          </w:tcPr>
          <w:p w14:paraId="31110F4F" w14:textId="77777777" w:rsidR="00A63B1D" w:rsidRPr="00F02695" w:rsidRDefault="00A63B1D" w:rsidP="00A63B1D"/>
        </w:tc>
        <w:tc>
          <w:tcPr>
            <w:tcW w:w="778" w:type="dxa"/>
          </w:tcPr>
          <w:p w14:paraId="76850DF5" w14:textId="77777777" w:rsidR="00A63B1D" w:rsidRPr="00F02695" w:rsidRDefault="00A63B1D" w:rsidP="00A63B1D"/>
        </w:tc>
      </w:tr>
      <w:tr w:rsidR="00A63B1D" w:rsidRPr="00F02695" w14:paraId="6FD6011E" w14:textId="77777777" w:rsidTr="00A63B1D">
        <w:trPr>
          <w:trHeight w:val="255"/>
        </w:trPr>
        <w:tc>
          <w:tcPr>
            <w:tcW w:w="778" w:type="dxa"/>
            <w:tcBorders>
              <w:right w:val="single" w:sz="12" w:space="0" w:color="auto"/>
            </w:tcBorders>
          </w:tcPr>
          <w:p w14:paraId="565935DD" w14:textId="77777777" w:rsidR="00A63B1D" w:rsidRPr="00F02695" w:rsidRDefault="00A63B1D" w:rsidP="00A63B1D">
            <w:pPr>
              <w:jc w:val="center"/>
            </w:pPr>
            <w:r w:rsidRPr="00F02695">
              <w:t>4</w:t>
            </w:r>
          </w:p>
        </w:tc>
        <w:tc>
          <w:tcPr>
            <w:tcW w:w="778" w:type="dxa"/>
            <w:tcBorders>
              <w:left w:val="single" w:sz="12" w:space="0" w:color="auto"/>
            </w:tcBorders>
          </w:tcPr>
          <w:p w14:paraId="377442A4" w14:textId="77777777" w:rsidR="00A63B1D" w:rsidRPr="00F02695" w:rsidRDefault="00A63B1D" w:rsidP="00A63B1D"/>
        </w:tc>
        <w:tc>
          <w:tcPr>
            <w:tcW w:w="778" w:type="dxa"/>
            <w:tcBorders>
              <w:right w:val="double" w:sz="18" w:space="0" w:color="auto"/>
            </w:tcBorders>
          </w:tcPr>
          <w:p w14:paraId="022D61E0" w14:textId="77777777" w:rsidR="00A63B1D" w:rsidRPr="00F02695" w:rsidRDefault="00A63B1D" w:rsidP="00A63B1D"/>
        </w:tc>
        <w:tc>
          <w:tcPr>
            <w:tcW w:w="778" w:type="dxa"/>
            <w:tcBorders>
              <w:left w:val="double" w:sz="18" w:space="0" w:color="auto"/>
              <w:right w:val="single" w:sz="12" w:space="0" w:color="auto"/>
            </w:tcBorders>
          </w:tcPr>
          <w:p w14:paraId="22108F1D" w14:textId="77777777" w:rsidR="00A63B1D" w:rsidRPr="00F02695" w:rsidRDefault="00A63B1D" w:rsidP="00A63B1D">
            <w:pPr>
              <w:jc w:val="center"/>
            </w:pPr>
            <w:r w:rsidRPr="00F02695">
              <w:t>15</w:t>
            </w:r>
          </w:p>
        </w:tc>
        <w:tc>
          <w:tcPr>
            <w:tcW w:w="778" w:type="dxa"/>
            <w:tcBorders>
              <w:left w:val="single" w:sz="12" w:space="0" w:color="auto"/>
            </w:tcBorders>
          </w:tcPr>
          <w:p w14:paraId="704F22FA" w14:textId="77777777" w:rsidR="00A63B1D" w:rsidRPr="00F02695" w:rsidRDefault="00A63B1D" w:rsidP="00A63B1D"/>
        </w:tc>
        <w:tc>
          <w:tcPr>
            <w:tcW w:w="778" w:type="dxa"/>
          </w:tcPr>
          <w:p w14:paraId="26FDC0B1" w14:textId="77777777" w:rsidR="00A63B1D" w:rsidRPr="00F02695" w:rsidRDefault="00A63B1D" w:rsidP="00A63B1D"/>
        </w:tc>
      </w:tr>
      <w:tr w:rsidR="00A63B1D" w:rsidRPr="00F02695" w14:paraId="13B31D91" w14:textId="77777777" w:rsidTr="00A63B1D">
        <w:trPr>
          <w:trHeight w:val="255"/>
        </w:trPr>
        <w:tc>
          <w:tcPr>
            <w:tcW w:w="778" w:type="dxa"/>
            <w:tcBorders>
              <w:right w:val="single" w:sz="12" w:space="0" w:color="auto"/>
            </w:tcBorders>
          </w:tcPr>
          <w:p w14:paraId="7FF5CC4A" w14:textId="77777777" w:rsidR="00A63B1D" w:rsidRPr="00F02695" w:rsidRDefault="00A63B1D" w:rsidP="00A63B1D">
            <w:pPr>
              <w:jc w:val="center"/>
            </w:pPr>
            <w:r w:rsidRPr="00F02695">
              <w:t>5</w:t>
            </w:r>
          </w:p>
        </w:tc>
        <w:tc>
          <w:tcPr>
            <w:tcW w:w="778" w:type="dxa"/>
            <w:tcBorders>
              <w:left w:val="single" w:sz="12" w:space="0" w:color="auto"/>
            </w:tcBorders>
          </w:tcPr>
          <w:p w14:paraId="13AB1E68" w14:textId="77777777" w:rsidR="00A63B1D" w:rsidRPr="00F02695" w:rsidRDefault="00A63B1D" w:rsidP="00A63B1D"/>
        </w:tc>
        <w:tc>
          <w:tcPr>
            <w:tcW w:w="778" w:type="dxa"/>
            <w:tcBorders>
              <w:right w:val="double" w:sz="18" w:space="0" w:color="auto"/>
            </w:tcBorders>
          </w:tcPr>
          <w:p w14:paraId="26BA486F" w14:textId="77777777" w:rsidR="00A63B1D" w:rsidRPr="00F02695" w:rsidRDefault="00A63B1D" w:rsidP="00A63B1D"/>
        </w:tc>
        <w:tc>
          <w:tcPr>
            <w:tcW w:w="778" w:type="dxa"/>
            <w:tcBorders>
              <w:left w:val="double" w:sz="18" w:space="0" w:color="auto"/>
              <w:right w:val="single" w:sz="12" w:space="0" w:color="auto"/>
            </w:tcBorders>
          </w:tcPr>
          <w:p w14:paraId="53799D32" w14:textId="77777777" w:rsidR="00A63B1D" w:rsidRPr="00F02695" w:rsidRDefault="00A63B1D" w:rsidP="00A63B1D">
            <w:pPr>
              <w:jc w:val="center"/>
            </w:pPr>
            <w:r w:rsidRPr="00F02695">
              <w:t>16</w:t>
            </w:r>
          </w:p>
        </w:tc>
        <w:tc>
          <w:tcPr>
            <w:tcW w:w="778" w:type="dxa"/>
            <w:tcBorders>
              <w:left w:val="single" w:sz="12" w:space="0" w:color="auto"/>
            </w:tcBorders>
          </w:tcPr>
          <w:p w14:paraId="7B905CF4" w14:textId="77777777" w:rsidR="00A63B1D" w:rsidRPr="00F02695" w:rsidRDefault="00A63B1D" w:rsidP="00A63B1D"/>
        </w:tc>
        <w:tc>
          <w:tcPr>
            <w:tcW w:w="778" w:type="dxa"/>
          </w:tcPr>
          <w:p w14:paraId="6C4AFC04" w14:textId="77777777" w:rsidR="00A63B1D" w:rsidRPr="00F02695" w:rsidRDefault="00A63B1D" w:rsidP="00A63B1D"/>
        </w:tc>
      </w:tr>
      <w:tr w:rsidR="00A63B1D" w:rsidRPr="00F02695" w14:paraId="500538D9" w14:textId="77777777" w:rsidTr="00A63B1D">
        <w:trPr>
          <w:trHeight w:val="255"/>
        </w:trPr>
        <w:tc>
          <w:tcPr>
            <w:tcW w:w="778" w:type="dxa"/>
            <w:tcBorders>
              <w:right w:val="single" w:sz="12" w:space="0" w:color="auto"/>
            </w:tcBorders>
          </w:tcPr>
          <w:p w14:paraId="5981FDBE" w14:textId="77777777" w:rsidR="00A63B1D" w:rsidRPr="00F02695" w:rsidRDefault="00A63B1D" w:rsidP="00A63B1D">
            <w:pPr>
              <w:jc w:val="center"/>
            </w:pPr>
            <w:r w:rsidRPr="00F02695">
              <w:t>6</w:t>
            </w:r>
          </w:p>
        </w:tc>
        <w:tc>
          <w:tcPr>
            <w:tcW w:w="778" w:type="dxa"/>
            <w:tcBorders>
              <w:left w:val="single" w:sz="12" w:space="0" w:color="auto"/>
            </w:tcBorders>
          </w:tcPr>
          <w:p w14:paraId="6AF05975" w14:textId="77777777" w:rsidR="00A63B1D" w:rsidRPr="00F02695" w:rsidRDefault="00A63B1D" w:rsidP="00A63B1D"/>
        </w:tc>
        <w:tc>
          <w:tcPr>
            <w:tcW w:w="778" w:type="dxa"/>
            <w:tcBorders>
              <w:right w:val="double" w:sz="18" w:space="0" w:color="auto"/>
            </w:tcBorders>
          </w:tcPr>
          <w:p w14:paraId="21A4CBE0" w14:textId="77777777" w:rsidR="00A63B1D" w:rsidRPr="00F02695" w:rsidRDefault="00A63B1D" w:rsidP="00A63B1D"/>
        </w:tc>
        <w:tc>
          <w:tcPr>
            <w:tcW w:w="778" w:type="dxa"/>
            <w:tcBorders>
              <w:left w:val="double" w:sz="18" w:space="0" w:color="auto"/>
              <w:right w:val="single" w:sz="12" w:space="0" w:color="auto"/>
            </w:tcBorders>
          </w:tcPr>
          <w:p w14:paraId="4A2E1948" w14:textId="77777777" w:rsidR="00A63B1D" w:rsidRPr="00F02695" w:rsidRDefault="00A63B1D" w:rsidP="00A63B1D">
            <w:pPr>
              <w:jc w:val="center"/>
            </w:pPr>
            <w:r w:rsidRPr="00F02695">
              <w:t>17</w:t>
            </w:r>
          </w:p>
        </w:tc>
        <w:tc>
          <w:tcPr>
            <w:tcW w:w="778" w:type="dxa"/>
            <w:tcBorders>
              <w:left w:val="single" w:sz="12" w:space="0" w:color="auto"/>
            </w:tcBorders>
          </w:tcPr>
          <w:p w14:paraId="658CAEE1" w14:textId="77777777" w:rsidR="00A63B1D" w:rsidRPr="00F02695" w:rsidRDefault="00A63B1D" w:rsidP="00A63B1D"/>
        </w:tc>
        <w:tc>
          <w:tcPr>
            <w:tcW w:w="778" w:type="dxa"/>
          </w:tcPr>
          <w:p w14:paraId="611DD1C4" w14:textId="77777777" w:rsidR="00A63B1D" w:rsidRPr="00F02695" w:rsidRDefault="00A63B1D" w:rsidP="00A63B1D"/>
        </w:tc>
      </w:tr>
      <w:tr w:rsidR="00A63B1D" w:rsidRPr="00F02695" w14:paraId="61F83D01" w14:textId="77777777" w:rsidTr="00A63B1D">
        <w:trPr>
          <w:trHeight w:val="244"/>
        </w:trPr>
        <w:tc>
          <w:tcPr>
            <w:tcW w:w="778" w:type="dxa"/>
            <w:tcBorders>
              <w:right w:val="single" w:sz="12" w:space="0" w:color="auto"/>
            </w:tcBorders>
          </w:tcPr>
          <w:p w14:paraId="7362C534" w14:textId="77777777" w:rsidR="00A63B1D" w:rsidRPr="00F02695" w:rsidRDefault="00A63B1D" w:rsidP="00A63B1D">
            <w:pPr>
              <w:jc w:val="center"/>
            </w:pPr>
            <w:r w:rsidRPr="00F02695">
              <w:t>7</w:t>
            </w:r>
          </w:p>
        </w:tc>
        <w:tc>
          <w:tcPr>
            <w:tcW w:w="778" w:type="dxa"/>
            <w:tcBorders>
              <w:left w:val="single" w:sz="12" w:space="0" w:color="auto"/>
            </w:tcBorders>
          </w:tcPr>
          <w:p w14:paraId="2F345D11" w14:textId="77777777" w:rsidR="00A63B1D" w:rsidRPr="00F02695" w:rsidRDefault="00A63B1D" w:rsidP="00A63B1D"/>
        </w:tc>
        <w:tc>
          <w:tcPr>
            <w:tcW w:w="778" w:type="dxa"/>
            <w:tcBorders>
              <w:right w:val="double" w:sz="18" w:space="0" w:color="auto"/>
            </w:tcBorders>
          </w:tcPr>
          <w:p w14:paraId="06E334B7" w14:textId="77777777" w:rsidR="00A63B1D" w:rsidRPr="00F02695" w:rsidRDefault="00A63B1D" w:rsidP="00A63B1D"/>
        </w:tc>
        <w:tc>
          <w:tcPr>
            <w:tcW w:w="778" w:type="dxa"/>
            <w:tcBorders>
              <w:left w:val="double" w:sz="18" w:space="0" w:color="auto"/>
              <w:right w:val="single" w:sz="12" w:space="0" w:color="auto"/>
            </w:tcBorders>
          </w:tcPr>
          <w:p w14:paraId="5569F44C" w14:textId="77777777" w:rsidR="00A63B1D" w:rsidRPr="00F02695" w:rsidRDefault="00A63B1D" w:rsidP="00A63B1D">
            <w:pPr>
              <w:jc w:val="center"/>
            </w:pPr>
            <w:r w:rsidRPr="00F02695">
              <w:t>18</w:t>
            </w:r>
          </w:p>
        </w:tc>
        <w:tc>
          <w:tcPr>
            <w:tcW w:w="778" w:type="dxa"/>
            <w:tcBorders>
              <w:left w:val="single" w:sz="12" w:space="0" w:color="auto"/>
            </w:tcBorders>
          </w:tcPr>
          <w:p w14:paraId="5CCDDAB4" w14:textId="77777777" w:rsidR="00A63B1D" w:rsidRPr="00F02695" w:rsidRDefault="00A63B1D" w:rsidP="00A63B1D"/>
        </w:tc>
        <w:tc>
          <w:tcPr>
            <w:tcW w:w="778" w:type="dxa"/>
          </w:tcPr>
          <w:p w14:paraId="604C1616" w14:textId="77777777" w:rsidR="00A63B1D" w:rsidRPr="00F02695" w:rsidRDefault="00A63B1D" w:rsidP="00A63B1D"/>
        </w:tc>
      </w:tr>
      <w:tr w:rsidR="00A63B1D" w:rsidRPr="00F02695" w14:paraId="70B34FEF" w14:textId="77777777" w:rsidTr="00A63B1D">
        <w:trPr>
          <w:trHeight w:val="244"/>
        </w:trPr>
        <w:tc>
          <w:tcPr>
            <w:tcW w:w="778" w:type="dxa"/>
            <w:tcBorders>
              <w:right w:val="single" w:sz="12" w:space="0" w:color="auto"/>
            </w:tcBorders>
          </w:tcPr>
          <w:p w14:paraId="0B49489A" w14:textId="77777777" w:rsidR="00A63B1D" w:rsidRPr="00F02695" w:rsidRDefault="00A63B1D" w:rsidP="00A63B1D">
            <w:pPr>
              <w:jc w:val="center"/>
            </w:pPr>
            <w:r w:rsidRPr="00F02695">
              <w:t>8</w:t>
            </w:r>
          </w:p>
        </w:tc>
        <w:tc>
          <w:tcPr>
            <w:tcW w:w="778" w:type="dxa"/>
            <w:tcBorders>
              <w:left w:val="single" w:sz="12" w:space="0" w:color="auto"/>
            </w:tcBorders>
          </w:tcPr>
          <w:p w14:paraId="1572EB61" w14:textId="77777777" w:rsidR="00A63B1D" w:rsidRPr="00F02695" w:rsidRDefault="00A63B1D" w:rsidP="00A63B1D"/>
        </w:tc>
        <w:tc>
          <w:tcPr>
            <w:tcW w:w="778" w:type="dxa"/>
            <w:tcBorders>
              <w:right w:val="double" w:sz="18" w:space="0" w:color="auto"/>
            </w:tcBorders>
          </w:tcPr>
          <w:p w14:paraId="74BC9AE3" w14:textId="77777777" w:rsidR="00A63B1D" w:rsidRPr="00F02695" w:rsidRDefault="00A63B1D" w:rsidP="00A63B1D"/>
        </w:tc>
        <w:tc>
          <w:tcPr>
            <w:tcW w:w="778" w:type="dxa"/>
            <w:tcBorders>
              <w:left w:val="double" w:sz="18" w:space="0" w:color="auto"/>
              <w:right w:val="single" w:sz="12" w:space="0" w:color="auto"/>
            </w:tcBorders>
          </w:tcPr>
          <w:p w14:paraId="028EEE94" w14:textId="77777777" w:rsidR="00A63B1D" w:rsidRPr="00F02695" w:rsidRDefault="00A63B1D" w:rsidP="00A63B1D">
            <w:pPr>
              <w:jc w:val="center"/>
            </w:pPr>
            <w:r w:rsidRPr="00F02695">
              <w:t>19</w:t>
            </w:r>
          </w:p>
        </w:tc>
        <w:tc>
          <w:tcPr>
            <w:tcW w:w="778" w:type="dxa"/>
            <w:tcBorders>
              <w:left w:val="single" w:sz="12" w:space="0" w:color="auto"/>
            </w:tcBorders>
          </w:tcPr>
          <w:p w14:paraId="40635DD6" w14:textId="77777777" w:rsidR="00A63B1D" w:rsidRPr="00F02695" w:rsidRDefault="00A63B1D" w:rsidP="00A63B1D"/>
        </w:tc>
        <w:tc>
          <w:tcPr>
            <w:tcW w:w="778" w:type="dxa"/>
          </w:tcPr>
          <w:p w14:paraId="3F13ABD1" w14:textId="77777777" w:rsidR="00A63B1D" w:rsidRPr="00F02695" w:rsidRDefault="00A63B1D" w:rsidP="00A63B1D"/>
        </w:tc>
      </w:tr>
      <w:tr w:rsidR="00A63B1D" w:rsidRPr="00F02695" w14:paraId="3657AA29" w14:textId="77777777" w:rsidTr="00A63B1D">
        <w:trPr>
          <w:trHeight w:val="244"/>
        </w:trPr>
        <w:tc>
          <w:tcPr>
            <w:tcW w:w="778" w:type="dxa"/>
            <w:tcBorders>
              <w:right w:val="single" w:sz="12" w:space="0" w:color="auto"/>
            </w:tcBorders>
          </w:tcPr>
          <w:p w14:paraId="2A0E69F4" w14:textId="77777777" w:rsidR="00A63B1D" w:rsidRPr="00F02695" w:rsidRDefault="00A63B1D" w:rsidP="00A63B1D">
            <w:pPr>
              <w:jc w:val="center"/>
            </w:pPr>
            <w:r w:rsidRPr="00F02695">
              <w:t>9</w:t>
            </w:r>
          </w:p>
        </w:tc>
        <w:tc>
          <w:tcPr>
            <w:tcW w:w="778" w:type="dxa"/>
            <w:tcBorders>
              <w:left w:val="single" w:sz="12" w:space="0" w:color="auto"/>
            </w:tcBorders>
          </w:tcPr>
          <w:p w14:paraId="06037F4D" w14:textId="77777777" w:rsidR="00A63B1D" w:rsidRPr="00F02695" w:rsidRDefault="00A63B1D" w:rsidP="00A63B1D"/>
        </w:tc>
        <w:tc>
          <w:tcPr>
            <w:tcW w:w="778" w:type="dxa"/>
            <w:tcBorders>
              <w:right w:val="double" w:sz="18" w:space="0" w:color="auto"/>
            </w:tcBorders>
          </w:tcPr>
          <w:p w14:paraId="4F374F4A" w14:textId="77777777" w:rsidR="00A63B1D" w:rsidRPr="00F02695" w:rsidRDefault="00A63B1D" w:rsidP="00A63B1D"/>
        </w:tc>
        <w:tc>
          <w:tcPr>
            <w:tcW w:w="778" w:type="dxa"/>
            <w:tcBorders>
              <w:left w:val="double" w:sz="18" w:space="0" w:color="auto"/>
              <w:right w:val="single" w:sz="12" w:space="0" w:color="auto"/>
            </w:tcBorders>
          </w:tcPr>
          <w:p w14:paraId="17E9AB11" w14:textId="77777777" w:rsidR="00A63B1D" w:rsidRPr="00F02695" w:rsidRDefault="00A63B1D" w:rsidP="00A63B1D">
            <w:pPr>
              <w:jc w:val="center"/>
            </w:pPr>
            <w:r w:rsidRPr="00F02695">
              <w:t>20</w:t>
            </w:r>
          </w:p>
        </w:tc>
        <w:tc>
          <w:tcPr>
            <w:tcW w:w="778" w:type="dxa"/>
            <w:tcBorders>
              <w:left w:val="single" w:sz="12" w:space="0" w:color="auto"/>
            </w:tcBorders>
          </w:tcPr>
          <w:p w14:paraId="7A547534" w14:textId="77777777" w:rsidR="00A63B1D" w:rsidRPr="00F02695" w:rsidRDefault="00A63B1D" w:rsidP="00A63B1D"/>
        </w:tc>
        <w:tc>
          <w:tcPr>
            <w:tcW w:w="778" w:type="dxa"/>
          </w:tcPr>
          <w:p w14:paraId="1521376A" w14:textId="77777777" w:rsidR="00A63B1D" w:rsidRPr="00F02695" w:rsidRDefault="00A63B1D" w:rsidP="00A63B1D"/>
        </w:tc>
      </w:tr>
      <w:tr w:rsidR="00A63B1D" w:rsidRPr="00F02695" w14:paraId="21B63622" w14:textId="77777777" w:rsidTr="00A63B1D">
        <w:trPr>
          <w:trHeight w:val="244"/>
        </w:trPr>
        <w:tc>
          <w:tcPr>
            <w:tcW w:w="778" w:type="dxa"/>
            <w:tcBorders>
              <w:right w:val="single" w:sz="12" w:space="0" w:color="auto"/>
            </w:tcBorders>
          </w:tcPr>
          <w:p w14:paraId="5C27B9C4" w14:textId="77777777" w:rsidR="00A63B1D" w:rsidRPr="00F02695" w:rsidRDefault="00A63B1D" w:rsidP="00A63B1D">
            <w:pPr>
              <w:jc w:val="center"/>
            </w:pPr>
            <w:r w:rsidRPr="00F02695">
              <w:t>10</w:t>
            </w:r>
          </w:p>
        </w:tc>
        <w:tc>
          <w:tcPr>
            <w:tcW w:w="778" w:type="dxa"/>
            <w:tcBorders>
              <w:left w:val="single" w:sz="12" w:space="0" w:color="auto"/>
            </w:tcBorders>
          </w:tcPr>
          <w:p w14:paraId="7B0E69FE" w14:textId="77777777" w:rsidR="00A63B1D" w:rsidRPr="00F02695" w:rsidRDefault="00A63B1D" w:rsidP="00A63B1D"/>
        </w:tc>
        <w:tc>
          <w:tcPr>
            <w:tcW w:w="778" w:type="dxa"/>
            <w:tcBorders>
              <w:right w:val="double" w:sz="18" w:space="0" w:color="auto"/>
            </w:tcBorders>
          </w:tcPr>
          <w:p w14:paraId="730534A6" w14:textId="77777777" w:rsidR="00A63B1D" w:rsidRPr="00F02695" w:rsidRDefault="00A63B1D" w:rsidP="00A63B1D"/>
        </w:tc>
        <w:tc>
          <w:tcPr>
            <w:tcW w:w="778" w:type="dxa"/>
            <w:tcBorders>
              <w:left w:val="double" w:sz="18" w:space="0" w:color="auto"/>
              <w:right w:val="single" w:sz="12" w:space="0" w:color="auto"/>
            </w:tcBorders>
          </w:tcPr>
          <w:p w14:paraId="29C1BC6B" w14:textId="77777777" w:rsidR="00A63B1D" w:rsidRPr="00F02695" w:rsidRDefault="00A63B1D" w:rsidP="00A63B1D">
            <w:pPr>
              <w:jc w:val="center"/>
            </w:pPr>
            <w:r w:rsidRPr="00F02695">
              <w:t>21</w:t>
            </w:r>
          </w:p>
        </w:tc>
        <w:tc>
          <w:tcPr>
            <w:tcW w:w="778" w:type="dxa"/>
            <w:tcBorders>
              <w:left w:val="single" w:sz="12" w:space="0" w:color="auto"/>
            </w:tcBorders>
          </w:tcPr>
          <w:p w14:paraId="08660EF2" w14:textId="77777777" w:rsidR="00A63B1D" w:rsidRPr="00F02695" w:rsidRDefault="00A63B1D" w:rsidP="00A63B1D"/>
        </w:tc>
        <w:tc>
          <w:tcPr>
            <w:tcW w:w="778" w:type="dxa"/>
          </w:tcPr>
          <w:p w14:paraId="4E58049F" w14:textId="77777777" w:rsidR="00A63B1D" w:rsidRPr="00F02695" w:rsidRDefault="00A63B1D" w:rsidP="00A63B1D"/>
        </w:tc>
      </w:tr>
      <w:tr w:rsidR="00A63B1D" w:rsidRPr="00F02695" w14:paraId="200689F9" w14:textId="77777777" w:rsidTr="00A63B1D">
        <w:trPr>
          <w:trHeight w:val="244"/>
        </w:trPr>
        <w:tc>
          <w:tcPr>
            <w:tcW w:w="778" w:type="dxa"/>
            <w:tcBorders>
              <w:right w:val="single" w:sz="12" w:space="0" w:color="auto"/>
            </w:tcBorders>
          </w:tcPr>
          <w:p w14:paraId="66477F2E" w14:textId="77777777" w:rsidR="00A63B1D" w:rsidRPr="00F02695" w:rsidRDefault="00A63B1D" w:rsidP="00A63B1D">
            <w:pPr>
              <w:jc w:val="center"/>
            </w:pPr>
            <w:r w:rsidRPr="00F02695">
              <w:t>11</w:t>
            </w:r>
          </w:p>
        </w:tc>
        <w:tc>
          <w:tcPr>
            <w:tcW w:w="778" w:type="dxa"/>
            <w:tcBorders>
              <w:left w:val="single" w:sz="12" w:space="0" w:color="auto"/>
            </w:tcBorders>
          </w:tcPr>
          <w:p w14:paraId="5FE6F6D4" w14:textId="77777777" w:rsidR="00A63B1D" w:rsidRPr="00F02695" w:rsidRDefault="00A63B1D" w:rsidP="00A63B1D"/>
        </w:tc>
        <w:tc>
          <w:tcPr>
            <w:tcW w:w="778" w:type="dxa"/>
            <w:tcBorders>
              <w:right w:val="double" w:sz="18" w:space="0" w:color="auto"/>
            </w:tcBorders>
          </w:tcPr>
          <w:p w14:paraId="3A980B2B" w14:textId="77777777" w:rsidR="00A63B1D" w:rsidRPr="00F02695" w:rsidRDefault="00A63B1D" w:rsidP="00A63B1D"/>
        </w:tc>
        <w:tc>
          <w:tcPr>
            <w:tcW w:w="778" w:type="dxa"/>
            <w:tcBorders>
              <w:left w:val="double" w:sz="18" w:space="0" w:color="auto"/>
              <w:right w:val="single" w:sz="12" w:space="0" w:color="auto"/>
            </w:tcBorders>
          </w:tcPr>
          <w:p w14:paraId="75F13687" w14:textId="77777777" w:rsidR="00A63B1D" w:rsidRPr="00F02695" w:rsidRDefault="00A63B1D" w:rsidP="00A63B1D">
            <w:pPr>
              <w:jc w:val="center"/>
            </w:pPr>
            <w:r w:rsidRPr="00F02695">
              <w:t>22</w:t>
            </w:r>
          </w:p>
        </w:tc>
        <w:tc>
          <w:tcPr>
            <w:tcW w:w="778" w:type="dxa"/>
            <w:tcBorders>
              <w:left w:val="single" w:sz="12" w:space="0" w:color="auto"/>
            </w:tcBorders>
          </w:tcPr>
          <w:p w14:paraId="41C5C4F1" w14:textId="77777777" w:rsidR="00A63B1D" w:rsidRPr="00F02695" w:rsidRDefault="00A63B1D" w:rsidP="00A63B1D"/>
        </w:tc>
        <w:tc>
          <w:tcPr>
            <w:tcW w:w="778" w:type="dxa"/>
          </w:tcPr>
          <w:p w14:paraId="5B211A9B" w14:textId="77777777" w:rsidR="00A63B1D" w:rsidRPr="00F02695" w:rsidRDefault="00A63B1D" w:rsidP="00A63B1D"/>
        </w:tc>
      </w:tr>
    </w:tbl>
    <w:p w14:paraId="639661BE" w14:textId="77777777" w:rsidR="00287E88" w:rsidRPr="00F02695" w:rsidRDefault="00287E88" w:rsidP="00A63B1D">
      <w:pPr>
        <w:ind w:right="5243"/>
      </w:pPr>
      <w:proofErr w:type="gramStart"/>
      <w:r w:rsidRPr="00F02695">
        <w:t>La tarea a realizar</w:t>
      </w:r>
      <w:proofErr w:type="gramEnd"/>
      <w:r w:rsidRPr="00F02695">
        <w:t xml:space="preserve"> está basada en un paradigma de pares asociados (imagen-palabra) para evaluar memoria episódica. Cada estudiante recibirá unas instrucciones específicas para procesar la información que se proyectará en la pantalla. Es muy importante que el estudiante siga las instrucciones que ha marcado el/la experimentador/a.</w:t>
      </w:r>
    </w:p>
    <w:p w14:paraId="1B30903D" w14:textId="77777777" w:rsidR="00287E88" w:rsidRPr="00F02695" w:rsidRDefault="00287E88" w:rsidP="00287E88"/>
    <w:p w14:paraId="6BF0D1E7" w14:textId="77777777" w:rsidR="00287E88" w:rsidRPr="00F02695" w:rsidRDefault="00287E88" w:rsidP="00287E88">
      <w:pPr>
        <w:rPr>
          <w:u w:val="single"/>
        </w:rPr>
      </w:pPr>
    </w:p>
    <w:p w14:paraId="10B17505" w14:textId="77777777" w:rsidR="00287E88" w:rsidRPr="00F02695" w:rsidRDefault="00287E88" w:rsidP="00287E88">
      <w:pPr>
        <w:rPr>
          <w:u w:val="single"/>
        </w:rPr>
      </w:pPr>
    </w:p>
    <w:p w14:paraId="58EDA578" w14:textId="77B26B37" w:rsidR="00287E88" w:rsidRDefault="00287E88" w:rsidP="00287E88">
      <w:pPr>
        <w:rPr>
          <w:u w:val="single"/>
        </w:rPr>
      </w:pPr>
    </w:p>
    <w:p w14:paraId="12C81A57" w14:textId="21A72ABD" w:rsidR="00636B9B" w:rsidRDefault="00636B9B" w:rsidP="00287E88">
      <w:pPr>
        <w:rPr>
          <w:u w:val="single"/>
        </w:rPr>
      </w:pPr>
    </w:p>
    <w:p w14:paraId="251F51CE" w14:textId="77777777" w:rsidR="00636B9B" w:rsidRPr="00F02695" w:rsidRDefault="00636B9B" w:rsidP="00287E88">
      <w:pPr>
        <w:rPr>
          <w:u w:val="single"/>
        </w:rPr>
      </w:pPr>
    </w:p>
    <w:p w14:paraId="2FF1BF65" w14:textId="77777777" w:rsidR="00287E88" w:rsidRPr="00F02695" w:rsidRDefault="00287E88" w:rsidP="00287E88">
      <w:pPr>
        <w:rPr>
          <w:u w:val="single"/>
        </w:rPr>
      </w:pPr>
      <w:r w:rsidRPr="00F02695">
        <w:rPr>
          <w:u w:val="single"/>
        </w:rPr>
        <w:lastRenderedPageBreak/>
        <w:t>Segunda parte: Fase test de pares asociados</w:t>
      </w:r>
    </w:p>
    <w:p w14:paraId="68484527" w14:textId="77777777" w:rsidR="00287E88" w:rsidRPr="00F02695" w:rsidRDefault="00287E88" w:rsidP="00287E88"/>
    <w:p w14:paraId="3791E39A" w14:textId="6647FE07" w:rsidR="00287E88" w:rsidRPr="00F02695" w:rsidRDefault="00287E88" w:rsidP="00287E88">
      <w:r w:rsidRPr="00F02695">
        <w:t>A continuación</w:t>
      </w:r>
      <w:r w:rsidR="00382995">
        <w:t>,</w:t>
      </w:r>
      <w:r w:rsidRPr="00F02695">
        <w:t xml:space="preserve"> el experimentador mostrará la imagen de cada par que ha aparecido anteriormente y el estudiante tendrá que escribir la imagen que estaba asociada a esa palabra o marcar ‘no’ cuando no la recuerde. Las celdas sombreadas en gris se utilizarán para corregir </w:t>
      </w:r>
      <w:proofErr w:type="gramStart"/>
      <w:r w:rsidRPr="00F02695">
        <w:t>el test</w:t>
      </w:r>
      <w:proofErr w:type="gramEnd"/>
      <w:r w:rsidRPr="00F02695">
        <w:t xml:space="preserve"> más adelante.</w:t>
      </w:r>
    </w:p>
    <w:p w14:paraId="72D55D24" w14:textId="77777777" w:rsidR="00287E88" w:rsidRPr="00F02695" w:rsidRDefault="00287E88" w:rsidP="00287E88"/>
    <w:tbl>
      <w:tblPr>
        <w:tblStyle w:val="Tablaconcuadrcula"/>
        <w:tblW w:w="8385" w:type="dxa"/>
        <w:tblInd w:w="103" w:type="dxa"/>
        <w:tblLook w:val="04A0" w:firstRow="1" w:lastRow="0" w:firstColumn="1" w:lastColumn="0" w:noHBand="0" w:noVBand="1"/>
      </w:tblPr>
      <w:tblGrid>
        <w:gridCol w:w="946"/>
        <w:gridCol w:w="2216"/>
        <w:gridCol w:w="571"/>
        <w:gridCol w:w="563"/>
        <w:gridCol w:w="946"/>
        <w:gridCol w:w="2173"/>
        <w:gridCol w:w="510"/>
        <w:gridCol w:w="460"/>
      </w:tblGrid>
      <w:tr w:rsidR="00287E88" w:rsidRPr="00F02695" w14:paraId="660CA1B8" w14:textId="77777777" w:rsidTr="0095646C">
        <w:trPr>
          <w:trHeight w:val="234"/>
        </w:trPr>
        <w:tc>
          <w:tcPr>
            <w:tcW w:w="917" w:type="dxa"/>
            <w:tcBorders>
              <w:bottom w:val="single" w:sz="12" w:space="0" w:color="auto"/>
              <w:right w:val="single" w:sz="12" w:space="0" w:color="auto"/>
            </w:tcBorders>
          </w:tcPr>
          <w:p w14:paraId="7E6311E1" w14:textId="77777777" w:rsidR="00287E88" w:rsidRPr="00F02695" w:rsidRDefault="00287E88" w:rsidP="0095646C">
            <w:pPr>
              <w:jc w:val="center"/>
            </w:pPr>
            <w:r w:rsidRPr="00F02695">
              <w:t>Imagen</w:t>
            </w:r>
          </w:p>
        </w:tc>
        <w:tc>
          <w:tcPr>
            <w:tcW w:w="2246" w:type="dxa"/>
            <w:tcBorders>
              <w:left w:val="single" w:sz="12" w:space="0" w:color="auto"/>
              <w:bottom w:val="single" w:sz="12" w:space="0" w:color="auto"/>
            </w:tcBorders>
          </w:tcPr>
          <w:p w14:paraId="39B1E2D8" w14:textId="77777777" w:rsidR="00287E88" w:rsidRPr="00F02695" w:rsidRDefault="00287E88" w:rsidP="0095646C">
            <w:pPr>
              <w:jc w:val="center"/>
            </w:pPr>
            <w:r w:rsidRPr="00F02695">
              <w:t>Sí - imagen</w:t>
            </w:r>
          </w:p>
        </w:tc>
        <w:tc>
          <w:tcPr>
            <w:tcW w:w="572" w:type="dxa"/>
            <w:tcBorders>
              <w:bottom w:val="single" w:sz="12" w:space="0" w:color="auto"/>
            </w:tcBorders>
          </w:tcPr>
          <w:p w14:paraId="785846EA" w14:textId="77777777" w:rsidR="00287E88" w:rsidRPr="00F02695" w:rsidRDefault="00287E88" w:rsidP="0095646C">
            <w:pPr>
              <w:jc w:val="center"/>
            </w:pPr>
            <w:r w:rsidRPr="00F02695">
              <w:t>No</w:t>
            </w:r>
          </w:p>
        </w:tc>
        <w:tc>
          <w:tcPr>
            <w:tcW w:w="571" w:type="dxa"/>
            <w:tcBorders>
              <w:bottom w:val="single" w:sz="12" w:space="0" w:color="auto"/>
              <w:right w:val="double" w:sz="18" w:space="0" w:color="auto"/>
            </w:tcBorders>
            <w:shd w:val="clear" w:color="auto" w:fill="D9D9D9" w:themeFill="background1" w:themeFillShade="D9"/>
          </w:tcPr>
          <w:p w14:paraId="6DA58607" w14:textId="77777777" w:rsidR="00287E88" w:rsidRPr="00F02695" w:rsidRDefault="00287E88" w:rsidP="0095646C">
            <w:pPr>
              <w:jc w:val="center"/>
            </w:pPr>
          </w:p>
        </w:tc>
        <w:tc>
          <w:tcPr>
            <w:tcW w:w="917" w:type="dxa"/>
            <w:tcBorders>
              <w:left w:val="double" w:sz="18" w:space="0" w:color="auto"/>
              <w:bottom w:val="single" w:sz="12" w:space="0" w:color="auto"/>
              <w:right w:val="single" w:sz="12" w:space="0" w:color="auto"/>
            </w:tcBorders>
          </w:tcPr>
          <w:p w14:paraId="0213A0AD" w14:textId="77777777" w:rsidR="00287E88" w:rsidRPr="00F02695" w:rsidRDefault="00287E88" w:rsidP="0095646C">
            <w:pPr>
              <w:jc w:val="center"/>
            </w:pPr>
            <w:r w:rsidRPr="00F02695">
              <w:t>Imagen</w:t>
            </w:r>
          </w:p>
        </w:tc>
        <w:tc>
          <w:tcPr>
            <w:tcW w:w="2202" w:type="dxa"/>
            <w:tcBorders>
              <w:left w:val="single" w:sz="12" w:space="0" w:color="auto"/>
              <w:bottom w:val="single" w:sz="12" w:space="0" w:color="auto"/>
            </w:tcBorders>
          </w:tcPr>
          <w:p w14:paraId="4607B024" w14:textId="77777777" w:rsidR="00287E88" w:rsidRPr="00F02695" w:rsidRDefault="00287E88" w:rsidP="0095646C">
            <w:pPr>
              <w:jc w:val="center"/>
            </w:pPr>
            <w:r w:rsidRPr="00F02695">
              <w:t>Sí - imagen</w:t>
            </w:r>
          </w:p>
        </w:tc>
        <w:tc>
          <w:tcPr>
            <w:tcW w:w="494" w:type="dxa"/>
            <w:tcBorders>
              <w:bottom w:val="single" w:sz="12" w:space="0" w:color="auto"/>
            </w:tcBorders>
          </w:tcPr>
          <w:p w14:paraId="2FFD1DC3" w14:textId="77777777" w:rsidR="00287E88" w:rsidRPr="00F02695" w:rsidRDefault="00287E88" w:rsidP="0095646C">
            <w:pPr>
              <w:jc w:val="center"/>
            </w:pPr>
            <w:r w:rsidRPr="00F02695">
              <w:t>No</w:t>
            </w:r>
          </w:p>
        </w:tc>
        <w:tc>
          <w:tcPr>
            <w:tcW w:w="466" w:type="dxa"/>
            <w:tcBorders>
              <w:bottom w:val="single" w:sz="12" w:space="0" w:color="auto"/>
            </w:tcBorders>
            <w:shd w:val="clear" w:color="auto" w:fill="D9D9D9" w:themeFill="background1" w:themeFillShade="D9"/>
          </w:tcPr>
          <w:p w14:paraId="1C6B93AA" w14:textId="77777777" w:rsidR="00287E88" w:rsidRPr="00F02695" w:rsidRDefault="00287E88" w:rsidP="0095646C">
            <w:pPr>
              <w:jc w:val="center"/>
            </w:pPr>
          </w:p>
        </w:tc>
      </w:tr>
      <w:tr w:rsidR="00287E88" w:rsidRPr="00F02695" w14:paraId="1099AD03" w14:textId="77777777" w:rsidTr="0095646C">
        <w:trPr>
          <w:trHeight w:val="234"/>
        </w:trPr>
        <w:tc>
          <w:tcPr>
            <w:tcW w:w="917" w:type="dxa"/>
            <w:tcBorders>
              <w:top w:val="single" w:sz="12" w:space="0" w:color="auto"/>
              <w:right w:val="single" w:sz="12" w:space="0" w:color="auto"/>
            </w:tcBorders>
          </w:tcPr>
          <w:p w14:paraId="0DA4FC32" w14:textId="77777777" w:rsidR="00287E88" w:rsidRPr="00F02695" w:rsidRDefault="00287E88" w:rsidP="0095646C">
            <w:pPr>
              <w:jc w:val="center"/>
            </w:pPr>
            <w:r w:rsidRPr="00F02695">
              <w:t>1</w:t>
            </w:r>
          </w:p>
        </w:tc>
        <w:tc>
          <w:tcPr>
            <w:tcW w:w="2246" w:type="dxa"/>
            <w:tcBorders>
              <w:top w:val="single" w:sz="12" w:space="0" w:color="auto"/>
              <w:left w:val="single" w:sz="12" w:space="0" w:color="auto"/>
            </w:tcBorders>
          </w:tcPr>
          <w:p w14:paraId="0D6BB04E" w14:textId="77777777" w:rsidR="00287E88" w:rsidRPr="00F02695" w:rsidRDefault="00287E88" w:rsidP="0095646C"/>
        </w:tc>
        <w:tc>
          <w:tcPr>
            <w:tcW w:w="572" w:type="dxa"/>
            <w:tcBorders>
              <w:top w:val="single" w:sz="12" w:space="0" w:color="auto"/>
            </w:tcBorders>
          </w:tcPr>
          <w:p w14:paraId="77576544" w14:textId="77777777" w:rsidR="00287E88" w:rsidRPr="00F02695" w:rsidRDefault="00287E88" w:rsidP="0095646C"/>
        </w:tc>
        <w:tc>
          <w:tcPr>
            <w:tcW w:w="571" w:type="dxa"/>
            <w:tcBorders>
              <w:top w:val="single" w:sz="12" w:space="0" w:color="auto"/>
              <w:right w:val="double" w:sz="18" w:space="0" w:color="auto"/>
            </w:tcBorders>
            <w:shd w:val="clear" w:color="auto" w:fill="D9D9D9" w:themeFill="background1" w:themeFillShade="D9"/>
          </w:tcPr>
          <w:p w14:paraId="6ED4E619" w14:textId="77777777" w:rsidR="00287E88" w:rsidRPr="00F02695" w:rsidRDefault="00287E88" w:rsidP="0095646C"/>
        </w:tc>
        <w:tc>
          <w:tcPr>
            <w:tcW w:w="917" w:type="dxa"/>
            <w:tcBorders>
              <w:top w:val="single" w:sz="12" w:space="0" w:color="auto"/>
              <w:left w:val="double" w:sz="18" w:space="0" w:color="auto"/>
              <w:right w:val="single" w:sz="12" w:space="0" w:color="auto"/>
            </w:tcBorders>
          </w:tcPr>
          <w:p w14:paraId="788C4BC8" w14:textId="77777777" w:rsidR="00287E88" w:rsidRPr="00F02695" w:rsidRDefault="00287E88" w:rsidP="0095646C">
            <w:pPr>
              <w:jc w:val="center"/>
            </w:pPr>
            <w:r w:rsidRPr="00F02695">
              <w:t>12</w:t>
            </w:r>
          </w:p>
        </w:tc>
        <w:tc>
          <w:tcPr>
            <w:tcW w:w="2202" w:type="dxa"/>
            <w:tcBorders>
              <w:top w:val="single" w:sz="12" w:space="0" w:color="auto"/>
              <w:left w:val="single" w:sz="12" w:space="0" w:color="auto"/>
            </w:tcBorders>
          </w:tcPr>
          <w:p w14:paraId="39443DDB" w14:textId="77777777" w:rsidR="00287E88" w:rsidRPr="00F02695" w:rsidRDefault="00287E88" w:rsidP="0095646C"/>
        </w:tc>
        <w:tc>
          <w:tcPr>
            <w:tcW w:w="494" w:type="dxa"/>
            <w:tcBorders>
              <w:top w:val="single" w:sz="12" w:space="0" w:color="auto"/>
            </w:tcBorders>
          </w:tcPr>
          <w:p w14:paraId="0A05BA54" w14:textId="77777777" w:rsidR="00287E88" w:rsidRPr="00F02695" w:rsidRDefault="00287E88" w:rsidP="0095646C"/>
        </w:tc>
        <w:tc>
          <w:tcPr>
            <w:tcW w:w="466" w:type="dxa"/>
            <w:tcBorders>
              <w:top w:val="single" w:sz="12" w:space="0" w:color="auto"/>
            </w:tcBorders>
            <w:shd w:val="clear" w:color="auto" w:fill="D9D9D9" w:themeFill="background1" w:themeFillShade="D9"/>
          </w:tcPr>
          <w:p w14:paraId="18C9CBBC" w14:textId="77777777" w:rsidR="00287E88" w:rsidRPr="00F02695" w:rsidRDefault="00287E88" w:rsidP="0095646C"/>
        </w:tc>
      </w:tr>
      <w:tr w:rsidR="00287E88" w:rsidRPr="00F02695" w14:paraId="5D0530D1" w14:textId="77777777" w:rsidTr="0095646C">
        <w:trPr>
          <w:trHeight w:val="224"/>
        </w:trPr>
        <w:tc>
          <w:tcPr>
            <w:tcW w:w="917" w:type="dxa"/>
            <w:tcBorders>
              <w:right w:val="single" w:sz="12" w:space="0" w:color="auto"/>
            </w:tcBorders>
          </w:tcPr>
          <w:p w14:paraId="728F0B07" w14:textId="77777777" w:rsidR="00287E88" w:rsidRPr="00F02695" w:rsidRDefault="00287E88" w:rsidP="0095646C">
            <w:pPr>
              <w:jc w:val="center"/>
            </w:pPr>
            <w:r w:rsidRPr="00F02695">
              <w:t>2</w:t>
            </w:r>
          </w:p>
        </w:tc>
        <w:tc>
          <w:tcPr>
            <w:tcW w:w="2246" w:type="dxa"/>
            <w:tcBorders>
              <w:left w:val="single" w:sz="12" w:space="0" w:color="auto"/>
            </w:tcBorders>
          </w:tcPr>
          <w:p w14:paraId="74A6FB8F" w14:textId="77777777" w:rsidR="00287E88" w:rsidRPr="00F02695" w:rsidRDefault="00287E88" w:rsidP="0095646C"/>
        </w:tc>
        <w:tc>
          <w:tcPr>
            <w:tcW w:w="572" w:type="dxa"/>
          </w:tcPr>
          <w:p w14:paraId="450D8C11" w14:textId="77777777" w:rsidR="00287E88" w:rsidRPr="00F02695" w:rsidRDefault="00287E88" w:rsidP="0095646C"/>
        </w:tc>
        <w:tc>
          <w:tcPr>
            <w:tcW w:w="571" w:type="dxa"/>
            <w:tcBorders>
              <w:right w:val="double" w:sz="18" w:space="0" w:color="auto"/>
            </w:tcBorders>
            <w:shd w:val="clear" w:color="auto" w:fill="D9D9D9" w:themeFill="background1" w:themeFillShade="D9"/>
          </w:tcPr>
          <w:p w14:paraId="33C35067" w14:textId="77777777" w:rsidR="00287E88" w:rsidRPr="00F02695" w:rsidRDefault="00287E88" w:rsidP="0095646C"/>
        </w:tc>
        <w:tc>
          <w:tcPr>
            <w:tcW w:w="917" w:type="dxa"/>
            <w:tcBorders>
              <w:left w:val="double" w:sz="18" w:space="0" w:color="auto"/>
              <w:right w:val="single" w:sz="12" w:space="0" w:color="auto"/>
            </w:tcBorders>
          </w:tcPr>
          <w:p w14:paraId="66F04C4B" w14:textId="77777777" w:rsidR="00287E88" w:rsidRPr="00F02695" w:rsidRDefault="00287E88" w:rsidP="0095646C">
            <w:pPr>
              <w:jc w:val="center"/>
            </w:pPr>
            <w:r w:rsidRPr="00F02695">
              <w:t>13</w:t>
            </w:r>
          </w:p>
        </w:tc>
        <w:tc>
          <w:tcPr>
            <w:tcW w:w="2202" w:type="dxa"/>
            <w:tcBorders>
              <w:left w:val="single" w:sz="12" w:space="0" w:color="auto"/>
            </w:tcBorders>
          </w:tcPr>
          <w:p w14:paraId="2BABC106" w14:textId="77777777" w:rsidR="00287E88" w:rsidRPr="00F02695" w:rsidRDefault="00287E88" w:rsidP="0095646C"/>
        </w:tc>
        <w:tc>
          <w:tcPr>
            <w:tcW w:w="494" w:type="dxa"/>
          </w:tcPr>
          <w:p w14:paraId="7718CC9B" w14:textId="77777777" w:rsidR="00287E88" w:rsidRPr="00F02695" w:rsidRDefault="00287E88" w:rsidP="0095646C"/>
        </w:tc>
        <w:tc>
          <w:tcPr>
            <w:tcW w:w="466" w:type="dxa"/>
            <w:shd w:val="clear" w:color="auto" w:fill="D9D9D9" w:themeFill="background1" w:themeFillShade="D9"/>
          </w:tcPr>
          <w:p w14:paraId="0D6E56D0" w14:textId="77777777" w:rsidR="00287E88" w:rsidRPr="00F02695" w:rsidRDefault="00287E88" w:rsidP="0095646C"/>
        </w:tc>
      </w:tr>
      <w:tr w:rsidR="00287E88" w:rsidRPr="00F02695" w14:paraId="6515276F" w14:textId="77777777" w:rsidTr="0095646C">
        <w:trPr>
          <w:trHeight w:val="234"/>
        </w:trPr>
        <w:tc>
          <w:tcPr>
            <w:tcW w:w="917" w:type="dxa"/>
            <w:tcBorders>
              <w:right w:val="single" w:sz="12" w:space="0" w:color="auto"/>
            </w:tcBorders>
          </w:tcPr>
          <w:p w14:paraId="2B2EB82A" w14:textId="77777777" w:rsidR="00287E88" w:rsidRPr="00F02695" w:rsidRDefault="00287E88" w:rsidP="0095646C">
            <w:pPr>
              <w:jc w:val="center"/>
            </w:pPr>
            <w:r w:rsidRPr="00F02695">
              <w:t>3</w:t>
            </w:r>
          </w:p>
        </w:tc>
        <w:tc>
          <w:tcPr>
            <w:tcW w:w="2246" w:type="dxa"/>
            <w:tcBorders>
              <w:left w:val="single" w:sz="12" w:space="0" w:color="auto"/>
            </w:tcBorders>
          </w:tcPr>
          <w:p w14:paraId="3A5BEEDC" w14:textId="77777777" w:rsidR="00287E88" w:rsidRPr="00F02695" w:rsidRDefault="00287E88" w:rsidP="0095646C"/>
        </w:tc>
        <w:tc>
          <w:tcPr>
            <w:tcW w:w="572" w:type="dxa"/>
          </w:tcPr>
          <w:p w14:paraId="73E75253" w14:textId="77777777" w:rsidR="00287E88" w:rsidRPr="00F02695" w:rsidRDefault="00287E88" w:rsidP="0095646C"/>
        </w:tc>
        <w:tc>
          <w:tcPr>
            <w:tcW w:w="571" w:type="dxa"/>
            <w:tcBorders>
              <w:right w:val="double" w:sz="18" w:space="0" w:color="auto"/>
            </w:tcBorders>
            <w:shd w:val="clear" w:color="auto" w:fill="D9D9D9" w:themeFill="background1" w:themeFillShade="D9"/>
          </w:tcPr>
          <w:p w14:paraId="0C4E2348" w14:textId="77777777" w:rsidR="00287E88" w:rsidRPr="00F02695" w:rsidRDefault="00287E88" w:rsidP="0095646C"/>
        </w:tc>
        <w:tc>
          <w:tcPr>
            <w:tcW w:w="917" w:type="dxa"/>
            <w:tcBorders>
              <w:left w:val="double" w:sz="18" w:space="0" w:color="auto"/>
              <w:right w:val="single" w:sz="12" w:space="0" w:color="auto"/>
            </w:tcBorders>
          </w:tcPr>
          <w:p w14:paraId="2CAC2EA4" w14:textId="77777777" w:rsidR="00287E88" w:rsidRPr="00F02695" w:rsidRDefault="00287E88" w:rsidP="0095646C">
            <w:pPr>
              <w:jc w:val="center"/>
            </w:pPr>
            <w:r w:rsidRPr="00F02695">
              <w:t>14</w:t>
            </w:r>
          </w:p>
        </w:tc>
        <w:tc>
          <w:tcPr>
            <w:tcW w:w="2202" w:type="dxa"/>
            <w:tcBorders>
              <w:left w:val="single" w:sz="12" w:space="0" w:color="auto"/>
            </w:tcBorders>
          </w:tcPr>
          <w:p w14:paraId="648606DE" w14:textId="77777777" w:rsidR="00287E88" w:rsidRPr="00F02695" w:rsidRDefault="00287E88" w:rsidP="0095646C"/>
        </w:tc>
        <w:tc>
          <w:tcPr>
            <w:tcW w:w="494" w:type="dxa"/>
          </w:tcPr>
          <w:p w14:paraId="04C262D2" w14:textId="77777777" w:rsidR="00287E88" w:rsidRPr="00F02695" w:rsidRDefault="00287E88" w:rsidP="0095646C"/>
        </w:tc>
        <w:tc>
          <w:tcPr>
            <w:tcW w:w="466" w:type="dxa"/>
            <w:shd w:val="clear" w:color="auto" w:fill="D9D9D9" w:themeFill="background1" w:themeFillShade="D9"/>
          </w:tcPr>
          <w:p w14:paraId="3055C28B" w14:textId="77777777" w:rsidR="00287E88" w:rsidRPr="00F02695" w:rsidRDefault="00287E88" w:rsidP="0095646C"/>
        </w:tc>
      </w:tr>
      <w:tr w:rsidR="00287E88" w:rsidRPr="00F02695" w14:paraId="57665B64" w14:textId="77777777" w:rsidTr="0095646C">
        <w:trPr>
          <w:trHeight w:val="234"/>
        </w:trPr>
        <w:tc>
          <w:tcPr>
            <w:tcW w:w="917" w:type="dxa"/>
            <w:tcBorders>
              <w:right w:val="single" w:sz="12" w:space="0" w:color="auto"/>
            </w:tcBorders>
          </w:tcPr>
          <w:p w14:paraId="7796BE76" w14:textId="77777777" w:rsidR="00287E88" w:rsidRPr="00F02695" w:rsidRDefault="00287E88" w:rsidP="0095646C">
            <w:pPr>
              <w:jc w:val="center"/>
            </w:pPr>
            <w:r w:rsidRPr="00F02695">
              <w:t>4</w:t>
            </w:r>
          </w:p>
        </w:tc>
        <w:tc>
          <w:tcPr>
            <w:tcW w:w="2246" w:type="dxa"/>
            <w:tcBorders>
              <w:left w:val="single" w:sz="12" w:space="0" w:color="auto"/>
            </w:tcBorders>
          </w:tcPr>
          <w:p w14:paraId="6D15BFB5" w14:textId="77777777" w:rsidR="00287E88" w:rsidRPr="00F02695" w:rsidRDefault="00287E88" w:rsidP="0095646C"/>
        </w:tc>
        <w:tc>
          <w:tcPr>
            <w:tcW w:w="572" w:type="dxa"/>
          </w:tcPr>
          <w:p w14:paraId="766872EB" w14:textId="77777777" w:rsidR="00287E88" w:rsidRPr="00F02695" w:rsidRDefault="00287E88" w:rsidP="0095646C"/>
        </w:tc>
        <w:tc>
          <w:tcPr>
            <w:tcW w:w="571" w:type="dxa"/>
            <w:tcBorders>
              <w:right w:val="double" w:sz="18" w:space="0" w:color="auto"/>
            </w:tcBorders>
            <w:shd w:val="clear" w:color="auto" w:fill="D9D9D9" w:themeFill="background1" w:themeFillShade="D9"/>
          </w:tcPr>
          <w:p w14:paraId="200D9E6E" w14:textId="77777777" w:rsidR="00287E88" w:rsidRPr="00F02695" w:rsidRDefault="00287E88" w:rsidP="0095646C"/>
        </w:tc>
        <w:tc>
          <w:tcPr>
            <w:tcW w:w="917" w:type="dxa"/>
            <w:tcBorders>
              <w:left w:val="double" w:sz="18" w:space="0" w:color="auto"/>
              <w:right w:val="single" w:sz="12" w:space="0" w:color="auto"/>
            </w:tcBorders>
          </w:tcPr>
          <w:p w14:paraId="45839B95" w14:textId="77777777" w:rsidR="00287E88" w:rsidRPr="00F02695" w:rsidRDefault="00287E88" w:rsidP="0095646C">
            <w:pPr>
              <w:jc w:val="center"/>
            </w:pPr>
            <w:r w:rsidRPr="00F02695">
              <w:t>15</w:t>
            </w:r>
          </w:p>
        </w:tc>
        <w:tc>
          <w:tcPr>
            <w:tcW w:w="2202" w:type="dxa"/>
            <w:tcBorders>
              <w:left w:val="single" w:sz="12" w:space="0" w:color="auto"/>
            </w:tcBorders>
          </w:tcPr>
          <w:p w14:paraId="64F470C1" w14:textId="77777777" w:rsidR="00287E88" w:rsidRPr="00F02695" w:rsidRDefault="00287E88" w:rsidP="0095646C"/>
        </w:tc>
        <w:tc>
          <w:tcPr>
            <w:tcW w:w="494" w:type="dxa"/>
          </w:tcPr>
          <w:p w14:paraId="10967CD9" w14:textId="77777777" w:rsidR="00287E88" w:rsidRPr="00F02695" w:rsidRDefault="00287E88" w:rsidP="0095646C"/>
        </w:tc>
        <w:tc>
          <w:tcPr>
            <w:tcW w:w="466" w:type="dxa"/>
            <w:shd w:val="clear" w:color="auto" w:fill="D9D9D9" w:themeFill="background1" w:themeFillShade="D9"/>
          </w:tcPr>
          <w:p w14:paraId="78405769" w14:textId="77777777" w:rsidR="00287E88" w:rsidRPr="00F02695" w:rsidRDefault="00287E88" w:rsidP="0095646C"/>
        </w:tc>
      </w:tr>
      <w:tr w:rsidR="00287E88" w:rsidRPr="00F02695" w14:paraId="7B7AC8C0" w14:textId="77777777" w:rsidTr="0095646C">
        <w:trPr>
          <w:trHeight w:val="234"/>
        </w:trPr>
        <w:tc>
          <w:tcPr>
            <w:tcW w:w="917" w:type="dxa"/>
            <w:tcBorders>
              <w:right w:val="single" w:sz="12" w:space="0" w:color="auto"/>
            </w:tcBorders>
          </w:tcPr>
          <w:p w14:paraId="0CCCFC19" w14:textId="77777777" w:rsidR="00287E88" w:rsidRPr="00F02695" w:rsidRDefault="00287E88" w:rsidP="0095646C">
            <w:pPr>
              <w:jc w:val="center"/>
            </w:pPr>
            <w:r w:rsidRPr="00F02695">
              <w:t>5</w:t>
            </w:r>
          </w:p>
        </w:tc>
        <w:tc>
          <w:tcPr>
            <w:tcW w:w="2246" w:type="dxa"/>
            <w:tcBorders>
              <w:left w:val="single" w:sz="12" w:space="0" w:color="auto"/>
            </w:tcBorders>
          </w:tcPr>
          <w:p w14:paraId="2EF00CB8" w14:textId="77777777" w:rsidR="00287E88" w:rsidRPr="00F02695" w:rsidRDefault="00287E88" w:rsidP="0095646C"/>
        </w:tc>
        <w:tc>
          <w:tcPr>
            <w:tcW w:w="572" w:type="dxa"/>
          </w:tcPr>
          <w:p w14:paraId="4A24CD2E" w14:textId="77777777" w:rsidR="00287E88" w:rsidRPr="00F02695" w:rsidRDefault="00287E88" w:rsidP="0095646C"/>
        </w:tc>
        <w:tc>
          <w:tcPr>
            <w:tcW w:w="571" w:type="dxa"/>
            <w:tcBorders>
              <w:right w:val="double" w:sz="18" w:space="0" w:color="auto"/>
            </w:tcBorders>
            <w:shd w:val="clear" w:color="auto" w:fill="D9D9D9" w:themeFill="background1" w:themeFillShade="D9"/>
          </w:tcPr>
          <w:p w14:paraId="00E02B7E" w14:textId="77777777" w:rsidR="00287E88" w:rsidRPr="00F02695" w:rsidRDefault="00287E88" w:rsidP="0095646C"/>
        </w:tc>
        <w:tc>
          <w:tcPr>
            <w:tcW w:w="917" w:type="dxa"/>
            <w:tcBorders>
              <w:left w:val="double" w:sz="18" w:space="0" w:color="auto"/>
              <w:right w:val="single" w:sz="12" w:space="0" w:color="auto"/>
            </w:tcBorders>
          </w:tcPr>
          <w:p w14:paraId="32F122B8" w14:textId="77777777" w:rsidR="00287E88" w:rsidRPr="00F02695" w:rsidRDefault="00287E88" w:rsidP="0095646C">
            <w:pPr>
              <w:jc w:val="center"/>
            </w:pPr>
            <w:r w:rsidRPr="00F02695">
              <w:t>16</w:t>
            </w:r>
          </w:p>
        </w:tc>
        <w:tc>
          <w:tcPr>
            <w:tcW w:w="2202" w:type="dxa"/>
            <w:tcBorders>
              <w:left w:val="single" w:sz="12" w:space="0" w:color="auto"/>
            </w:tcBorders>
          </w:tcPr>
          <w:p w14:paraId="67CDAB2F" w14:textId="77777777" w:rsidR="00287E88" w:rsidRPr="00F02695" w:rsidRDefault="00287E88" w:rsidP="0095646C"/>
        </w:tc>
        <w:tc>
          <w:tcPr>
            <w:tcW w:w="494" w:type="dxa"/>
          </w:tcPr>
          <w:p w14:paraId="582D1436" w14:textId="77777777" w:rsidR="00287E88" w:rsidRPr="00F02695" w:rsidRDefault="00287E88" w:rsidP="0095646C"/>
        </w:tc>
        <w:tc>
          <w:tcPr>
            <w:tcW w:w="466" w:type="dxa"/>
            <w:shd w:val="clear" w:color="auto" w:fill="D9D9D9" w:themeFill="background1" w:themeFillShade="D9"/>
          </w:tcPr>
          <w:p w14:paraId="546D2D96" w14:textId="77777777" w:rsidR="00287E88" w:rsidRPr="00F02695" w:rsidRDefault="00287E88" w:rsidP="0095646C"/>
        </w:tc>
      </w:tr>
      <w:tr w:rsidR="00287E88" w:rsidRPr="00F02695" w14:paraId="04614B12" w14:textId="77777777" w:rsidTr="0095646C">
        <w:trPr>
          <w:trHeight w:val="234"/>
        </w:trPr>
        <w:tc>
          <w:tcPr>
            <w:tcW w:w="917" w:type="dxa"/>
            <w:tcBorders>
              <w:right w:val="single" w:sz="12" w:space="0" w:color="auto"/>
            </w:tcBorders>
          </w:tcPr>
          <w:p w14:paraId="30747838" w14:textId="77777777" w:rsidR="00287E88" w:rsidRPr="00F02695" w:rsidRDefault="00287E88" w:rsidP="0095646C">
            <w:pPr>
              <w:jc w:val="center"/>
            </w:pPr>
            <w:r w:rsidRPr="00F02695">
              <w:t>6</w:t>
            </w:r>
          </w:p>
        </w:tc>
        <w:tc>
          <w:tcPr>
            <w:tcW w:w="2246" w:type="dxa"/>
            <w:tcBorders>
              <w:left w:val="single" w:sz="12" w:space="0" w:color="auto"/>
            </w:tcBorders>
          </w:tcPr>
          <w:p w14:paraId="7F34C997" w14:textId="77777777" w:rsidR="00287E88" w:rsidRPr="00F02695" w:rsidRDefault="00287E88" w:rsidP="0095646C"/>
        </w:tc>
        <w:tc>
          <w:tcPr>
            <w:tcW w:w="572" w:type="dxa"/>
          </w:tcPr>
          <w:p w14:paraId="2726B07A" w14:textId="77777777" w:rsidR="00287E88" w:rsidRPr="00F02695" w:rsidRDefault="00287E88" w:rsidP="0095646C"/>
        </w:tc>
        <w:tc>
          <w:tcPr>
            <w:tcW w:w="571" w:type="dxa"/>
            <w:tcBorders>
              <w:right w:val="double" w:sz="18" w:space="0" w:color="auto"/>
            </w:tcBorders>
            <w:shd w:val="clear" w:color="auto" w:fill="D9D9D9" w:themeFill="background1" w:themeFillShade="D9"/>
          </w:tcPr>
          <w:p w14:paraId="124CED4C" w14:textId="77777777" w:rsidR="00287E88" w:rsidRPr="00F02695" w:rsidRDefault="00287E88" w:rsidP="0095646C"/>
        </w:tc>
        <w:tc>
          <w:tcPr>
            <w:tcW w:w="917" w:type="dxa"/>
            <w:tcBorders>
              <w:left w:val="double" w:sz="18" w:space="0" w:color="auto"/>
              <w:right w:val="single" w:sz="12" w:space="0" w:color="auto"/>
            </w:tcBorders>
          </w:tcPr>
          <w:p w14:paraId="2C384032" w14:textId="77777777" w:rsidR="00287E88" w:rsidRPr="00F02695" w:rsidRDefault="00287E88" w:rsidP="0095646C">
            <w:pPr>
              <w:jc w:val="center"/>
            </w:pPr>
            <w:r w:rsidRPr="00F02695">
              <w:t>17</w:t>
            </w:r>
          </w:p>
        </w:tc>
        <w:tc>
          <w:tcPr>
            <w:tcW w:w="2202" w:type="dxa"/>
            <w:tcBorders>
              <w:left w:val="single" w:sz="12" w:space="0" w:color="auto"/>
            </w:tcBorders>
          </w:tcPr>
          <w:p w14:paraId="050391DD" w14:textId="77777777" w:rsidR="00287E88" w:rsidRPr="00F02695" w:rsidRDefault="00287E88" w:rsidP="0095646C"/>
        </w:tc>
        <w:tc>
          <w:tcPr>
            <w:tcW w:w="494" w:type="dxa"/>
          </w:tcPr>
          <w:p w14:paraId="74FF7AA3" w14:textId="77777777" w:rsidR="00287E88" w:rsidRPr="00F02695" w:rsidRDefault="00287E88" w:rsidP="0095646C"/>
        </w:tc>
        <w:tc>
          <w:tcPr>
            <w:tcW w:w="466" w:type="dxa"/>
            <w:shd w:val="clear" w:color="auto" w:fill="D9D9D9" w:themeFill="background1" w:themeFillShade="D9"/>
          </w:tcPr>
          <w:p w14:paraId="0810B7A1" w14:textId="77777777" w:rsidR="00287E88" w:rsidRPr="00F02695" w:rsidRDefault="00287E88" w:rsidP="0095646C"/>
        </w:tc>
      </w:tr>
      <w:tr w:rsidR="00287E88" w:rsidRPr="00F02695" w14:paraId="735CD9ED" w14:textId="77777777" w:rsidTr="0095646C">
        <w:trPr>
          <w:trHeight w:val="224"/>
        </w:trPr>
        <w:tc>
          <w:tcPr>
            <w:tcW w:w="917" w:type="dxa"/>
            <w:tcBorders>
              <w:right w:val="single" w:sz="12" w:space="0" w:color="auto"/>
            </w:tcBorders>
          </w:tcPr>
          <w:p w14:paraId="2389B221" w14:textId="77777777" w:rsidR="00287E88" w:rsidRPr="00F02695" w:rsidRDefault="00287E88" w:rsidP="0095646C">
            <w:pPr>
              <w:jc w:val="center"/>
            </w:pPr>
            <w:r w:rsidRPr="00F02695">
              <w:t>7</w:t>
            </w:r>
          </w:p>
        </w:tc>
        <w:tc>
          <w:tcPr>
            <w:tcW w:w="2246" w:type="dxa"/>
            <w:tcBorders>
              <w:left w:val="single" w:sz="12" w:space="0" w:color="auto"/>
            </w:tcBorders>
          </w:tcPr>
          <w:p w14:paraId="7483657D" w14:textId="77777777" w:rsidR="00287E88" w:rsidRPr="00F02695" w:rsidRDefault="00287E88" w:rsidP="0095646C"/>
        </w:tc>
        <w:tc>
          <w:tcPr>
            <w:tcW w:w="572" w:type="dxa"/>
          </w:tcPr>
          <w:p w14:paraId="6FD973E1" w14:textId="77777777" w:rsidR="00287E88" w:rsidRPr="00F02695" w:rsidRDefault="00287E88" w:rsidP="0095646C"/>
        </w:tc>
        <w:tc>
          <w:tcPr>
            <w:tcW w:w="571" w:type="dxa"/>
            <w:tcBorders>
              <w:right w:val="double" w:sz="18" w:space="0" w:color="auto"/>
            </w:tcBorders>
            <w:shd w:val="clear" w:color="auto" w:fill="D9D9D9" w:themeFill="background1" w:themeFillShade="D9"/>
          </w:tcPr>
          <w:p w14:paraId="043F682B" w14:textId="77777777" w:rsidR="00287E88" w:rsidRPr="00F02695" w:rsidRDefault="00287E88" w:rsidP="0095646C"/>
        </w:tc>
        <w:tc>
          <w:tcPr>
            <w:tcW w:w="917" w:type="dxa"/>
            <w:tcBorders>
              <w:left w:val="double" w:sz="18" w:space="0" w:color="auto"/>
              <w:right w:val="single" w:sz="12" w:space="0" w:color="auto"/>
            </w:tcBorders>
          </w:tcPr>
          <w:p w14:paraId="0F8BDC9E" w14:textId="77777777" w:rsidR="00287E88" w:rsidRPr="00F02695" w:rsidRDefault="00287E88" w:rsidP="0095646C">
            <w:pPr>
              <w:jc w:val="center"/>
            </w:pPr>
            <w:r w:rsidRPr="00F02695">
              <w:t>18</w:t>
            </w:r>
          </w:p>
        </w:tc>
        <w:tc>
          <w:tcPr>
            <w:tcW w:w="2202" w:type="dxa"/>
            <w:tcBorders>
              <w:left w:val="single" w:sz="12" w:space="0" w:color="auto"/>
            </w:tcBorders>
          </w:tcPr>
          <w:p w14:paraId="039B4636" w14:textId="77777777" w:rsidR="00287E88" w:rsidRPr="00F02695" w:rsidRDefault="00287E88" w:rsidP="0095646C"/>
        </w:tc>
        <w:tc>
          <w:tcPr>
            <w:tcW w:w="494" w:type="dxa"/>
          </w:tcPr>
          <w:p w14:paraId="76E12A8E" w14:textId="77777777" w:rsidR="00287E88" w:rsidRPr="00F02695" w:rsidRDefault="00287E88" w:rsidP="0095646C"/>
        </w:tc>
        <w:tc>
          <w:tcPr>
            <w:tcW w:w="466" w:type="dxa"/>
            <w:shd w:val="clear" w:color="auto" w:fill="D9D9D9" w:themeFill="background1" w:themeFillShade="D9"/>
          </w:tcPr>
          <w:p w14:paraId="372A787B" w14:textId="77777777" w:rsidR="00287E88" w:rsidRPr="00F02695" w:rsidRDefault="00287E88" w:rsidP="0095646C"/>
        </w:tc>
      </w:tr>
      <w:tr w:rsidR="00287E88" w:rsidRPr="00F02695" w14:paraId="4A9A9631" w14:textId="77777777" w:rsidTr="0095646C">
        <w:trPr>
          <w:trHeight w:val="224"/>
        </w:trPr>
        <w:tc>
          <w:tcPr>
            <w:tcW w:w="917" w:type="dxa"/>
            <w:tcBorders>
              <w:right w:val="single" w:sz="12" w:space="0" w:color="auto"/>
            </w:tcBorders>
          </w:tcPr>
          <w:p w14:paraId="4C2151BB" w14:textId="77777777" w:rsidR="00287E88" w:rsidRPr="00F02695" w:rsidRDefault="00287E88" w:rsidP="0095646C">
            <w:pPr>
              <w:jc w:val="center"/>
            </w:pPr>
            <w:r w:rsidRPr="00F02695">
              <w:t>8</w:t>
            </w:r>
          </w:p>
        </w:tc>
        <w:tc>
          <w:tcPr>
            <w:tcW w:w="2246" w:type="dxa"/>
            <w:tcBorders>
              <w:left w:val="single" w:sz="12" w:space="0" w:color="auto"/>
            </w:tcBorders>
          </w:tcPr>
          <w:p w14:paraId="35495DDB" w14:textId="77777777" w:rsidR="00287E88" w:rsidRPr="00F02695" w:rsidRDefault="00287E88" w:rsidP="0095646C"/>
        </w:tc>
        <w:tc>
          <w:tcPr>
            <w:tcW w:w="572" w:type="dxa"/>
          </w:tcPr>
          <w:p w14:paraId="5AA27C1D" w14:textId="77777777" w:rsidR="00287E88" w:rsidRPr="00F02695" w:rsidRDefault="00287E88" w:rsidP="0095646C"/>
        </w:tc>
        <w:tc>
          <w:tcPr>
            <w:tcW w:w="571" w:type="dxa"/>
            <w:tcBorders>
              <w:right w:val="double" w:sz="18" w:space="0" w:color="auto"/>
            </w:tcBorders>
            <w:shd w:val="clear" w:color="auto" w:fill="D9D9D9" w:themeFill="background1" w:themeFillShade="D9"/>
          </w:tcPr>
          <w:p w14:paraId="26805168" w14:textId="77777777" w:rsidR="00287E88" w:rsidRPr="00F02695" w:rsidRDefault="00287E88" w:rsidP="0095646C"/>
        </w:tc>
        <w:tc>
          <w:tcPr>
            <w:tcW w:w="917" w:type="dxa"/>
            <w:tcBorders>
              <w:left w:val="double" w:sz="18" w:space="0" w:color="auto"/>
              <w:right w:val="single" w:sz="12" w:space="0" w:color="auto"/>
            </w:tcBorders>
          </w:tcPr>
          <w:p w14:paraId="23BFD9B3" w14:textId="77777777" w:rsidR="00287E88" w:rsidRPr="00F02695" w:rsidRDefault="00287E88" w:rsidP="0095646C">
            <w:pPr>
              <w:jc w:val="center"/>
            </w:pPr>
            <w:r w:rsidRPr="00F02695">
              <w:t>19</w:t>
            </w:r>
          </w:p>
        </w:tc>
        <w:tc>
          <w:tcPr>
            <w:tcW w:w="2202" w:type="dxa"/>
            <w:tcBorders>
              <w:left w:val="single" w:sz="12" w:space="0" w:color="auto"/>
            </w:tcBorders>
          </w:tcPr>
          <w:p w14:paraId="120F767B" w14:textId="77777777" w:rsidR="00287E88" w:rsidRPr="00F02695" w:rsidRDefault="00287E88" w:rsidP="0095646C"/>
        </w:tc>
        <w:tc>
          <w:tcPr>
            <w:tcW w:w="494" w:type="dxa"/>
          </w:tcPr>
          <w:p w14:paraId="764106FA" w14:textId="77777777" w:rsidR="00287E88" w:rsidRPr="00F02695" w:rsidRDefault="00287E88" w:rsidP="0095646C"/>
        </w:tc>
        <w:tc>
          <w:tcPr>
            <w:tcW w:w="466" w:type="dxa"/>
            <w:shd w:val="clear" w:color="auto" w:fill="D9D9D9" w:themeFill="background1" w:themeFillShade="D9"/>
          </w:tcPr>
          <w:p w14:paraId="37B58ACC" w14:textId="77777777" w:rsidR="00287E88" w:rsidRPr="00F02695" w:rsidRDefault="00287E88" w:rsidP="0095646C"/>
        </w:tc>
      </w:tr>
      <w:tr w:rsidR="00287E88" w:rsidRPr="00F02695" w14:paraId="7300C89F" w14:textId="77777777" w:rsidTr="0095646C">
        <w:trPr>
          <w:trHeight w:val="224"/>
        </w:trPr>
        <w:tc>
          <w:tcPr>
            <w:tcW w:w="917" w:type="dxa"/>
            <w:tcBorders>
              <w:right w:val="single" w:sz="12" w:space="0" w:color="auto"/>
            </w:tcBorders>
          </w:tcPr>
          <w:p w14:paraId="2780A6BA" w14:textId="77777777" w:rsidR="00287E88" w:rsidRPr="00F02695" w:rsidRDefault="00287E88" w:rsidP="0095646C">
            <w:pPr>
              <w:jc w:val="center"/>
            </w:pPr>
            <w:r w:rsidRPr="00F02695">
              <w:t>9</w:t>
            </w:r>
          </w:p>
        </w:tc>
        <w:tc>
          <w:tcPr>
            <w:tcW w:w="2246" w:type="dxa"/>
            <w:tcBorders>
              <w:left w:val="single" w:sz="12" w:space="0" w:color="auto"/>
            </w:tcBorders>
          </w:tcPr>
          <w:p w14:paraId="0D88E7A5" w14:textId="77777777" w:rsidR="00287E88" w:rsidRPr="00F02695" w:rsidRDefault="00287E88" w:rsidP="0095646C"/>
        </w:tc>
        <w:tc>
          <w:tcPr>
            <w:tcW w:w="572" w:type="dxa"/>
          </w:tcPr>
          <w:p w14:paraId="582B4FA6" w14:textId="77777777" w:rsidR="00287E88" w:rsidRPr="00F02695" w:rsidRDefault="00287E88" w:rsidP="0095646C"/>
        </w:tc>
        <w:tc>
          <w:tcPr>
            <w:tcW w:w="571" w:type="dxa"/>
            <w:tcBorders>
              <w:right w:val="double" w:sz="18" w:space="0" w:color="auto"/>
            </w:tcBorders>
            <w:shd w:val="clear" w:color="auto" w:fill="D9D9D9" w:themeFill="background1" w:themeFillShade="D9"/>
          </w:tcPr>
          <w:p w14:paraId="109B81AD" w14:textId="77777777" w:rsidR="00287E88" w:rsidRPr="00F02695" w:rsidRDefault="00287E88" w:rsidP="0095646C"/>
        </w:tc>
        <w:tc>
          <w:tcPr>
            <w:tcW w:w="917" w:type="dxa"/>
            <w:tcBorders>
              <w:left w:val="double" w:sz="18" w:space="0" w:color="auto"/>
              <w:right w:val="single" w:sz="12" w:space="0" w:color="auto"/>
            </w:tcBorders>
          </w:tcPr>
          <w:p w14:paraId="38CA92AE" w14:textId="77777777" w:rsidR="00287E88" w:rsidRPr="00F02695" w:rsidRDefault="00287E88" w:rsidP="0095646C">
            <w:pPr>
              <w:jc w:val="center"/>
            </w:pPr>
            <w:r w:rsidRPr="00F02695">
              <w:t>20</w:t>
            </w:r>
          </w:p>
        </w:tc>
        <w:tc>
          <w:tcPr>
            <w:tcW w:w="2202" w:type="dxa"/>
            <w:tcBorders>
              <w:left w:val="single" w:sz="12" w:space="0" w:color="auto"/>
            </w:tcBorders>
          </w:tcPr>
          <w:p w14:paraId="4E69E5F7" w14:textId="77777777" w:rsidR="00287E88" w:rsidRPr="00F02695" w:rsidRDefault="00287E88" w:rsidP="0095646C"/>
        </w:tc>
        <w:tc>
          <w:tcPr>
            <w:tcW w:w="494" w:type="dxa"/>
          </w:tcPr>
          <w:p w14:paraId="4FA81CE1" w14:textId="77777777" w:rsidR="00287E88" w:rsidRPr="00F02695" w:rsidRDefault="00287E88" w:rsidP="0095646C"/>
        </w:tc>
        <w:tc>
          <w:tcPr>
            <w:tcW w:w="466" w:type="dxa"/>
            <w:shd w:val="clear" w:color="auto" w:fill="D9D9D9" w:themeFill="background1" w:themeFillShade="D9"/>
          </w:tcPr>
          <w:p w14:paraId="7F68D002" w14:textId="77777777" w:rsidR="00287E88" w:rsidRPr="00F02695" w:rsidRDefault="00287E88" w:rsidP="0095646C"/>
        </w:tc>
      </w:tr>
      <w:tr w:rsidR="00287E88" w:rsidRPr="00F02695" w14:paraId="1BB44273" w14:textId="77777777" w:rsidTr="0095646C">
        <w:trPr>
          <w:trHeight w:val="224"/>
        </w:trPr>
        <w:tc>
          <w:tcPr>
            <w:tcW w:w="917" w:type="dxa"/>
            <w:tcBorders>
              <w:right w:val="single" w:sz="12" w:space="0" w:color="auto"/>
            </w:tcBorders>
          </w:tcPr>
          <w:p w14:paraId="001D6B2F" w14:textId="77777777" w:rsidR="00287E88" w:rsidRPr="00F02695" w:rsidRDefault="00287E88" w:rsidP="0095646C">
            <w:pPr>
              <w:jc w:val="center"/>
            </w:pPr>
            <w:r w:rsidRPr="00F02695">
              <w:t>10</w:t>
            </w:r>
          </w:p>
        </w:tc>
        <w:tc>
          <w:tcPr>
            <w:tcW w:w="2246" w:type="dxa"/>
            <w:tcBorders>
              <w:left w:val="single" w:sz="12" w:space="0" w:color="auto"/>
            </w:tcBorders>
          </w:tcPr>
          <w:p w14:paraId="03A5A173" w14:textId="77777777" w:rsidR="00287E88" w:rsidRPr="00F02695" w:rsidRDefault="00287E88" w:rsidP="0095646C"/>
        </w:tc>
        <w:tc>
          <w:tcPr>
            <w:tcW w:w="572" w:type="dxa"/>
          </w:tcPr>
          <w:p w14:paraId="042F752D" w14:textId="77777777" w:rsidR="00287E88" w:rsidRPr="00F02695" w:rsidRDefault="00287E88" w:rsidP="0095646C"/>
        </w:tc>
        <w:tc>
          <w:tcPr>
            <w:tcW w:w="571" w:type="dxa"/>
            <w:tcBorders>
              <w:right w:val="double" w:sz="18" w:space="0" w:color="auto"/>
            </w:tcBorders>
            <w:shd w:val="clear" w:color="auto" w:fill="D9D9D9" w:themeFill="background1" w:themeFillShade="D9"/>
          </w:tcPr>
          <w:p w14:paraId="2BAEEA45" w14:textId="77777777" w:rsidR="00287E88" w:rsidRPr="00F02695" w:rsidRDefault="00287E88" w:rsidP="0095646C"/>
        </w:tc>
        <w:tc>
          <w:tcPr>
            <w:tcW w:w="917" w:type="dxa"/>
            <w:tcBorders>
              <w:left w:val="double" w:sz="18" w:space="0" w:color="auto"/>
              <w:right w:val="single" w:sz="12" w:space="0" w:color="auto"/>
            </w:tcBorders>
          </w:tcPr>
          <w:p w14:paraId="705E1F17" w14:textId="77777777" w:rsidR="00287E88" w:rsidRPr="00F02695" w:rsidRDefault="00287E88" w:rsidP="0095646C">
            <w:pPr>
              <w:jc w:val="center"/>
            </w:pPr>
            <w:r w:rsidRPr="00F02695">
              <w:t>21</w:t>
            </w:r>
          </w:p>
        </w:tc>
        <w:tc>
          <w:tcPr>
            <w:tcW w:w="2202" w:type="dxa"/>
            <w:tcBorders>
              <w:left w:val="single" w:sz="12" w:space="0" w:color="auto"/>
            </w:tcBorders>
          </w:tcPr>
          <w:p w14:paraId="65DBA02A" w14:textId="77777777" w:rsidR="00287E88" w:rsidRPr="00F02695" w:rsidRDefault="00287E88" w:rsidP="0095646C"/>
        </w:tc>
        <w:tc>
          <w:tcPr>
            <w:tcW w:w="494" w:type="dxa"/>
          </w:tcPr>
          <w:p w14:paraId="359C5595" w14:textId="77777777" w:rsidR="00287E88" w:rsidRPr="00F02695" w:rsidRDefault="00287E88" w:rsidP="0095646C"/>
        </w:tc>
        <w:tc>
          <w:tcPr>
            <w:tcW w:w="466" w:type="dxa"/>
            <w:shd w:val="clear" w:color="auto" w:fill="D9D9D9" w:themeFill="background1" w:themeFillShade="D9"/>
          </w:tcPr>
          <w:p w14:paraId="498C054D" w14:textId="77777777" w:rsidR="00287E88" w:rsidRPr="00F02695" w:rsidRDefault="00287E88" w:rsidP="0095646C"/>
        </w:tc>
      </w:tr>
      <w:tr w:rsidR="00287E88" w:rsidRPr="00F02695" w14:paraId="1C07E9FE" w14:textId="77777777" w:rsidTr="0095646C">
        <w:trPr>
          <w:trHeight w:val="224"/>
        </w:trPr>
        <w:tc>
          <w:tcPr>
            <w:tcW w:w="917" w:type="dxa"/>
            <w:tcBorders>
              <w:right w:val="single" w:sz="12" w:space="0" w:color="auto"/>
            </w:tcBorders>
          </w:tcPr>
          <w:p w14:paraId="6D6609B2" w14:textId="77777777" w:rsidR="00287E88" w:rsidRPr="00F02695" w:rsidRDefault="00287E88" w:rsidP="0095646C">
            <w:pPr>
              <w:jc w:val="center"/>
            </w:pPr>
            <w:r w:rsidRPr="00F02695">
              <w:t>11</w:t>
            </w:r>
          </w:p>
        </w:tc>
        <w:tc>
          <w:tcPr>
            <w:tcW w:w="2246" w:type="dxa"/>
            <w:tcBorders>
              <w:left w:val="single" w:sz="12" w:space="0" w:color="auto"/>
            </w:tcBorders>
          </w:tcPr>
          <w:p w14:paraId="7E8EDC49" w14:textId="77777777" w:rsidR="00287E88" w:rsidRPr="00F02695" w:rsidRDefault="00287E88" w:rsidP="0095646C"/>
        </w:tc>
        <w:tc>
          <w:tcPr>
            <w:tcW w:w="572" w:type="dxa"/>
          </w:tcPr>
          <w:p w14:paraId="49A5C8A4" w14:textId="77777777" w:rsidR="00287E88" w:rsidRPr="00F02695" w:rsidRDefault="00287E88" w:rsidP="0095646C"/>
        </w:tc>
        <w:tc>
          <w:tcPr>
            <w:tcW w:w="571" w:type="dxa"/>
            <w:tcBorders>
              <w:right w:val="double" w:sz="18" w:space="0" w:color="auto"/>
            </w:tcBorders>
            <w:shd w:val="clear" w:color="auto" w:fill="D9D9D9" w:themeFill="background1" w:themeFillShade="D9"/>
          </w:tcPr>
          <w:p w14:paraId="780F199C" w14:textId="77777777" w:rsidR="00287E88" w:rsidRPr="00F02695" w:rsidRDefault="00287E88" w:rsidP="0095646C"/>
        </w:tc>
        <w:tc>
          <w:tcPr>
            <w:tcW w:w="917" w:type="dxa"/>
            <w:tcBorders>
              <w:left w:val="double" w:sz="18" w:space="0" w:color="auto"/>
              <w:right w:val="single" w:sz="12" w:space="0" w:color="auto"/>
            </w:tcBorders>
          </w:tcPr>
          <w:p w14:paraId="7656744C" w14:textId="77777777" w:rsidR="00287E88" w:rsidRPr="00F02695" w:rsidRDefault="00287E88" w:rsidP="0095646C">
            <w:pPr>
              <w:jc w:val="center"/>
            </w:pPr>
            <w:r w:rsidRPr="00F02695">
              <w:t>22</w:t>
            </w:r>
          </w:p>
        </w:tc>
        <w:tc>
          <w:tcPr>
            <w:tcW w:w="2202" w:type="dxa"/>
            <w:tcBorders>
              <w:left w:val="single" w:sz="12" w:space="0" w:color="auto"/>
            </w:tcBorders>
          </w:tcPr>
          <w:p w14:paraId="6DB886E9" w14:textId="77777777" w:rsidR="00287E88" w:rsidRPr="00F02695" w:rsidRDefault="00287E88" w:rsidP="0095646C"/>
        </w:tc>
        <w:tc>
          <w:tcPr>
            <w:tcW w:w="494" w:type="dxa"/>
          </w:tcPr>
          <w:p w14:paraId="5B1C89DC" w14:textId="77777777" w:rsidR="00287E88" w:rsidRPr="00F02695" w:rsidRDefault="00287E88" w:rsidP="0095646C"/>
        </w:tc>
        <w:tc>
          <w:tcPr>
            <w:tcW w:w="466" w:type="dxa"/>
            <w:shd w:val="clear" w:color="auto" w:fill="D9D9D9" w:themeFill="background1" w:themeFillShade="D9"/>
          </w:tcPr>
          <w:p w14:paraId="70E1A871" w14:textId="77777777" w:rsidR="00287E88" w:rsidRPr="00F02695" w:rsidRDefault="00287E88" w:rsidP="0095646C"/>
        </w:tc>
      </w:tr>
    </w:tbl>
    <w:p w14:paraId="76A88153" w14:textId="77777777" w:rsidR="00287E88" w:rsidRPr="00F02695" w:rsidRDefault="00287E88" w:rsidP="00287E88"/>
    <w:p w14:paraId="39763501" w14:textId="77777777" w:rsidR="00287E88" w:rsidRPr="00F02695" w:rsidRDefault="00287E88" w:rsidP="00287E88">
      <w:pPr>
        <w:pStyle w:val="Prrafodelista"/>
        <w:numPr>
          <w:ilvl w:val="0"/>
          <w:numId w:val="13"/>
        </w:numPr>
        <w:spacing w:after="0" w:line="240" w:lineRule="auto"/>
        <w:jc w:val="left"/>
        <w:rPr>
          <w:rFonts w:ascii="Segoe UI" w:hAnsi="Segoe UI" w:cs="Segoe UI"/>
        </w:rPr>
      </w:pPr>
      <w:proofErr w:type="gramStart"/>
      <w:r w:rsidRPr="00F02695">
        <w:rPr>
          <w:rFonts w:ascii="Segoe UI" w:hAnsi="Segoe UI" w:cs="Segoe UI"/>
        </w:rPr>
        <w:t>Total</w:t>
      </w:r>
      <w:proofErr w:type="gramEnd"/>
      <w:r w:rsidRPr="00F02695">
        <w:rPr>
          <w:rFonts w:ascii="Segoe UI" w:hAnsi="Segoe UI" w:cs="Segoe UI"/>
        </w:rPr>
        <w:t xml:space="preserve"> correctas: </w:t>
      </w:r>
    </w:p>
    <w:p w14:paraId="06DC37EA" w14:textId="77777777" w:rsidR="00287E88" w:rsidRPr="00F02695" w:rsidRDefault="00287E88" w:rsidP="00287E88">
      <w:pPr>
        <w:pStyle w:val="Prrafodelista"/>
        <w:numPr>
          <w:ilvl w:val="0"/>
          <w:numId w:val="13"/>
        </w:numPr>
        <w:spacing w:after="0" w:line="240" w:lineRule="auto"/>
        <w:jc w:val="left"/>
        <w:rPr>
          <w:rFonts w:ascii="Segoe UI" w:hAnsi="Segoe UI" w:cs="Segoe UI"/>
        </w:rPr>
      </w:pPr>
      <w:r w:rsidRPr="00F02695">
        <w:rPr>
          <w:rFonts w:ascii="Segoe UI" w:hAnsi="Segoe UI" w:cs="Segoe UI"/>
        </w:rPr>
        <w:t xml:space="preserve">% de correctas (Total correctas x 100 / 22): </w:t>
      </w:r>
    </w:p>
    <w:p w14:paraId="4959C999" w14:textId="77777777" w:rsidR="00287E88" w:rsidRPr="00F02695" w:rsidRDefault="00287E88" w:rsidP="00287E88">
      <w:pPr>
        <w:rPr>
          <w:u w:val="single"/>
        </w:rPr>
      </w:pPr>
    </w:p>
    <w:p w14:paraId="1497D843" w14:textId="77777777" w:rsidR="00287E88" w:rsidRPr="00F02695" w:rsidRDefault="00287E88" w:rsidP="00287E88">
      <w:pPr>
        <w:rPr>
          <w:u w:val="single"/>
        </w:rPr>
      </w:pPr>
      <w:r w:rsidRPr="00F02695">
        <w:rPr>
          <w:u w:val="single"/>
        </w:rPr>
        <w:t>Tercera parte: Puesta en común en grupos pequeños</w:t>
      </w:r>
      <w:r w:rsidRPr="00F02695">
        <w:t>: se realizarán grupos de interacción cara a cara formados por un estudiante de cada condición experimental.</w:t>
      </w:r>
    </w:p>
    <w:p w14:paraId="2050487A" w14:textId="77777777" w:rsidR="00287E88" w:rsidRPr="00F02695" w:rsidRDefault="00287E88" w:rsidP="00287E88"/>
    <w:p w14:paraId="42F92465" w14:textId="77777777" w:rsidR="00287E88" w:rsidRPr="00F02695" w:rsidRDefault="00287E88" w:rsidP="00287E88">
      <w:pPr>
        <w:pStyle w:val="Prrafodelista"/>
        <w:numPr>
          <w:ilvl w:val="0"/>
          <w:numId w:val="16"/>
        </w:numPr>
        <w:spacing w:after="0" w:line="240" w:lineRule="auto"/>
        <w:jc w:val="left"/>
        <w:rPr>
          <w:rFonts w:ascii="Segoe UI" w:hAnsi="Segoe UI" w:cs="Segoe UI"/>
        </w:rPr>
      </w:pPr>
      <w:r w:rsidRPr="00F02695">
        <w:rPr>
          <w:rFonts w:ascii="Segoe UI" w:hAnsi="Segoe UI" w:cs="Segoe UI"/>
        </w:rPr>
        <w:t xml:space="preserve">Describir qué tipo de instrucción de procesamiento que ha recibido cada integrante. </w:t>
      </w:r>
    </w:p>
    <w:p w14:paraId="6AF619BF" w14:textId="77777777" w:rsidR="00287E88" w:rsidRPr="00F02695" w:rsidRDefault="00287E88" w:rsidP="00287E88">
      <w:pPr>
        <w:pStyle w:val="Prrafodelista"/>
        <w:numPr>
          <w:ilvl w:val="0"/>
          <w:numId w:val="12"/>
        </w:numPr>
        <w:spacing w:after="0" w:line="360" w:lineRule="auto"/>
        <w:jc w:val="left"/>
        <w:rPr>
          <w:rFonts w:ascii="Segoe UI" w:hAnsi="Segoe UI" w:cs="Segoe UI"/>
        </w:rPr>
      </w:pPr>
      <w:r w:rsidRPr="00F02695">
        <w:rPr>
          <w:rFonts w:ascii="Segoe UI" w:hAnsi="Segoe UI" w:cs="Segoe UI"/>
        </w:rPr>
        <w:t>Condición 1:</w:t>
      </w:r>
    </w:p>
    <w:p w14:paraId="7E46932B" w14:textId="77777777" w:rsidR="00287E88" w:rsidRPr="00F02695" w:rsidRDefault="00287E88" w:rsidP="00287E88">
      <w:pPr>
        <w:pStyle w:val="Prrafodelista"/>
        <w:numPr>
          <w:ilvl w:val="0"/>
          <w:numId w:val="12"/>
        </w:numPr>
        <w:spacing w:after="0" w:line="360" w:lineRule="auto"/>
        <w:jc w:val="left"/>
        <w:rPr>
          <w:rFonts w:ascii="Segoe UI" w:hAnsi="Segoe UI" w:cs="Segoe UI"/>
        </w:rPr>
      </w:pPr>
      <w:r w:rsidRPr="00F02695">
        <w:rPr>
          <w:rFonts w:ascii="Segoe UI" w:hAnsi="Segoe UI" w:cs="Segoe UI"/>
        </w:rPr>
        <w:t>Condición 2:</w:t>
      </w:r>
    </w:p>
    <w:p w14:paraId="7488D047" w14:textId="77777777" w:rsidR="00287E88" w:rsidRPr="00F02695" w:rsidRDefault="00287E88" w:rsidP="00287E88">
      <w:pPr>
        <w:pStyle w:val="Prrafodelista"/>
        <w:numPr>
          <w:ilvl w:val="0"/>
          <w:numId w:val="12"/>
        </w:numPr>
        <w:spacing w:after="0" w:line="360" w:lineRule="auto"/>
        <w:jc w:val="left"/>
        <w:rPr>
          <w:rFonts w:ascii="Segoe UI" w:hAnsi="Segoe UI" w:cs="Segoe UI"/>
        </w:rPr>
      </w:pPr>
      <w:r w:rsidRPr="00F02695">
        <w:rPr>
          <w:rFonts w:ascii="Segoe UI" w:hAnsi="Segoe UI" w:cs="Segoe UI"/>
        </w:rPr>
        <w:t xml:space="preserve">Condición 3: </w:t>
      </w:r>
    </w:p>
    <w:p w14:paraId="3FAB3725" w14:textId="77777777" w:rsidR="00287E88" w:rsidRPr="00F02695" w:rsidRDefault="00287E88" w:rsidP="00287E88">
      <w:pPr>
        <w:pStyle w:val="Prrafodelista"/>
        <w:numPr>
          <w:ilvl w:val="0"/>
          <w:numId w:val="16"/>
        </w:numPr>
        <w:spacing w:after="0" w:line="240" w:lineRule="auto"/>
        <w:jc w:val="left"/>
        <w:rPr>
          <w:rFonts w:ascii="Segoe UI" w:hAnsi="Segoe UI" w:cs="Segoe UI"/>
        </w:rPr>
      </w:pPr>
      <w:r w:rsidRPr="00F02695">
        <w:rPr>
          <w:rFonts w:ascii="Segoe UI" w:hAnsi="Segoe UI" w:cs="Segoe UI"/>
        </w:rPr>
        <w:t>¿En qué aspectos de la experiencia o del estímulo hacen énfasis cada una de las condiciones? (Visuales, fonológicos o semánticos)</w:t>
      </w:r>
    </w:p>
    <w:p w14:paraId="266F49F4" w14:textId="77777777" w:rsidR="00287E88" w:rsidRPr="00F02695" w:rsidRDefault="00287E88" w:rsidP="00287E88">
      <w:pPr>
        <w:pStyle w:val="Prrafodelista"/>
        <w:numPr>
          <w:ilvl w:val="0"/>
          <w:numId w:val="12"/>
        </w:numPr>
        <w:spacing w:after="0" w:line="240" w:lineRule="auto"/>
        <w:jc w:val="left"/>
        <w:rPr>
          <w:rFonts w:ascii="Segoe UI" w:hAnsi="Segoe UI" w:cs="Segoe UI"/>
        </w:rPr>
      </w:pPr>
      <w:r w:rsidRPr="00F02695">
        <w:rPr>
          <w:rFonts w:ascii="Segoe UI" w:hAnsi="Segoe UI" w:cs="Segoe UI"/>
        </w:rPr>
        <w:t>Condición 1:</w:t>
      </w:r>
    </w:p>
    <w:p w14:paraId="1674E25F" w14:textId="77777777" w:rsidR="00287E88" w:rsidRPr="00F02695" w:rsidRDefault="00287E88" w:rsidP="00287E88">
      <w:pPr>
        <w:pStyle w:val="Prrafodelista"/>
        <w:numPr>
          <w:ilvl w:val="0"/>
          <w:numId w:val="12"/>
        </w:numPr>
        <w:spacing w:after="0" w:line="240" w:lineRule="auto"/>
        <w:jc w:val="left"/>
        <w:rPr>
          <w:rFonts w:ascii="Segoe UI" w:hAnsi="Segoe UI" w:cs="Segoe UI"/>
        </w:rPr>
      </w:pPr>
      <w:r w:rsidRPr="00F02695">
        <w:rPr>
          <w:rFonts w:ascii="Segoe UI" w:hAnsi="Segoe UI" w:cs="Segoe UI"/>
        </w:rPr>
        <w:t>Condición 2:</w:t>
      </w:r>
    </w:p>
    <w:p w14:paraId="1D1D09FD" w14:textId="77777777" w:rsidR="00287E88" w:rsidRPr="00F02695" w:rsidRDefault="00287E88" w:rsidP="00287E88">
      <w:pPr>
        <w:pStyle w:val="Prrafodelista"/>
        <w:numPr>
          <w:ilvl w:val="0"/>
          <w:numId w:val="12"/>
        </w:numPr>
        <w:spacing w:after="0" w:line="240" w:lineRule="auto"/>
        <w:jc w:val="left"/>
        <w:rPr>
          <w:rFonts w:ascii="Segoe UI" w:hAnsi="Segoe UI" w:cs="Segoe UI"/>
        </w:rPr>
      </w:pPr>
      <w:r w:rsidRPr="00F02695">
        <w:rPr>
          <w:rFonts w:ascii="Segoe UI" w:hAnsi="Segoe UI" w:cs="Segoe UI"/>
        </w:rPr>
        <w:t xml:space="preserve">Condición 3: </w:t>
      </w:r>
    </w:p>
    <w:p w14:paraId="7E150094" w14:textId="77777777" w:rsidR="00287E88" w:rsidRPr="00F02695" w:rsidRDefault="00287E88" w:rsidP="00287E88">
      <w:pPr>
        <w:pStyle w:val="Prrafodelista"/>
        <w:ind w:left="1353"/>
        <w:rPr>
          <w:rFonts w:ascii="Segoe UI" w:hAnsi="Segoe UI" w:cs="Segoe UI"/>
        </w:rPr>
      </w:pPr>
    </w:p>
    <w:p w14:paraId="06C42D86" w14:textId="77777777" w:rsidR="00287E88" w:rsidRPr="00F02695" w:rsidRDefault="00287E88" w:rsidP="00287E88">
      <w:pPr>
        <w:pStyle w:val="Prrafodelista"/>
        <w:numPr>
          <w:ilvl w:val="0"/>
          <w:numId w:val="16"/>
        </w:numPr>
        <w:spacing w:after="0" w:line="240" w:lineRule="auto"/>
        <w:jc w:val="left"/>
        <w:rPr>
          <w:rFonts w:ascii="Segoe UI" w:hAnsi="Segoe UI" w:cs="Segoe UI"/>
        </w:rPr>
      </w:pPr>
      <w:r w:rsidRPr="00F02695">
        <w:rPr>
          <w:rFonts w:ascii="Segoe UI" w:hAnsi="Segoe UI" w:cs="Segoe UI"/>
        </w:rPr>
        <w:t>Discutir cuál es la variable independiente, es decir, la que ha manipulado el investigador.</w:t>
      </w:r>
    </w:p>
    <w:p w14:paraId="2F13159E" w14:textId="77777777" w:rsidR="00287E88" w:rsidRPr="00F02695" w:rsidRDefault="00287E88" w:rsidP="00287E88">
      <w:pPr>
        <w:pStyle w:val="Prrafodelista"/>
        <w:ind w:left="360"/>
        <w:rPr>
          <w:rFonts w:ascii="Segoe UI" w:hAnsi="Segoe UI" w:cs="Segoe UI"/>
        </w:rPr>
      </w:pPr>
    </w:p>
    <w:p w14:paraId="0A31211F" w14:textId="77777777" w:rsidR="00287E88" w:rsidRPr="00F02695" w:rsidRDefault="00287E88" w:rsidP="00287E88">
      <w:pPr>
        <w:pStyle w:val="Prrafodelista"/>
        <w:numPr>
          <w:ilvl w:val="0"/>
          <w:numId w:val="16"/>
        </w:numPr>
        <w:spacing w:after="0" w:line="240" w:lineRule="auto"/>
        <w:jc w:val="left"/>
        <w:rPr>
          <w:rFonts w:ascii="Segoe UI" w:hAnsi="Segoe UI" w:cs="Segoe UI"/>
        </w:rPr>
      </w:pPr>
      <w:r w:rsidRPr="00F02695">
        <w:rPr>
          <w:rFonts w:ascii="Segoe UI" w:hAnsi="Segoe UI" w:cs="Segoe UI"/>
        </w:rPr>
        <w:t>Discutir cuál es la variable dependiente, es decir, la que hemos medido.</w:t>
      </w:r>
    </w:p>
    <w:p w14:paraId="19D06A1F" w14:textId="748D4080" w:rsidR="00287E88" w:rsidRDefault="00287E88" w:rsidP="00287E88"/>
    <w:p w14:paraId="69F0529A" w14:textId="439DD18F" w:rsidR="00DD6A8D" w:rsidRDefault="00DD6A8D" w:rsidP="00287E88"/>
    <w:p w14:paraId="187D3F35" w14:textId="17EE8915" w:rsidR="00DD6A8D" w:rsidRDefault="00DD6A8D" w:rsidP="00287E88"/>
    <w:p w14:paraId="350DA047" w14:textId="66CA9FBA" w:rsidR="00DD6A8D" w:rsidRDefault="00DD6A8D" w:rsidP="00287E88"/>
    <w:p w14:paraId="065E9DE8" w14:textId="77777777" w:rsidR="00DD6A8D" w:rsidRPr="00F02695" w:rsidRDefault="00DD6A8D" w:rsidP="00287E88"/>
    <w:p w14:paraId="6B83E227" w14:textId="77777777" w:rsidR="00287E88" w:rsidRPr="00F02695" w:rsidRDefault="00287E88" w:rsidP="00287E88">
      <w:pPr>
        <w:pStyle w:val="Prrafodelista"/>
        <w:numPr>
          <w:ilvl w:val="0"/>
          <w:numId w:val="16"/>
        </w:numPr>
        <w:spacing w:after="0" w:line="240" w:lineRule="auto"/>
        <w:jc w:val="left"/>
        <w:rPr>
          <w:rFonts w:ascii="Segoe UI" w:hAnsi="Segoe UI" w:cs="Segoe UI"/>
        </w:rPr>
      </w:pPr>
      <w:r w:rsidRPr="00F02695">
        <w:rPr>
          <w:rFonts w:ascii="Segoe UI" w:hAnsi="Segoe UI" w:cs="Segoe UI"/>
        </w:rPr>
        <w:lastRenderedPageBreak/>
        <w:t>Con los datos de todos los integrantes, calcular la media (%) para cada condición y representar en el gráfico:</w:t>
      </w:r>
    </w:p>
    <w:p w14:paraId="3D87E987" w14:textId="77777777" w:rsidR="00287E88" w:rsidRPr="00F02695" w:rsidRDefault="00287E88" w:rsidP="00287E88">
      <w:r w:rsidRPr="00F02695">
        <w:rPr>
          <w:noProof/>
        </w:rPr>
        <w:drawing>
          <wp:anchor distT="0" distB="0" distL="114300" distR="114300" simplePos="0" relativeHeight="251705856" behindDoc="1" locked="0" layoutInCell="1" allowOverlap="1" wp14:anchorId="2FB7EECA" wp14:editId="3E5079CC">
            <wp:simplePos x="0" y="0"/>
            <wp:positionH relativeFrom="column">
              <wp:posOffset>1028065</wp:posOffset>
            </wp:positionH>
            <wp:positionV relativeFrom="paragraph">
              <wp:posOffset>131445</wp:posOffset>
            </wp:positionV>
            <wp:extent cx="3082290" cy="1732280"/>
            <wp:effectExtent l="0" t="0" r="16510" b="20320"/>
            <wp:wrapNone/>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2216C785" w14:textId="77777777" w:rsidR="00287E88" w:rsidRPr="00F02695" w:rsidRDefault="00287E88" w:rsidP="00287E88">
      <w:pPr>
        <w:jc w:val="center"/>
      </w:pPr>
    </w:p>
    <w:p w14:paraId="5EF10D3C" w14:textId="77777777" w:rsidR="00287E88" w:rsidRPr="00F02695" w:rsidRDefault="00287E88" w:rsidP="00287E88"/>
    <w:p w14:paraId="6095A16B" w14:textId="77777777" w:rsidR="00287E88" w:rsidRPr="00F02695" w:rsidRDefault="00287E88" w:rsidP="00287E88"/>
    <w:p w14:paraId="675E71EA" w14:textId="77777777" w:rsidR="00287E88" w:rsidRPr="00F02695" w:rsidRDefault="00287E88" w:rsidP="00287E88"/>
    <w:p w14:paraId="2D451B5D" w14:textId="77777777" w:rsidR="00287E88" w:rsidRPr="00F02695" w:rsidRDefault="00287E88" w:rsidP="00287E88"/>
    <w:p w14:paraId="4F379434" w14:textId="77777777" w:rsidR="00287E88" w:rsidRPr="00F02695" w:rsidRDefault="00287E88" w:rsidP="00287E88"/>
    <w:p w14:paraId="223D6B6E" w14:textId="77777777" w:rsidR="00287E88" w:rsidRPr="00F02695" w:rsidRDefault="00287E88" w:rsidP="00287E88"/>
    <w:p w14:paraId="78DC604D" w14:textId="77777777" w:rsidR="00382995" w:rsidRDefault="00382995" w:rsidP="00287E88">
      <w:pPr>
        <w:rPr>
          <w:u w:val="single"/>
        </w:rPr>
      </w:pPr>
    </w:p>
    <w:p w14:paraId="4EF996C0" w14:textId="77777777" w:rsidR="00382995" w:rsidRDefault="00382995" w:rsidP="00287E88">
      <w:pPr>
        <w:rPr>
          <w:u w:val="single"/>
        </w:rPr>
      </w:pPr>
    </w:p>
    <w:p w14:paraId="56C79912" w14:textId="77777777" w:rsidR="00382995" w:rsidRDefault="00382995" w:rsidP="00287E88">
      <w:pPr>
        <w:rPr>
          <w:u w:val="single"/>
        </w:rPr>
      </w:pPr>
    </w:p>
    <w:p w14:paraId="294F1AF4" w14:textId="58191F03" w:rsidR="00287E88" w:rsidRPr="00F02695" w:rsidRDefault="00287E88" w:rsidP="00287E88">
      <w:pPr>
        <w:rPr>
          <w:u w:val="single"/>
        </w:rPr>
      </w:pPr>
      <w:r w:rsidRPr="00F02695">
        <w:rPr>
          <w:u w:val="single"/>
        </w:rPr>
        <w:t>Cuarta parte: Conclusiones y puesta en común</w:t>
      </w:r>
    </w:p>
    <w:p w14:paraId="5AC9BAC3" w14:textId="77777777" w:rsidR="00287E88" w:rsidRPr="00F02695" w:rsidRDefault="00287E88" w:rsidP="00287E88">
      <w:pPr>
        <w:rPr>
          <w:u w:val="single"/>
        </w:rPr>
      </w:pPr>
    </w:p>
    <w:p w14:paraId="080EA68E" w14:textId="77777777" w:rsidR="00287E88" w:rsidRPr="00F02695" w:rsidRDefault="00287E88" w:rsidP="00287E88">
      <w:r w:rsidRPr="00F02695">
        <w:t>Discute con tu grupo las siguientes cuestiones:</w:t>
      </w:r>
    </w:p>
    <w:p w14:paraId="351855A7" w14:textId="77777777" w:rsidR="00287E88" w:rsidRPr="00F02695" w:rsidRDefault="00287E88" w:rsidP="00287E88">
      <w:pPr>
        <w:rPr>
          <w:u w:val="single"/>
        </w:rPr>
      </w:pPr>
    </w:p>
    <w:p w14:paraId="019AA6C3" w14:textId="77777777" w:rsidR="00287E88" w:rsidRPr="00F02695" w:rsidRDefault="00287E88" w:rsidP="00287E88">
      <w:pPr>
        <w:pStyle w:val="Prrafodelista"/>
        <w:numPr>
          <w:ilvl w:val="0"/>
          <w:numId w:val="14"/>
        </w:numPr>
        <w:spacing w:after="0" w:line="240" w:lineRule="auto"/>
        <w:jc w:val="left"/>
        <w:rPr>
          <w:rFonts w:ascii="Segoe UI" w:hAnsi="Segoe UI" w:cs="Segoe UI"/>
        </w:rPr>
      </w:pPr>
      <w:r w:rsidRPr="00F02695">
        <w:rPr>
          <w:rFonts w:ascii="Segoe UI" w:hAnsi="Segoe UI" w:cs="Segoe UI"/>
        </w:rPr>
        <w:t xml:space="preserve">¿Cuáles son los principales procesos de memoria y cuál se ha manipulado en este caso? </w:t>
      </w:r>
    </w:p>
    <w:p w14:paraId="18347D5D" w14:textId="34D0B88B" w:rsidR="00287E88" w:rsidRDefault="00287E88" w:rsidP="00382995"/>
    <w:p w14:paraId="4644751A" w14:textId="77777777" w:rsidR="00382995" w:rsidRPr="00382995" w:rsidRDefault="00382995" w:rsidP="00382995"/>
    <w:p w14:paraId="30BA12C8" w14:textId="77777777" w:rsidR="00287E88" w:rsidRPr="00F02695" w:rsidRDefault="00287E88" w:rsidP="00287E88">
      <w:pPr>
        <w:pStyle w:val="Prrafodelista"/>
        <w:numPr>
          <w:ilvl w:val="0"/>
          <w:numId w:val="14"/>
        </w:numPr>
        <w:spacing w:after="0" w:line="240" w:lineRule="auto"/>
        <w:jc w:val="left"/>
        <w:rPr>
          <w:rFonts w:ascii="Segoe UI" w:hAnsi="Segoe UI" w:cs="Segoe UI"/>
        </w:rPr>
      </w:pPr>
      <w:r w:rsidRPr="00F02695">
        <w:rPr>
          <w:rFonts w:ascii="Segoe UI" w:hAnsi="Segoe UI" w:cs="Segoe UI"/>
        </w:rPr>
        <w:t>¿Qué dos partes principales tienen los experimentos de memoria? ¿Con qué procesos de memoria se corresponden?</w:t>
      </w:r>
    </w:p>
    <w:p w14:paraId="75B0777F" w14:textId="77777777" w:rsidR="00287E88" w:rsidRPr="00F02695" w:rsidRDefault="00287E88" w:rsidP="00287E88"/>
    <w:p w14:paraId="0DE53FE6" w14:textId="77777777" w:rsidR="00287E88" w:rsidRPr="00F02695" w:rsidRDefault="00287E88" w:rsidP="00287E88"/>
    <w:p w14:paraId="2ED103D7" w14:textId="77777777" w:rsidR="00287E88" w:rsidRPr="00F02695" w:rsidRDefault="00287E88" w:rsidP="00287E88">
      <w:pPr>
        <w:pStyle w:val="Prrafodelista"/>
        <w:numPr>
          <w:ilvl w:val="0"/>
          <w:numId w:val="14"/>
        </w:numPr>
        <w:spacing w:after="0" w:line="240" w:lineRule="auto"/>
        <w:jc w:val="left"/>
        <w:rPr>
          <w:rFonts w:ascii="Segoe UI" w:hAnsi="Segoe UI" w:cs="Segoe UI"/>
        </w:rPr>
      </w:pPr>
      <w:r w:rsidRPr="00F02695">
        <w:rPr>
          <w:rFonts w:ascii="Segoe UI" w:hAnsi="Segoe UI" w:cs="Segoe UI"/>
        </w:rPr>
        <w:t>¿Qué sistema de memoria se ha estudiado?</w:t>
      </w:r>
    </w:p>
    <w:p w14:paraId="7533910B" w14:textId="77777777" w:rsidR="00287E88" w:rsidRPr="00F02695" w:rsidRDefault="00287E88" w:rsidP="00287E88"/>
    <w:p w14:paraId="56504722" w14:textId="77777777" w:rsidR="00287E88" w:rsidRPr="00F02695" w:rsidRDefault="00287E88" w:rsidP="00287E88"/>
    <w:p w14:paraId="60C5D22B" w14:textId="77777777" w:rsidR="00287E88" w:rsidRPr="00F02695" w:rsidRDefault="00287E88" w:rsidP="00287E88">
      <w:pPr>
        <w:pStyle w:val="Prrafodelista"/>
        <w:numPr>
          <w:ilvl w:val="0"/>
          <w:numId w:val="14"/>
        </w:numPr>
        <w:spacing w:after="0" w:line="240" w:lineRule="auto"/>
        <w:jc w:val="left"/>
        <w:rPr>
          <w:rFonts w:ascii="Segoe UI" w:hAnsi="Segoe UI" w:cs="Segoe UI"/>
        </w:rPr>
      </w:pPr>
      <w:r w:rsidRPr="00F02695">
        <w:rPr>
          <w:rFonts w:ascii="Segoe UI" w:hAnsi="Segoe UI" w:cs="Segoe UI"/>
        </w:rPr>
        <w:t xml:space="preserve">¿Qué condición de procesamiento durante la codificación aumenta más la probabilidad de recuerdo posterior? </w:t>
      </w:r>
    </w:p>
    <w:p w14:paraId="476E0A05" w14:textId="77777777" w:rsidR="00287E88" w:rsidRPr="00F02695" w:rsidRDefault="00287E88" w:rsidP="00287E88"/>
    <w:p w14:paraId="6383452B" w14:textId="77777777" w:rsidR="00287E88" w:rsidRPr="00F02695" w:rsidRDefault="00287E88" w:rsidP="00287E88"/>
    <w:p w14:paraId="3E017D47" w14:textId="77777777" w:rsidR="00287E88" w:rsidRPr="00F02695" w:rsidRDefault="00287E88" w:rsidP="00287E88">
      <w:pPr>
        <w:pStyle w:val="Prrafodelista"/>
        <w:numPr>
          <w:ilvl w:val="0"/>
          <w:numId w:val="14"/>
        </w:numPr>
        <w:spacing w:after="0" w:line="240" w:lineRule="auto"/>
        <w:jc w:val="left"/>
        <w:rPr>
          <w:rFonts w:ascii="Segoe UI" w:hAnsi="Segoe UI" w:cs="Segoe UI"/>
        </w:rPr>
      </w:pPr>
      <w:r w:rsidRPr="00F02695">
        <w:rPr>
          <w:rFonts w:ascii="Segoe UI" w:hAnsi="Segoe UI" w:cs="Segoe UI"/>
        </w:rPr>
        <w:t>¿Consideras que la creación de huellas de memoria es un proceso activo o pasivo? ¿Por qué?</w:t>
      </w:r>
    </w:p>
    <w:p w14:paraId="5A2FF3E5" w14:textId="77777777" w:rsidR="00287E88" w:rsidRPr="00F02695" w:rsidRDefault="00287E88" w:rsidP="00287E88"/>
    <w:p w14:paraId="58736726" w14:textId="77777777" w:rsidR="00287E88" w:rsidRPr="00F02695" w:rsidRDefault="00287E88" w:rsidP="00287E88"/>
    <w:p w14:paraId="5E48F3A5" w14:textId="77777777" w:rsidR="00287E88" w:rsidRPr="00F02695" w:rsidRDefault="00287E88" w:rsidP="00287E88">
      <w:pPr>
        <w:pStyle w:val="Prrafodelista"/>
        <w:numPr>
          <w:ilvl w:val="0"/>
          <w:numId w:val="14"/>
        </w:numPr>
        <w:spacing w:after="0" w:line="240" w:lineRule="auto"/>
        <w:jc w:val="left"/>
        <w:rPr>
          <w:rFonts w:ascii="Segoe UI" w:hAnsi="Segoe UI" w:cs="Segoe UI"/>
        </w:rPr>
      </w:pPr>
      <w:r w:rsidRPr="00F02695">
        <w:rPr>
          <w:rFonts w:ascii="Segoe UI" w:hAnsi="Segoe UI" w:cs="Segoe UI"/>
        </w:rPr>
        <w:t>¿Qué recomendación pedagógica o método de estudio diseñarías para que un estudiante de instituto aplicara este hallazgo experimental? Puedes escoger un concepto o tema de alguna materia (Historia, Literatura, Biología…) para ilustrar tu recomendación.</w:t>
      </w:r>
    </w:p>
    <w:p w14:paraId="5A9720BD" w14:textId="0DBDD3CC" w:rsidR="00920097" w:rsidRDefault="00920097" w:rsidP="003663C4">
      <w:pPr>
        <w:jc w:val="left"/>
      </w:pPr>
    </w:p>
    <w:p w14:paraId="3280B439" w14:textId="0E8EB405" w:rsidR="006E5F15" w:rsidRDefault="006E5F15" w:rsidP="003663C4">
      <w:pPr>
        <w:jc w:val="left"/>
      </w:pPr>
    </w:p>
    <w:p w14:paraId="139CE379" w14:textId="04CF44E8" w:rsidR="006E5F15" w:rsidRDefault="006E5F15" w:rsidP="003663C4">
      <w:pPr>
        <w:jc w:val="left"/>
      </w:pPr>
    </w:p>
    <w:p w14:paraId="703FBC16" w14:textId="77777777" w:rsidR="005B44C8" w:rsidRDefault="005B44C8" w:rsidP="006E5F15">
      <w:pPr>
        <w:pStyle w:val="Ttulo1"/>
      </w:pPr>
    </w:p>
    <w:p w14:paraId="4B055730" w14:textId="77777777" w:rsidR="005B44C8" w:rsidRDefault="005B44C8" w:rsidP="006E5F15">
      <w:pPr>
        <w:pStyle w:val="Ttulo1"/>
      </w:pPr>
    </w:p>
    <w:p w14:paraId="6C8848F1" w14:textId="3D9207B4" w:rsidR="005B44C8" w:rsidRPr="005B44C8" w:rsidRDefault="005B44C8" w:rsidP="005B44C8">
      <w:pPr>
        <w:jc w:val="left"/>
        <w:rPr>
          <w:rFonts w:ascii="Arial" w:hAnsi="Arial" w:cs="Arial"/>
          <w:b/>
          <w:bCs/>
          <w:color w:val="000000" w:themeColor="text1"/>
          <w:sz w:val="44"/>
        </w:rPr>
      </w:pPr>
      <w:r w:rsidRPr="005B44C8">
        <w:rPr>
          <w:rFonts w:ascii="Arial" w:hAnsi="Arial" w:cs="Arial"/>
          <w:b/>
          <w:bCs/>
          <w:color w:val="000000" w:themeColor="text1"/>
          <w:sz w:val="44"/>
        </w:rPr>
        <w:lastRenderedPageBreak/>
        <w:t>Práctica 2. Casos clínicos: Síndrome amnésico</w:t>
      </w:r>
    </w:p>
    <w:p w14:paraId="436339FD" w14:textId="77777777" w:rsidR="005B44C8" w:rsidRPr="005B44C8" w:rsidRDefault="005B44C8" w:rsidP="005B44C8"/>
    <w:p w14:paraId="50B4833D" w14:textId="77777777" w:rsidR="005B44C8" w:rsidRPr="005B44C8" w:rsidRDefault="005B44C8" w:rsidP="00793B92">
      <w:pPr>
        <w:rPr>
          <w:b/>
        </w:rPr>
      </w:pPr>
      <w:r w:rsidRPr="005B44C8">
        <w:rPr>
          <w:b/>
        </w:rPr>
        <w:t>Introducción</w:t>
      </w:r>
    </w:p>
    <w:p w14:paraId="381B9D51" w14:textId="77777777" w:rsidR="005B44C8" w:rsidRPr="005B44C8" w:rsidRDefault="005B44C8" w:rsidP="00793B92"/>
    <w:p w14:paraId="166F0452" w14:textId="77777777" w:rsidR="005B44C8" w:rsidRPr="005B44C8" w:rsidRDefault="005B44C8" w:rsidP="00793B92">
      <w:r w:rsidRPr="005B44C8">
        <w:t xml:space="preserve">Una forma de entender el funcionamiento del sistema cognitivo es a través de las disociaciones que se produce en los casos de daño cerebral. Algunos de estos casos presentan una alteración de una función concreta mientras que el resto se mantienen preservadas, aportando información muy valiosa sobre cómo se organiza y funciona el sistema cognitivo. En este sentido, el estudio de las capacidades alteradas y preservadas en el síndrome amnésico nos ha permitido entender la arquitectura funcional de la memoria y el papel del hipocampo en el procesamiento mnemónico. </w:t>
      </w:r>
    </w:p>
    <w:p w14:paraId="3C0573BD" w14:textId="77777777" w:rsidR="005B44C8" w:rsidRPr="005B44C8" w:rsidRDefault="005B44C8" w:rsidP="00793B92"/>
    <w:p w14:paraId="3835EB1C" w14:textId="77777777" w:rsidR="005B44C8" w:rsidRPr="005B44C8" w:rsidRDefault="005B44C8" w:rsidP="00793B92">
      <w:r w:rsidRPr="005B44C8">
        <w:rPr>
          <w:b/>
        </w:rPr>
        <w:t>Metodología</w:t>
      </w:r>
      <w:r w:rsidRPr="005B44C8">
        <w:t>: Aprendizaje autónomo, estudio de casos y discusión guiada.</w:t>
      </w:r>
    </w:p>
    <w:p w14:paraId="078955A9" w14:textId="77777777" w:rsidR="005B44C8" w:rsidRPr="005B44C8" w:rsidRDefault="005B44C8" w:rsidP="00793B92"/>
    <w:p w14:paraId="3AA7E89F" w14:textId="77777777" w:rsidR="005B44C8" w:rsidRPr="005B44C8" w:rsidRDefault="005B44C8" w:rsidP="00793B92">
      <w:pPr>
        <w:rPr>
          <w:b/>
        </w:rPr>
      </w:pPr>
      <w:r w:rsidRPr="005B44C8">
        <w:rPr>
          <w:b/>
        </w:rPr>
        <w:t>Resultados de aprendizaje</w:t>
      </w:r>
    </w:p>
    <w:p w14:paraId="5693E664" w14:textId="77777777" w:rsidR="005B44C8" w:rsidRPr="005B44C8" w:rsidRDefault="005B44C8" w:rsidP="00793B92"/>
    <w:p w14:paraId="02FA60E0" w14:textId="77777777" w:rsidR="005B44C8" w:rsidRPr="005B44C8" w:rsidRDefault="005B44C8" w:rsidP="00793B92">
      <w:pPr>
        <w:pStyle w:val="Prrafodelista"/>
        <w:numPr>
          <w:ilvl w:val="0"/>
          <w:numId w:val="23"/>
        </w:numPr>
        <w:spacing w:after="0" w:line="240" w:lineRule="auto"/>
        <w:jc w:val="left"/>
        <w:rPr>
          <w:rFonts w:ascii="Segoe UI" w:hAnsi="Segoe UI" w:cs="Segoe UI"/>
        </w:rPr>
      </w:pPr>
      <w:r w:rsidRPr="005B44C8">
        <w:rPr>
          <w:rFonts w:ascii="Segoe UI" w:hAnsi="Segoe UI" w:cs="Segoe UI"/>
        </w:rPr>
        <w:t>Describir los distintos sistemas de memoria a corto y largo plazo.</w:t>
      </w:r>
    </w:p>
    <w:p w14:paraId="5A631CFB" w14:textId="77777777" w:rsidR="005B44C8" w:rsidRPr="005B44C8" w:rsidRDefault="005B44C8" w:rsidP="00793B92">
      <w:pPr>
        <w:pStyle w:val="Prrafodelista"/>
        <w:numPr>
          <w:ilvl w:val="0"/>
          <w:numId w:val="23"/>
        </w:numPr>
        <w:spacing w:after="0" w:line="240" w:lineRule="auto"/>
        <w:jc w:val="left"/>
        <w:rPr>
          <w:rFonts w:ascii="Segoe UI" w:hAnsi="Segoe UI" w:cs="Segoe UI"/>
        </w:rPr>
      </w:pPr>
      <w:r w:rsidRPr="005B44C8">
        <w:rPr>
          <w:rFonts w:ascii="Segoe UI" w:hAnsi="Segoe UI" w:cs="Segoe UI"/>
        </w:rPr>
        <w:t>Aportar argumentos para determinar si la concepción actual de la memoria es unitaria o múltiple.</w:t>
      </w:r>
    </w:p>
    <w:p w14:paraId="275BBE73" w14:textId="77777777" w:rsidR="005B44C8" w:rsidRPr="005B44C8" w:rsidRDefault="005B44C8" w:rsidP="00793B92">
      <w:pPr>
        <w:pStyle w:val="Prrafodelista"/>
        <w:numPr>
          <w:ilvl w:val="0"/>
          <w:numId w:val="23"/>
        </w:numPr>
        <w:spacing w:after="0" w:line="240" w:lineRule="auto"/>
        <w:jc w:val="left"/>
        <w:rPr>
          <w:rFonts w:ascii="Segoe UI" w:hAnsi="Segoe UI" w:cs="Segoe UI"/>
        </w:rPr>
      </w:pPr>
      <w:r w:rsidRPr="005B44C8">
        <w:rPr>
          <w:rFonts w:ascii="Segoe UI" w:hAnsi="Segoe UI" w:cs="Segoe UI"/>
        </w:rPr>
        <w:t>Identificar los principales síntomas del síndrome amnésico.</w:t>
      </w:r>
    </w:p>
    <w:p w14:paraId="05A61686" w14:textId="77777777" w:rsidR="005B44C8" w:rsidRPr="005B44C8" w:rsidRDefault="005B44C8" w:rsidP="00793B92">
      <w:pPr>
        <w:pStyle w:val="Prrafodelista"/>
        <w:numPr>
          <w:ilvl w:val="0"/>
          <w:numId w:val="23"/>
        </w:numPr>
        <w:spacing w:after="0" w:line="240" w:lineRule="auto"/>
        <w:jc w:val="left"/>
        <w:rPr>
          <w:rFonts w:ascii="Segoe UI" w:hAnsi="Segoe UI" w:cs="Segoe UI"/>
        </w:rPr>
      </w:pPr>
      <w:r w:rsidRPr="005B44C8">
        <w:rPr>
          <w:rFonts w:ascii="Segoe UI" w:hAnsi="Segoe UI" w:cs="Segoe UI"/>
        </w:rPr>
        <w:t>Determinar los sistemas de memoria que se ven alterados en el síndrome amnésico.</w:t>
      </w:r>
    </w:p>
    <w:p w14:paraId="4FBAD6DD" w14:textId="77777777" w:rsidR="005B44C8" w:rsidRPr="005B44C8" w:rsidRDefault="005B44C8" w:rsidP="00793B92">
      <w:pPr>
        <w:pStyle w:val="Prrafodelista"/>
        <w:numPr>
          <w:ilvl w:val="0"/>
          <w:numId w:val="23"/>
        </w:numPr>
        <w:spacing w:after="0" w:line="240" w:lineRule="auto"/>
        <w:jc w:val="left"/>
        <w:rPr>
          <w:rFonts w:ascii="Segoe UI" w:hAnsi="Segoe UI" w:cs="Segoe UI"/>
        </w:rPr>
      </w:pPr>
      <w:r w:rsidRPr="005B44C8">
        <w:rPr>
          <w:rFonts w:ascii="Segoe UI" w:hAnsi="Segoe UI" w:cs="Segoe UI"/>
        </w:rPr>
        <w:t xml:space="preserve">Deducir el papel del lóbulo temporal medial en el procesamiento de la memoria. </w:t>
      </w:r>
    </w:p>
    <w:p w14:paraId="4DD1C15D" w14:textId="77777777" w:rsidR="005B44C8" w:rsidRPr="005B44C8" w:rsidRDefault="005B44C8" w:rsidP="00793B92"/>
    <w:p w14:paraId="02F3E7E7" w14:textId="1C4A7EF1" w:rsidR="005B44C8" w:rsidRDefault="005B44C8" w:rsidP="00793B92">
      <w:pPr>
        <w:rPr>
          <w:u w:val="single"/>
        </w:rPr>
      </w:pPr>
      <w:r w:rsidRPr="005B44C8">
        <w:rPr>
          <w:b/>
        </w:rPr>
        <w:t xml:space="preserve">Trabajo autónomo previo:  </w:t>
      </w:r>
      <w:r w:rsidRPr="005B44C8">
        <w:rPr>
          <w:u w:val="single"/>
        </w:rPr>
        <w:t xml:space="preserve">Lectura comprensiva del siguiente texto </w:t>
      </w:r>
    </w:p>
    <w:p w14:paraId="70F4B05A" w14:textId="77777777" w:rsidR="003D03BA" w:rsidRPr="005B44C8" w:rsidRDefault="003D03BA" w:rsidP="00793B92">
      <w:pPr>
        <w:rPr>
          <w:b/>
        </w:rPr>
      </w:pPr>
    </w:p>
    <w:p w14:paraId="62143799" w14:textId="77777777" w:rsidR="005B44C8" w:rsidRPr="00232A68" w:rsidRDefault="005B44C8" w:rsidP="00793B92">
      <w:pPr>
        <w:pStyle w:val="Ttulo2"/>
        <w:jc w:val="center"/>
        <w:rPr>
          <w:rStyle w:val="nfasisintenso"/>
          <w:rFonts w:ascii="Segoe UI" w:hAnsi="Segoe UI" w:cs="Segoe UI"/>
          <w:i w:val="0"/>
          <w:iCs w:val="0"/>
          <w:color w:val="000000" w:themeColor="text1"/>
          <w:sz w:val="22"/>
          <w:szCs w:val="22"/>
        </w:rPr>
      </w:pPr>
      <w:r w:rsidRPr="00232A68">
        <w:rPr>
          <w:rStyle w:val="nfasisintenso"/>
          <w:rFonts w:ascii="Segoe UI" w:hAnsi="Segoe UI" w:cs="Segoe UI"/>
          <w:i w:val="0"/>
          <w:iCs w:val="0"/>
          <w:color w:val="000000" w:themeColor="text1"/>
          <w:sz w:val="22"/>
          <w:szCs w:val="22"/>
        </w:rPr>
        <w:t>Arquitectura funcional de la memoria: naturaleza unitaria vs múltiple</w:t>
      </w:r>
    </w:p>
    <w:p w14:paraId="3CA5C8A5" w14:textId="77777777" w:rsidR="005B44C8" w:rsidRPr="005B44C8" w:rsidRDefault="005B44C8" w:rsidP="00793B92"/>
    <w:p w14:paraId="3F0F272D" w14:textId="77777777" w:rsidR="005B44C8" w:rsidRPr="005B44C8" w:rsidRDefault="005B44C8" w:rsidP="00793B92">
      <w:pPr>
        <w:rPr>
          <w:color w:val="000000" w:themeColor="text1"/>
        </w:rPr>
      </w:pPr>
      <w:r w:rsidRPr="005B44C8">
        <w:rPr>
          <w:color w:val="000000" w:themeColor="text1"/>
        </w:rPr>
        <w:t>La memoria puede definirse como la capacidad de adquirir, almacenar y recuperar distintos tipos de conocimiento y habilidades. En esta definición ya se está haciendo énfasis en que el sistema cognitivo parece que no trata de la misma manera a todos los tipos de información. Durante mucho tiempo en Psicología se ha planteado el debate sobre si la naturaleza de la memoria es unitaria o múltiple. La primera concepción de la memoria, la unitaria, propone que la memoria consiste en una única capacidad para almacenar y recuperar información de cualquier tipo. Por otro lado, la concepción múltiple propone que la memoria consiste en un conjunto de sistemas de memoria que se rigen por diferentes mecanismos y leyes de funcionamiento para distintos tipos de información. Desde la postura unitaria habría que demostrar cómo es posible que el sistema trate de la misma manera experiencias tan diferentes como el recuerdo momentáneo de un número de teléfono, que mantenemos durante unos segundos hasta que lo marcamos, y recuerdos duraderos como saber qué es una naranja, qué hicimos la última vez que fuimos a la playa o montar en bicicleta.</w:t>
      </w:r>
    </w:p>
    <w:p w14:paraId="435EBCE5" w14:textId="77777777" w:rsidR="005B44C8" w:rsidRPr="005B44C8" w:rsidRDefault="005B44C8" w:rsidP="00793B92">
      <w:pPr>
        <w:rPr>
          <w:color w:val="000000" w:themeColor="text1"/>
        </w:rPr>
      </w:pPr>
    </w:p>
    <w:p w14:paraId="248164FA" w14:textId="77777777" w:rsidR="005B44C8" w:rsidRPr="005B44C8" w:rsidRDefault="005B44C8" w:rsidP="00793B92">
      <w:pPr>
        <w:rPr>
          <w:color w:val="000000" w:themeColor="text1"/>
        </w:rPr>
      </w:pPr>
      <w:r w:rsidRPr="005B44C8">
        <w:rPr>
          <w:color w:val="000000" w:themeColor="text1"/>
        </w:rPr>
        <w:lastRenderedPageBreak/>
        <w:t>En primer lugar, si analizamos detenidamente estos últimos recuerdos podemos observar que tienen cualidades diferentes:</w:t>
      </w:r>
    </w:p>
    <w:p w14:paraId="130B7EC0" w14:textId="77777777" w:rsidR="005B44C8" w:rsidRPr="005B44C8" w:rsidRDefault="005B44C8" w:rsidP="00793B92">
      <w:pPr>
        <w:pStyle w:val="Prrafodelista"/>
        <w:numPr>
          <w:ilvl w:val="0"/>
          <w:numId w:val="17"/>
        </w:numPr>
        <w:spacing w:after="0" w:line="240" w:lineRule="auto"/>
        <w:rPr>
          <w:rFonts w:ascii="Segoe UI" w:hAnsi="Segoe UI" w:cs="Segoe UI"/>
          <w:color w:val="000000" w:themeColor="text1"/>
        </w:rPr>
      </w:pPr>
      <w:r w:rsidRPr="005B44C8">
        <w:rPr>
          <w:rFonts w:ascii="Segoe UI" w:hAnsi="Segoe UI" w:cs="Segoe UI"/>
          <w:color w:val="000000" w:themeColor="text1"/>
        </w:rPr>
        <w:t xml:space="preserve">El conocimiento sobre qué es una naranja: es un conocimiento general que ha perdido el contexto </w:t>
      </w:r>
      <w:proofErr w:type="gramStart"/>
      <w:r w:rsidRPr="005B44C8">
        <w:rPr>
          <w:rFonts w:ascii="Segoe UI" w:hAnsi="Segoe UI" w:cs="Segoe UI"/>
          <w:color w:val="000000" w:themeColor="text1"/>
        </w:rPr>
        <w:t>espacio-temporal</w:t>
      </w:r>
      <w:proofErr w:type="gramEnd"/>
      <w:r w:rsidRPr="005B44C8">
        <w:rPr>
          <w:rFonts w:ascii="Segoe UI" w:hAnsi="Segoe UI" w:cs="Segoe UI"/>
          <w:color w:val="000000" w:themeColor="text1"/>
        </w:rPr>
        <w:t xml:space="preserve"> en el que fue adquirido. </w:t>
      </w:r>
    </w:p>
    <w:p w14:paraId="3B0A3A82" w14:textId="77777777" w:rsidR="005B44C8" w:rsidRPr="005B44C8" w:rsidRDefault="005B44C8" w:rsidP="00793B92">
      <w:pPr>
        <w:pStyle w:val="Prrafodelista"/>
        <w:numPr>
          <w:ilvl w:val="0"/>
          <w:numId w:val="17"/>
        </w:numPr>
        <w:spacing w:after="0" w:line="240" w:lineRule="auto"/>
        <w:rPr>
          <w:rFonts w:ascii="Segoe UI" w:hAnsi="Segoe UI" w:cs="Segoe UI"/>
          <w:color w:val="000000" w:themeColor="text1"/>
        </w:rPr>
      </w:pPr>
      <w:r w:rsidRPr="005B44C8">
        <w:rPr>
          <w:rFonts w:ascii="Segoe UI" w:hAnsi="Segoe UI" w:cs="Segoe UI"/>
          <w:color w:val="000000" w:themeColor="text1"/>
        </w:rPr>
        <w:t xml:space="preserve">El recuerdo de la última vez que fuimos a la playa: es un conocimiento referido a uno mismo y rico en detalles contextuales de qué, cuándo y dónde ocurrió esa experiencia. </w:t>
      </w:r>
    </w:p>
    <w:p w14:paraId="12734DE5" w14:textId="77777777" w:rsidR="005B44C8" w:rsidRPr="005B44C8" w:rsidRDefault="005B44C8" w:rsidP="00793B92">
      <w:pPr>
        <w:pStyle w:val="Prrafodelista"/>
        <w:numPr>
          <w:ilvl w:val="0"/>
          <w:numId w:val="17"/>
        </w:numPr>
        <w:spacing w:after="0" w:line="240" w:lineRule="auto"/>
        <w:rPr>
          <w:rFonts w:ascii="Segoe UI" w:hAnsi="Segoe UI" w:cs="Segoe UI"/>
          <w:color w:val="000000" w:themeColor="text1"/>
        </w:rPr>
      </w:pPr>
      <w:r w:rsidRPr="005B44C8">
        <w:rPr>
          <w:rFonts w:ascii="Segoe UI" w:hAnsi="Segoe UI" w:cs="Segoe UI"/>
          <w:color w:val="000000" w:themeColor="text1"/>
        </w:rPr>
        <w:t xml:space="preserve">La habilidad de montar en bicicleta: es un conocimiento difícil de verbalizar y que se ejecuta mediante una acción motora. </w:t>
      </w:r>
    </w:p>
    <w:p w14:paraId="6C7FF44C" w14:textId="77777777" w:rsidR="005B44C8" w:rsidRPr="005B44C8" w:rsidRDefault="005B44C8" w:rsidP="00793B92">
      <w:pPr>
        <w:rPr>
          <w:color w:val="000000" w:themeColor="text1"/>
        </w:rPr>
      </w:pPr>
    </w:p>
    <w:p w14:paraId="03CC0AF6" w14:textId="77777777" w:rsidR="005B44C8" w:rsidRPr="005B44C8" w:rsidRDefault="005B44C8" w:rsidP="00793B92">
      <w:pPr>
        <w:rPr>
          <w:color w:val="000000" w:themeColor="text1"/>
        </w:rPr>
      </w:pPr>
      <w:r w:rsidRPr="005B44C8">
        <w:rPr>
          <w:color w:val="000000" w:themeColor="text1"/>
        </w:rPr>
        <w:t xml:space="preserve">Es difícil conceptualizar un sistema de memoria unitario que pueda procesar tal diversidad de información, que incluso en ocasiones atiende a aspectos incompatibles del ambiente desde novedad y variabilidad, como experiencias que sólo han ocurrido una vez, hasta la regularidad y homogeneidad, como las habilidades que requieren muchas repeticiones para su adquisición. </w:t>
      </w:r>
    </w:p>
    <w:p w14:paraId="45CD42E1" w14:textId="77777777" w:rsidR="005B44C8" w:rsidRPr="005B44C8" w:rsidRDefault="005B44C8" w:rsidP="00793B92">
      <w:pPr>
        <w:rPr>
          <w:color w:val="000000" w:themeColor="text1"/>
        </w:rPr>
      </w:pPr>
    </w:p>
    <w:p w14:paraId="6E8B7E76" w14:textId="77777777" w:rsidR="005B44C8" w:rsidRPr="005B44C8" w:rsidRDefault="005B44C8" w:rsidP="00793B92">
      <w:pPr>
        <w:rPr>
          <w:color w:val="000000" w:themeColor="text1"/>
        </w:rPr>
      </w:pPr>
      <w:r w:rsidRPr="005B44C8">
        <w:rPr>
          <w:color w:val="000000" w:themeColor="text1"/>
        </w:rPr>
        <w:t xml:space="preserve">En segundo lugar, cabe preguntarse cómo es posible que un sistema unitario de memoria tenga grados tan distintos de acceso a la conciencia. En los ejemplos anteriormente expuestos se puede observar cómo existen recuerdos que pueden ser inspeccionados conscientemente y </w:t>
      </w:r>
      <w:proofErr w:type="spellStart"/>
      <w:r w:rsidRPr="005B44C8">
        <w:rPr>
          <w:color w:val="000000" w:themeColor="text1"/>
        </w:rPr>
        <w:t>verbalizable</w:t>
      </w:r>
      <w:proofErr w:type="spellEnd"/>
      <w:r w:rsidRPr="005B44C8">
        <w:rPr>
          <w:color w:val="000000" w:themeColor="text1"/>
        </w:rPr>
        <w:t xml:space="preserve"> (saber qué es una naranja o las vacaciones en la playa) mientras que otras habilidades no se pueden verbalizar y se demuestran mediante la acción (montar en bicicleta). En Psicología Cognitiva a la recuperación de información de forma consciente y </w:t>
      </w:r>
      <w:proofErr w:type="spellStart"/>
      <w:r w:rsidRPr="005B44C8">
        <w:rPr>
          <w:color w:val="000000" w:themeColor="text1"/>
        </w:rPr>
        <w:t>verbalizable</w:t>
      </w:r>
      <w:proofErr w:type="spellEnd"/>
      <w:r w:rsidRPr="005B44C8">
        <w:rPr>
          <w:color w:val="000000" w:themeColor="text1"/>
        </w:rPr>
        <w:t xml:space="preserve"> se le denomina recuperación explícita y a la recuperación no consciente y mediante la acción o la ejecución de conductas se le denomina recuperación implícita. </w:t>
      </w:r>
    </w:p>
    <w:p w14:paraId="787F7511" w14:textId="77777777" w:rsidR="005B44C8" w:rsidRPr="005B44C8" w:rsidRDefault="005B44C8" w:rsidP="00793B92">
      <w:pPr>
        <w:rPr>
          <w:color w:val="000000" w:themeColor="text1"/>
        </w:rPr>
      </w:pPr>
    </w:p>
    <w:p w14:paraId="4CBB0549" w14:textId="77777777" w:rsidR="005B44C8" w:rsidRPr="005B44C8" w:rsidRDefault="005B44C8" w:rsidP="00793B92">
      <w:pPr>
        <w:rPr>
          <w:color w:val="000000" w:themeColor="text1"/>
        </w:rPr>
      </w:pPr>
      <w:r w:rsidRPr="005B44C8">
        <w:rPr>
          <w:color w:val="000000" w:themeColor="text1"/>
        </w:rPr>
        <w:t xml:space="preserve">No obstante, es necesario aportar evidencia empírica que permita contrastar que la memoria está compuesta por diferentes sistemas y que éstos pueden funcionar de forma relativamente independiente. Actualmente, la concepción múltiple de la memoria ha recibido amplia evidencia experimental mediante la manipulación de factores que afectan a unos sistemas y no a otros. Además, los casos de daño cerebral sobrevenido que dan lugar al síndrome amnésico en los que se pierden sólo algunas funciones mnemónicas y no otras también aportan evidencia de que la naturaleza de la memoria es múltiple y no unitaria. </w:t>
      </w:r>
    </w:p>
    <w:p w14:paraId="3DC6A1F4" w14:textId="77777777" w:rsidR="005B44C8" w:rsidRPr="005B44C8" w:rsidRDefault="005B44C8" w:rsidP="00793B92">
      <w:pPr>
        <w:rPr>
          <w:b/>
        </w:rPr>
      </w:pPr>
    </w:p>
    <w:p w14:paraId="083FDEB7" w14:textId="77777777" w:rsidR="005B44C8" w:rsidRPr="005B44C8" w:rsidRDefault="005B44C8" w:rsidP="00793B92">
      <w:pPr>
        <w:rPr>
          <w:b/>
        </w:rPr>
      </w:pPr>
      <w:r w:rsidRPr="005B44C8">
        <w:rPr>
          <w:b/>
        </w:rPr>
        <w:t>Trabajo supervisado en clase</w:t>
      </w:r>
    </w:p>
    <w:p w14:paraId="154FDA7D" w14:textId="77777777" w:rsidR="005B44C8" w:rsidRPr="005B44C8" w:rsidRDefault="005B44C8" w:rsidP="00793B92"/>
    <w:p w14:paraId="337DB63E" w14:textId="77777777" w:rsidR="005B44C8" w:rsidRPr="005B44C8" w:rsidRDefault="005B44C8" w:rsidP="00793B92">
      <w:r w:rsidRPr="005B44C8">
        <w:rPr>
          <w:u w:val="single"/>
        </w:rPr>
        <w:t>Primera parte. Completar el cuadro</w:t>
      </w:r>
      <w:r w:rsidRPr="005B44C8">
        <w:t xml:space="preserve"> con las siguientes etiquetas para los cuadrados azules: </w:t>
      </w:r>
    </w:p>
    <w:p w14:paraId="78C53147" w14:textId="77777777" w:rsidR="005B44C8" w:rsidRPr="005B44C8" w:rsidRDefault="005B44C8" w:rsidP="00793B92">
      <w:pPr>
        <w:rPr>
          <w:sz w:val="18"/>
        </w:rPr>
      </w:pPr>
    </w:p>
    <w:p w14:paraId="400058F2" w14:textId="4A788B59" w:rsidR="003D03BA" w:rsidRPr="00793B92" w:rsidRDefault="005B44C8" w:rsidP="00793B92">
      <w:pPr>
        <w:rPr>
          <w:sz w:val="21"/>
          <w:szCs w:val="28"/>
        </w:rPr>
      </w:pPr>
      <w:r w:rsidRPr="00793B92">
        <w:rPr>
          <w:sz w:val="21"/>
          <w:szCs w:val="28"/>
        </w:rPr>
        <w:t>Memoria de trabajo, Memoria a largo plazo, Memoria no declarativa, Memoria declarativa, Memoria semántica, Memoria episódica, Memoria procedimental, Sistema de representación perceptiva, Condicionamiento, Implícita, Explícita.</w:t>
      </w:r>
    </w:p>
    <w:p w14:paraId="03901B6B" w14:textId="5C6EE15C" w:rsidR="005B44C8" w:rsidRPr="00793B92" w:rsidRDefault="003D03BA" w:rsidP="00793B92">
      <w:pPr>
        <w:spacing w:after="200"/>
        <w:contextualSpacing w:val="0"/>
        <w:jc w:val="left"/>
        <w:rPr>
          <w:sz w:val="21"/>
          <w:szCs w:val="28"/>
        </w:rPr>
      </w:pPr>
      <w:r w:rsidRPr="00793B92">
        <w:rPr>
          <w:sz w:val="21"/>
          <w:szCs w:val="28"/>
        </w:rPr>
        <w:br w:type="page"/>
      </w:r>
    </w:p>
    <w:p w14:paraId="1FE3C681" w14:textId="77777777" w:rsidR="003D03BA" w:rsidRDefault="005B44C8" w:rsidP="00793B92">
      <w:r w:rsidRPr="005B44C8">
        <w:rPr>
          <w:noProof/>
        </w:rPr>
        <w:lastRenderedPageBreak/>
        <w:drawing>
          <wp:anchor distT="0" distB="0" distL="114300" distR="114300" simplePos="0" relativeHeight="251715072" behindDoc="1" locked="0" layoutInCell="1" allowOverlap="1" wp14:anchorId="77B95B69" wp14:editId="560D2886">
            <wp:simplePos x="0" y="0"/>
            <wp:positionH relativeFrom="column">
              <wp:posOffset>-579203</wp:posOffset>
            </wp:positionH>
            <wp:positionV relativeFrom="paragraph">
              <wp:posOffset>156541</wp:posOffset>
            </wp:positionV>
            <wp:extent cx="6893715" cy="3822700"/>
            <wp:effectExtent l="0" t="0" r="2540" b="0"/>
            <wp:wrapSquare wrapText="bothSides"/>
            <wp:docPr id="5"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6893715" cy="3822700"/>
                    </a:xfrm>
                    <a:prstGeom prst="rect">
                      <a:avLst/>
                    </a:prstGeom>
                  </pic:spPr>
                </pic:pic>
              </a:graphicData>
            </a:graphic>
            <wp14:sizeRelH relativeFrom="page">
              <wp14:pctWidth>0</wp14:pctWidth>
            </wp14:sizeRelH>
            <wp14:sizeRelV relativeFrom="page">
              <wp14:pctHeight>0</wp14:pctHeight>
            </wp14:sizeRelV>
          </wp:anchor>
        </w:drawing>
      </w:r>
    </w:p>
    <w:p w14:paraId="6C9580ED" w14:textId="777007AF" w:rsidR="005B44C8" w:rsidRPr="003D03BA" w:rsidRDefault="005B44C8" w:rsidP="00793B92">
      <w:r w:rsidRPr="005B44C8">
        <w:rPr>
          <w:b/>
          <w:u w:val="single"/>
        </w:rPr>
        <w:t>Segunda parte. Síndrome amnésico: estudio del caso HM</w:t>
      </w:r>
      <w:r w:rsidRPr="005B44C8">
        <w:rPr>
          <w:u w:val="single"/>
        </w:rPr>
        <w:t xml:space="preserve"> </w:t>
      </w:r>
    </w:p>
    <w:p w14:paraId="3E7FEB46" w14:textId="77777777" w:rsidR="005B44C8" w:rsidRPr="005B44C8" w:rsidRDefault="005B44C8" w:rsidP="00793B92"/>
    <w:p w14:paraId="4C71BAEA" w14:textId="5036233C" w:rsidR="005B44C8" w:rsidRDefault="005B44C8" w:rsidP="00793B92">
      <w:r w:rsidRPr="005B44C8">
        <w:t>H.M. sufría ataques epilépticos fármaco resistentes desde los 10 años. Durante los ataques sufría convulsiones generalizadas, incontinencia, mordeduras en la lengua y pérdida de conciencia seguida de una profunda somnolencia. A pesar de la fuerte medicación anticonvulsiva, que rozaba las dosis tóxicas, estos ataques eran cada vez más frecuentes y severos, impidiéndole continuar con su trabajo (sufría un promedio de 10 crisis menores al día (ausencias) y una mayor a la semana.</w:t>
      </w:r>
    </w:p>
    <w:p w14:paraId="47F29754" w14:textId="77777777" w:rsidR="00793B92" w:rsidRPr="005B44C8" w:rsidRDefault="00793B92" w:rsidP="00793B92"/>
    <w:p w14:paraId="421C7EB8" w14:textId="40A445E3" w:rsidR="005B44C8" w:rsidRDefault="005B44C8" w:rsidP="00793B92">
      <w:r w:rsidRPr="005B44C8">
        <w:t xml:space="preserve">A pesar de que los registros electroencefalográficos no consiguieron localizar el área </w:t>
      </w:r>
      <w:proofErr w:type="spellStart"/>
      <w:r w:rsidRPr="005B44C8">
        <w:t>epileptogénica</w:t>
      </w:r>
      <w:proofErr w:type="spellEnd"/>
      <w:r w:rsidRPr="005B44C8">
        <w:t xml:space="preserve">, a la edad de 29 años se le practicó una resección de la región medial de ambos lóbulos temporales. Esta decisión se justificó porque el paciente estaba totalmente incapacitado y -en palabras del cirujano </w:t>
      </w:r>
      <w:proofErr w:type="spellStart"/>
      <w:r w:rsidRPr="005B44C8">
        <w:t>Scoville</w:t>
      </w:r>
      <w:proofErr w:type="spellEnd"/>
      <w:r w:rsidRPr="005B44C8">
        <w:t xml:space="preserve">- “estaba indicada a partir de lo que se sabía sobre las cualidades </w:t>
      </w:r>
      <w:proofErr w:type="spellStart"/>
      <w:r w:rsidRPr="005B44C8">
        <w:t>epileptógenas</w:t>
      </w:r>
      <w:proofErr w:type="spellEnd"/>
      <w:r w:rsidRPr="005B44C8">
        <w:t xml:space="preserve"> </w:t>
      </w:r>
      <w:proofErr w:type="gramStart"/>
      <w:r w:rsidRPr="005B44C8">
        <w:t>del uncus</w:t>
      </w:r>
      <w:proofErr w:type="gramEnd"/>
      <w:r w:rsidRPr="005B44C8">
        <w:t xml:space="preserve"> y del complejo hipocampal” (</w:t>
      </w:r>
      <w:proofErr w:type="spellStart"/>
      <w:r w:rsidRPr="005B44C8">
        <w:t>Scoville</w:t>
      </w:r>
      <w:proofErr w:type="spellEnd"/>
      <w:r w:rsidRPr="005B44C8">
        <w:t xml:space="preserve"> &amp; </w:t>
      </w:r>
      <w:proofErr w:type="spellStart"/>
      <w:r w:rsidRPr="005B44C8">
        <w:t>Milner</w:t>
      </w:r>
      <w:proofErr w:type="spellEnd"/>
      <w:r w:rsidRPr="005B44C8">
        <w:t>, 1957, p.12). Un registro de EEG un año después de la operación mostró puntas de actividad máxima en áreas frontales.</w:t>
      </w:r>
    </w:p>
    <w:p w14:paraId="7919DD2B" w14:textId="77777777" w:rsidR="00793B92" w:rsidRPr="005B44C8" w:rsidRDefault="00793B92" w:rsidP="00793B92"/>
    <w:p w14:paraId="5A363F45" w14:textId="77777777" w:rsidR="005B44C8" w:rsidRPr="005B44C8" w:rsidRDefault="005B44C8" w:rsidP="00793B92">
      <w:r w:rsidRPr="005B44C8">
        <w:t>Tras la intervención, disminuyeron la frecuencia y gravedad de los ataques epilépticos, y su epilepsia pasó a poder ser controlada mediante medicación anticonvulsiva. Sin embargo, la intervención tuvo consecuencias inesperadas para el equipo médico: una profunda amnesia anterógrada y una moderada amnesia retrógrada.</w:t>
      </w:r>
    </w:p>
    <w:p w14:paraId="6E261F84" w14:textId="77777777" w:rsidR="005B44C8" w:rsidRPr="005B44C8" w:rsidRDefault="005B44C8" w:rsidP="00793B92"/>
    <w:p w14:paraId="479408E8" w14:textId="77777777" w:rsidR="005B44C8" w:rsidRPr="005B44C8" w:rsidRDefault="005B44C8" w:rsidP="00793B92">
      <w:r w:rsidRPr="005B44C8">
        <w:t xml:space="preserve">La exploración psicológica fue llevada a cabo el 26 de abril de 1955, y el </w:t>
      </w:r>
      <w:r w:rsidRPr="005B44C8">
        <w:rPr>
          <w:u w:val="single"/>
        </w:rPr>
        <w:t>déficit de memoria</w:t>
      </w:r>
      <w:r w:rsidRPr="005B44C8">
        <w:t xml:space="preserve"> se hizo evidente inmediatamente:</w:t>
      </w:r>
    </w:p>
    <w:p w14:paraId="15269329" w14:textId="77777777" w:rsidR="005B44C8" w:rsidRPr="005B44C8" w:rsidRDefault="005B44C8" w:rsidP="00793B92">
      <w:pPr>
        <w:pStyle w:val="Prrafodelista"/>
        <w:numPr>
          <w:ilvl w:val="0"/>
          <w:numId w:val="18"/>
        </w:numPr>
        <w:spacing w:line="240" w:lineRule="auto"/>
        <w:rPr>
          <w:rFonts w:ascii="Segoe UI" w:hAnsi="Segoe UI" w:cs="Segoe UI"/>
        </w:rPr>
      </w:pPr>
      <w:r w:rsidRPr="005B44C8">
        <w:rPr>
          <w:rFonts w:ascii="Segoe UI" w:hAnsi="Segoe UI" w:cs="Segoe UI"/>
        </w:rPr>
        <w:t>Dijo que estaban en marzo de 1953 y que tenía 27 años.</w:t>
      </w:r>
    </w:p>
    <w:p w14:paraId="03E84E6F" w14:textId="77777777" w:rsidR="005B44C8" w:rsidRPr="005B44C8" w:rsidRDefault="005B44C8" w:rsidP="00793B92">
      <w:pPr>
        <w:pStyle w:val="Prrafodelista"/>
        <w:numPr>
          <w:ilvl w:val="0"/>
          <w:numId w:val="18"/>
        </w:numPr>
        <w:spacing w:line="240" w:lineRule="auto"/>
        <w:rPr>
          <w:rFonts w:ascii="Segoe UI" w:hAnsi="Segoe UI" w:cs="Segoe UI"/>
        </w:rPr>
      </w:pPr>
      <w:r w:rsidRPr="005B44C8">
        <w:rPr>
          <w:rFonts w:ascii="Segoe UI" w:hAnsi="Segoe UI" w:cs="Segoe UI"/>
        </w:rPr>
        <w:lastRenderedPageBreak/>
        <w:t xml:space="preserve">Antes de entrar en la sala de evaluación había estado hablando con el doctor Karl </w:t>
      </w:r>
      <w:proofErr w:type="spellStart"/>
      <w:proofErr w:type="gramStart"/>
      <w:r w:rsidRPr="005B44C8">
        <w:rPr>
          <w:rFonts w:ascii="Segoe UI" w:hAnsi="Segoe UI" w:cs="Segoe UI"/>
        </w:rPr>
        <w:t>Pribraum</w:t>
      </w:r>
      <w:proofErr w:type="spellEnd"/>
      <w:proofErr w:type="gramEnd"/>
      <w:r w:rsidRPr="005B44C8">
        <w:rPr>
          <w:rFonts w:ascii="Segoe UI" w:hAnsi="Segoe UI" w:cs="Segoe UI"/>
        </w:rPr>
        <w:t xml:space="preserve"> pero al preguntarle inmediatamente después, en la sala sobre esa misma conversación negó haber estado hablando con él. </w:t>
      </w:r>
    </w:p>
    <w:p w14:paraId="0215B731" w14:textId="77777777" w:rsidR="005B44C8" w:rsidRPr="005B44C8" w:rsidRDefault="005B44C8" w:rsidP="00793B92">
      <w:pPr>
        <w:pStyle w:val="Prrafodelista"/>
        <w:numPr>
          <w:ilvl w:val="0"/>
          <w:numId w:val="18"/>
        </w:numPr>
        <w:spacing w:line="240" w:lineRule="auto"/>
        <w:rPr>
          <w:rFonts w:ascii="Segoe UI" w:hAnsi="Segoe UI" w:cs="Segoe UI"/>
        </w:rPr>
      </w:pPr>
      <w:r w:rsidRPr="005B44C8">
        <w:rPr>
          <w:rFonts w:ascii="Segoe UI" w:hAnsi="Segoe UI" w:cs="Segoe UI"/>
        </w:rPr>
        <w:t>Le costaba hacerse a la idea de que había sido operado.</w:t>
      </w:r>
    </w:p>
    <w:p w14:paraId="1621957D" w14:textId="77777777" w:rsidR="005B44C8" w:rsidRPr="005B44C8" w:rsidRDefault="005B44C8" w:rsidP="00793B92">
      <w:pPr>
        <w:pStyle w:val="Prrafodelista"/>
        <w:numPr>
          <w:ilvl w:val="0"/>
          <w:numId w:val="18"/>
        </w:numPr>
        <w:spacing w:line="240" w:lineRule="auto"/>
        <w:rPr>
          <w:rFonts w:ascii="Segoe UI" w:hAnsi="Segoe UI" w:cs="Segoe UI"/>
        </w:rPr>
      </w:pPr>
      <w:r w:rsidRPr="005B44C8">
        <w:rPr>
          <w:rFonts w:ascii="Segoe UI" w:hAnsi="Segoe UI" w:cs="Segoe UI"/>
        </w:rPr>
        <w:t xml:space="preserve">Cuando se iniciaba una nueva tarea era incapaz de informar sobre la tarea anterior y tampoco reconocía </w:t>
      </w:r>
      <w:proofErr w:type="gramStart"/>
      <w:r w:rsidRPr="005B44C8">
        <w:rPr>
          <w:rFonts w:ascii="Segoe UI" w:hAnsi="Segoe UI" w:cs="Segoe UI"/>
        </w:rPr>
        <w:t>el test</w:t>
      </w:r>
      <w:proofErr w:type="gramEnd"/>
      <w:r w:rsidRPr="005B44C8">
        <w:rPr>
          <w:rFonts w:ascii="Segoe UI" w:hAnsi="Segoe UI" w:cs="Segoe UI"/>
        </w:rPr>
        <w:t xml:space="preserve"> si se le repetía. </w:t>
      </w:r>
    </w:p>
    <w:p w14:paraId="2170A937" w14:textId="77777777" w:rsidR="005B44C8" w:rsidRPr="005B44C8" w:rsidRDefault="005B44C8" w:rsidP="00793B92">
      <w:pPr>
        <w:pStyle w:val="Prrafodelista"/>
        <w:numPr>
          <w:ilvl w:val="0"/>
          <w:numId w:val="18"/>
        </w:numPr>
        <w:spacing w:line="240" w:lineRule="auto"/>
        <w:rPr>
          <w:rFonts w:ascii="Segoe UI" w:hAnsi="Segoe UI" w:cs="Segoe UI"/>
        </w:rPr>
      </w:pPr>
      <w:r w:rsidRPr="005B44C8">
        <w:rPr>
          <w:rFonts w:ascii="Segoe UI" w:hAnsi="Segoe UI" w:cs="Segoe UI"/>
        </w:rPr>
        <w:t>No recordaba lo que había comido, ni siquiera si había comido o no.</w:t>
      </w:r>
    </w:p>
    <w:p w14:paraId="7A18746D" w14:textId="77777777" w:rsidR="005B44C8" w:rsidRPr="005B44C8" w:rsidRDefault="005B44C8" w:rsidP="00793B92">
      <w:pPr>
        <w:pStyle w:val="Prrafodelista"/>
        <w:numPr>
          <w:ilvl w:val="0"/>
          <w:numId w:val="18"/>
        </w:numPr>
        <w:spacing w:line="240" w:lineRule="auto"/>
        <w:rPr>
          <w:rFonts w:ascii="Segoe UI" w:hAnsi="Segoe UI" w:cs="Segoe UI"/>
        </w:rPr>
      </w:pPr>
      <w:r w:rsidRPr="005B44C8">
        <w:rPr>
          <w:rFonts w:ascii="Segoe UI" w:hAnsi="Segoe UI" w:cs="Segoe UI"/>
        </w:rPr>
        <w:t xml:space="preserve">Fue incapaz de reconocer a Brenda </w:t>
      </w:r>
      <w:proofErr w:type="spellStart"/>
      <w:r w:rsidRPr="005B44C8">
        <w:rPr>
          <w:rFonts w:ascii="Segoe UI" w:hAnsi="Segoe UI" w:cs="Segoe UI"/>
        </w:rPr>
        <w:t>Milner</w:t>
      </w:r>
      <w:proofErr w:type="spellEnd"/>
      <w:r w:rsidRPr="005B44C8">
        <w:rPr>
          <w:rFonts w:ascii="Segoe UI" w:hAnsi="Segoe UI" w:cs="Segoe UI"/>
        </w:rPr>
        <w:t>, la neuropsicóloga que le evaluó durante medio siglo.</w:t>
      </w:r>
    </w:p>
    <w:p w14:paraId="17376473" w14:textId="3DCA0721" w:rsidR="005B44C8" w:rsidRPr="005B44C8" w:rsidRDefault="005B44C8" w:rsidP="00793B92">
      <w:r w:rsidRPr="005B44C8">
        <w:t>Por otro lado</w:t>
      </w:r>
      <w:r w:rsidR="00793B92">
        <w:t xml:space="preserve">, </w:t>
      </w:r>
      <w:r w:rsidRPr="005B44C8">
        <w:t xml:space="preserve">mostraba las siguientes </w:t>
      </w:r>
      <w:r w:rsidRPr="005B44C8">
        <w:rPr>
          <w:u w:val="single"/>
        </w:rPr>
        <w:t>habilidades aparentemente preservadas</w:t>
      </w:r>
      <w:r w:rsidRPr="005B44C8">
        <w:t>:</w:t>
      </w:r>
    </w:p>
    <w:p w14:paraId="43154427" w14:textId="0A8057F4" w:rsidR="005B44C8" w:rsidRPr="005B44C8" w:rsidRDefault="005B44C8" w:rsidP="00793B92">
      <w:pPr>
        <w:pStyle w:val="Prrafodelista"/>
        <w:numPr>
          <w:ilvl w:val="0"/>
          <w:numId w:val="20"/>
        </w:numPr>
        <w:spacing w:line="240" w:lineRule="auto"/>
        <w:rPr>
          <w:rFonts w:ascii="Segoe UI" w:hAnsi="Segoe UI" w:cs="Segoe UI"/>
        </w:rPr>
      </w:pPr>
      <w:r w:rsidRPr="005B44C8">
        <w:rPr>
          <w:rFonts w:ascii="Segoe UI" w:hAnsi="Segoe UI" w:cs="Segoe UI"/>
        </w:rPr>
        <w:t xml:space="preserve">Su rendimiento en los </w:t>
      </w:r>
      <w:proofErr w:type="spellStart"/>
      <w:r w:rsidRPr="005B44C8">
        <w:rPr>
          <w:rFonts w:ascii="Segoe UI" w:hAnsi="Segoe UI" w:cs="Segoe UI"/>
        </w:rPr>
        <w:t>test</w:t>
      </w:r>
      <w:r w:rsidR="00793B92">
        <w:rPr>
          <w:rFonts w:ascii="Segoe UI" w:hAnsi="Segoe UI" w:cs="Segoe UI"/>
        </w:rPr>
        <w:t>s</w:t>
      </w:r>
      <w:proofErr w:type="spellEnd"/>
      <w:r w:rsidRPr="005B44C8">
        <w:rPr>
          <w:rFonts w:ascii="Segoe UI" w:hAnsi="Segoe UI" w:cs="Segoe UI"/>
        </w:rPr>
        <w:t xml:space="preserve"> de inteligencia fue superior al de antes de la operación, probablemente por el alivio de los ataques epilépticos que afectaban a su concentración. </w:t>
      </w:r>
    </w:p>
    <w:p w14:paraId="21E464BC" w14:textId="77777777" w:rsidR="005B44C8" w:rsidRPr="005B44C8" w:rsidRDefault="005B44C8" w:rsidP="00793B92">
      <w:pPr>
        <w:pStyle w:val="Prrafodelista"/>
        <w:numPr>
          <w:ilvl w:val="0"/>
          <w:numId w:val="20"/>
        </w:numPr>
        <w:spacing w:line="240" w:lineRule="auto"/>
        <w:rPr>
          <w:rFonts w:ascii="Segoe UI" w:hAnsi="Segoe UI" w:cs="Segoe UI"/>
        </w:rPr>
      </w:pPr>
      <w:r w:rsidRPr="005B44C8">
        <w:rPr>
          <w:rFonts w:ascii="Segoe UI" w:hAnsi="Segoe UI" w:cs="Segoe UI"/>
        </w:rPr>
        <w:t>Esta superioridad también se observó en pruebas de aritmética.</w:t>
      </w:r>
    </w:p>
    <w:p w14:paraId="51F94E99" w14:textId="77777777" w:rsidR="005B44C8" w:rsidRPr="005B44C8" w:rsidRDefault="005B44C8" w:rsidP="00793B92">
      <w:pPr>
        <w:pStyle w:val="Prrafodelista"/>
        <w:numPr>
          <w:ilvl w:val="0"/>
          <w:numId w:val="20"/>
        </w:numPr>
        <w:spacing w:line="240" w:lineRule="auto"/>
        <w:rPr>
          <w:rFonts w:ascii="Segoe UI" w:hAnsi="Segoe UI" w:cs="Segoe UI"/>
        </w:rPr>
      </w:pPr>
      <w:r w:rsidRPr="005B44C8">
        <w:rPr>
          <w:rFonts w:ascii="Segoe UI" w:hAnsi="Segoe UI" w:cs="Segoe UI"/>
        </w:rPr>
        <w:t>Mostró una amplitud de dígitos normal, era capaz de repetir 5 o 6 dígitos.</w:t>
      </w:r>
    </w:p>
    <w:p w14:paraId="6449164D" w14:textId="77777777" w:rsidR="005B44C8" w:rsidRPr="005B44C8" w:rsidRDefault="005B44C8" w:rsidP="00793B92">
      <w:pPr>
        <w:pStyle w:val="Prrafodelista"/>
        <w:numPr>
          <w:ilvl w:val="0"/>
          <w:numId w:val="20"/>
        </w:numPr>
        <w:spacing w:line="240" w:lineRule="auto"/>
        <w:rPr>
          <w:rFonts w:ascii="Segoe UI" w:hAnsi="Segoe UI" w:cs="Segoe UI"/>
        </w:rPr>
      </w:pPr>
      <w:r w:rsidRPr="005B44C8">
        <w:rPr>
          <w:rFonts w:ascii="Segoe UI" w:hAnsi="Segoe UI" w:cs="Segoe UI"/>
        </w:rPr>
        <w:t>Tenía un buen rendimiento en una tarea siempre y cuando le prestara atención (conversación, crucigramas…), pero si la desviaba a otra cosa, la información se desvanecía y no recordaba nada de lo que estaba haciendo.</w:t>
      </w:r>
    </w:p>
    <w:p w14:paraId="62E97631" w14:textId="77777777" w:rsidR="005B44C8" w:rsidRPr="005B44C8" w:rsidRDefault="005B44C8" w:rsidP="00793B92">
      <w:pPr>
        <w:pStyle w:val="Prrafodelista"/>
        <w:numPr>
          <w:ilvl w:val="0"/>
          <w:numId w:val="20"/>
        </w:numPr>
        <w:spacing w:line="240" w:lineRule="auto"/>
        <w:rPr>
          <w:rFonts w:ascii="Segoe UI" w:hAnsi="Segoe UI" w:cs="Segoe UI"/>
        </w:rPr>
      </w:pPr>
      <w:r w:rsidRPr="005B44C8">
        <w:rPr>
          <w:rFonts w:ascii="Segoe UI" w:hAnsi="Segoe UI" w:cs="Segoe UI"/>
        </w:rPr>
        <w:t>Era capaz de informar sobre muchos recuerdos de su infancia.</w:t>
      </w:r>
    </w:p>
    <w:p w14:paraId="78ABDBD0" w14:textId="1135EE3D" w:rsidR="005B44C8" w:rsidRDefault="005B44C8" w:rsidP="00793B92">
      <w:pPr>
        <w:pStyle w:val="Prrafodelista"/>
        <w:numPr>
          <w:ilvl w:val="0"/>
          <w:numId w:val="20"/>
        </w:numPr>
        <w:spacing w:line="240" w:lineRule="auto"/>
        <w:rPr>
          <w:rFonts w:ascii="Segoe UI" w:hAnsi="Segoe UI" w:cs="Segoe UI"/>
        </w:rPr>
      </w:pPr>
      <w:r w:rsidRPr="005B44C8">
        <w:rPr>
          <w:rFonts w:ascii="Segoe UI" w:hAnsi="Segoe UI" w:cs="Segoe UI"/>
        </w:rPr>
        <w:t xml:space="preserve">Era capaz de adquirir destrezas como dibujar en espejo, habilidad que mejoraba con la práctica hasta alcanzar un rendimiento normal. La mejora se mantenía en los días siguientes a su adquisición, a pesar de que HM declaraba no haber hecho </w:t>
      </w:r>
      <w:proofErr w:type="gramStart"/>
      <w:r w:rsidRPr="005B44C8">
        <w:rPr>
          <w:rFonts w:ascii="Segoe UI" w:hAnsi="Segoe UI" w:cs="Segoe UI"/>
        </w:rPr>
        <w:t>nunca antes</w:t>
      </w:r>
      <w:proofErr w:type="gramEnd"/>
      <w:r w:rsidRPr="005B44C8">
        <w:rPr>
          <w:rFonts w:ascii="Segoe UI" w:hAnsi="Segoe UI" w:cs="Segoe UI"/>
        </w:rPr>
        <w:t xml:space="preserve"> esta tarea. </w:t>
      </w:r>
    </w:p>
    <w:p w14:paraId="5D01628B" w14:textId="77777777" w:rsidR="00793B92" w:rsidRPr="00793B92" w:rsidRDefault="00793B92" w:rsidP="00793B92">
      <w:pPr>
        <w:pStyle w:val="Prrafodelista"/>
        <w:spacing w:line="240" w:lineRule="auto"/>
        <w:ind w:left="928"/>
        <w:rPr>
          <w:rFonts w:ascii="Segoe UI" w:hAnsi="Segoe UI" w:cs="Segoe UI"/>
        </w:rPr>
      </w:pPr>
    </w:p>
    <w:p w14:paraId="741CADE0" w14:textId="77777777" w:rsidR="005B44C8" w:rsidRPr="005B44C8" w:rsidRDefault="005B44C8" w:rsidP="00793B92">
      <w:pPr>
        <w:pStyle w:val="Prrafodelista"/>
        <w:numPr>
          <w:ilvl w:val="0"/>
          <w:numId w:val="22"/>
        </w:numPr>
        <w:spacing w:after="0" w:line="240" w:lineRule="auto"/>
        <w:rPr>
          <w:rFonts w:ascii="Segoe UI" w:hAnsi="Segoe UI" w:cs="Segoe UI"/>
        </w:rPr>
      </w:pPr>
      <w:r w:rsidRPr="005B44C8">
        <w:rPr>
          <w:rFonts w:ascii="Segoe UI" w:hAnsi="Segoe UI" w:cs="Segoe UI"/>
        </w:rPr>
        <w:t>Completa el cuadro con el sistema de memoria del que depende cada una de las siguientes actividades y si HM las tenía dañadas o preservadas.</w:t>
      </w:r>
    </w:p>
    <w:p w14:paraId="0B4764BD" w14:textId="77777777" w:rsidR="005B44C8" w:rsidRPr="005B44C8" w:rsidRDefault="005B44C8" w:rsidP="00793B92">
      <w:pPr>
        <w:ind w:left="360"/>
      </w:pPr>
    </w:p>
    <w:tbl>
      <w:tblPr>
        <w:tblStyle w:val="Tablaconcuadrcula"/>
        <w:tblW w:w="0" w:type="auto"/>
        <w:tblInd w:w="-37" w:type="dxa"/>
        <w:tblLook w:val="04A0" w:firstRow="1" w:lastRow="0" w:firstColumn="1" w:lastColumn="0" w:noHBand="0" w:noVBand="1"/>
      </w:tblPr>
      <w:tblGrid>
        <w:gridCol w:w="2806"/>
        <w:gridCol w:w="4778"/>
        <w:gridCol w:w="833"/>
      </w:tblGrid>
      <w:tr w:rsidR="005B44C8" w:rsidRPr="002536EC" w14:paraId="0C4E8EF3" w14:textId="77777777" w:rsidTr="002536EC">
        <w:trPr>
          <w:trHeight w:val="232"/>
        </w:trPr>
        <w:tc>
          <w:tcPr>
            <w:tcW w:w="2806" w:type="dxa"/>
            <w:tcBorders>
              <w:top w:val="single" w:sz="12" w:space="0" w:color="auto"/>
              <w:left w:val="single" w:sz="12" w:space="0" w:color="auto"/>
              <w:bottom w:val="single" w:sz="12" w:space="0" w:color="auto"/>
            </w:tcBorders>
            <w:vAlign w:val="center"/>
          </w:tcPr>
          <w:p w14:paraId="4CF04B99" w14:textId="77777777" w:rsidR="005B44C8" w:rsidRPr="002536EC" w:rsidRDefault="005B44C8" w:rsidP="00793B92">
            <w:pPr>
              <w:jc w:val="center"/>
            </w:pPr>
            <w:r w:rsidRPr="002536EC">
              <w:t>Actividad</w:t>
            </w:r>
          </w:p>
        </w:tc>
        <w:tc>
          <w:tcPr>
            <w:tcW w:w="4778" w:type="dxa"/>
            <w:tcBorders>
              <w:top w:val="single" w:sz="12" w:space="0" w:color="auto"/>
              <w:bottom w:val="single" w:sz="12" w:space="0" w:color="auto"/>
            </w:tcBorders>
            <w:vAlign w:val="center"/>
          </w:tcPr>
          <w:p w14:paraId="39911B7A" w14:textId="77777777" w:rsidR="005B44C8" w:rsidRPr="002536EC" w:rsidRDefault="005B44C8" w:rsidP="00793B92">
            <w:pPr>
              <w:jc w:val="center"/>
            </w:pPr>
            <w:r w:rsidRPr="002536EC">
              <w:t>Sistemas/ Subsistemas</w:t>
            </w:r>
          </w:p>
        </w:tc>
        <w:tc>
          <w:tcPr>
            <w:tcW w:w="833" w:type="dxa"/>
            <w:tcBorders>
              <w:top w:val="single" w:sz="12" w:space="0" w:color="auto"/>
              <w:bottom w:val="single" w:sz="12" w:space="0" w:color="auto"/>
              <w:right w:val="single" w:sz="12" w:space="0" w:color="auto"/>
            </w:tcBorders>
            <w:vAlign w:val="center"/>
          </w:tcPr>
          <w:p w14:paraId="0ED7EA92" w14:textId="77777777" w:rsidR="005B44C8" w:rsidRPr="002536EC" w:rsidRDefault="005B44C8" w:rsidP="00793B92">
            <w:pPr>
              <w:jc w:val="center"/>
            </w:pPr>
            <w:r w:rsidRPr="002536EC">
              <w:t>HM</w:t>
            </w:r>
          </w:p>
        </w:tc>
      </w:tr>
      <w:tr w:rsidR="005B44C8" w:rsidRPr="002536EC" w14:paraId="20175432" w14:textId="77777777" w:rsidTr="002536EC">
        <w:trPr>
          <w:trHeight w:val="474"/>
        </w:trPr>
        <w:tc>
          <w:tcPr>
            <w:tcW w:w="2806" w:type="dxa"/>
            <w:tcBorders>
              <w:top w:val="single" w:sz="12" w:space="0" w:color="auto"/>
              <w:left w:val="single" w:sz="12" w:space="0" w:color="auto"/>
              <w:bottom w:val="single" w:sz="12" w:space="0" w:color="auto"/>
            </w:tcBorders>
            <w:vAlign w:val="center"/>
          </w:tcPr>
          <w:p w14:paraId="3CCEC4B0" w14:textId="77777777" w:rsidR="005B44C8" w:rsidRPr="002536EC" w:rsidRDefault="005B44C8" w:rsidP="00793B92">
            <w:pPr>
              <w:jc w:val="left"/>
            </w:pPr>
            <w:r w:rsidRPr="002536EC">
              <w:t>Recordar lo que se ha comido</w:t>
            </w:r>
          </w:p>
        </w:tc>
        <w:tc>
          <w:tcPr>
            <w:tcW w:w="4778" w:type="dxa"/>
            <w:tcBorders>
              <w:top w:val="single" w:sz="12" w:space="0" w:color="auto"/>
              <w:bottom w:val="single" w:sz="12" w:space="0" w:color="auto"/>
            </w:tcBorders>
          </w:tcPr>
          <w:p w14:paraId="635C678E" w14:textId="77777777" w:rsidR="005B44C8" w:rsidRPr="002536EC" w:rsidRDefault="005B44C8" w:rsidP="00793B92"/>
        </w:tc>
        <w:tc>
          <w:tcPr>
            <w:tcW w:w="833" w:type="dxa"/>
            <w:tcBorders>
              <w:top w:val="single" w:sz="12" w:space="0" w:color="auto"/>
              <w:bottom w:val="single" w:sz="12" w:space="0" w:color="auto"/>
              <w:right w:val="single" w:sz="12" w:space="0" w:color="auto"/>
            </w:tcBorders>
          </w:tcPr>
          <w:p w14:paraId="6AFDA7B2" w14:textId="77777777" w:rsidR="005B44C8" w:rsidRPr="002536EC" w:rsidRDefault="005B44C8" w:rsidP="00793B92"/>
        </w:tc>
      </w:tr>
      <w:tr w:rsidR="005B44C8" w:rsidRPr="002536EC" w14:paraId="344CC444" w14:textId="77777777" w:rsidTr="002536EC">
        <w:trPr>
          <w:trHeight w:val="918"/>
        </w:trPr>
        <w:tc>
          <w:tcPr>
            <w:tcW w:w="2806" w:type="dxa"/>
            <w:tcBorders>
              <w:top w:val="single" w:sz="12" w:space="0" w:color="auto"/>
              <w:left w:val="single" w:sz="12" w:space="0" w:color="auto"/>
            </w:tcBorders>
            <w:vAlign w:val="center"/>
          </w:tcPr>
          <w:p w14:paraId="3A05D7CF" w14:textId="77777777" w:rsidR="005B44C8" w:rsidRPr="002536EC" w:rsidRDefault="005B44C8" w:rsidP="00793B92">
            <w:pPr>
              <w:jc w:val="left"/>
            </w:pPr>
            <w:r w:rsidRPr="002536EC">
              <w:t>Mantener una conversación sin distracciones</w:t>
            </w:r>
          </w:p>
        </w:tc>
        <w:tc>
          <w:tcPr>
            <w:tcW w:w="4778" w:type="dxa"/>
            <w:tcBorders>
              <w:top w:val="single" w:sz="12" w:space="0" w:color="auto"/>
            </w:tcBorders>
          </w:tcPr>
          <w:p w14:paraId="0D34EB48" w14:textId="77777777" w:rsidR="005B44C8" w:rsidRPr="002536EC" w:rsidRDefault="005B44C8" w:rsidP="00793B92"/>
        </w:tc>
        <w:tc>
          <w:tcPr>
            <w:tcW w:w="833" w:type="dxa"/>
            <w:tcBorders>
              <w:top w:val="single" w:sz="12" w:space="0" w:color="auto"/>
              <w:right w:val="single" w:sz="12" w:space="0" w:color="auto"/>
            </w:tcBorders>
          </w:tcPr>
          <w:p w14:paraId="4232DCC8" w14:textId="77777777" w:rsidR="005B44C8" w:rsidRPr="002536EC" w:rsidRDefault="005B44C8" w:rsidP="00793B92"/>
        </w:tc>
      </w:tr>
      <w:tr w:rsidR="005B44C8" w:rsidRPr="002536EC" w14:paraId="2961C26F" w14:textId="77777777" w:rsidTr="002536EC">
        <w:trPr>
          <w:trHeight w:val="496"/>
        </w:trPr>
        <w:tc>
          <w:tcPr>
            <w:tcW w:w="2806" w:type="dxa"/>
            <w:tcBorders>
              <w:top w:val="single" w:sz="12" w:space="0" w:color="auto"/>
              <w:left w:val="single" w:sz="12" w:space="0" w:color="auto"/>
              <w:bottom w:val="single" w:sz="12" w:space="0" w:color="auto"/>
            </w:tcBorders>
            <w:vAlign w:val="center"/>
          </w:tcPr>
          <w:p w14:paraId="001235DB" w14:textId="77777777" w:rsidR="005B44C8" w:rsidRPr="002536EC" w:rsidRDefault="005B44C8" w:rsidP="00793B92">
            <w:pPr>
              <w:jc w:val="left"/>
            </w:pPr>
            <w:r w:rsidRPr="002536EC">
              <w:t>Recordar eventos de la infancia</w:t>
            </w:r>
          </w:p>
        </w:tc>
        <w:tc>
          <w:tcPr>
            <w:tcW w:w="4778" w:type="dxa"/>
            <w:tcBorders>
              <w:top w:val="single" w:sz="12" w:space="0" w:color="auto"/>
              <w:bottom w:val="single" w:sz="12" w:space="0" w:color="auto"/>
            </w:tcBorders>
          </w:tcPr>
          <w:p w14:paraId="55A8BB2B" w14:textId="77777777" w:rsidR="005B44C8" w:rsidRPr="002536EC" w:rsidRDefault="005B44C8" w:rsidP="00793B92"/>
        </w:tc>
        <w:tc>
          <w:tcPr>
            <w:tcW w:w="833" w:type="dxa"/>
            <w:tcBorders>
              <w:top w:val="single" w:sz="12" w:space="0" w:color="auto"/>
              <w:bottom w:val="single" w:sz="12" w:space="0" w:color="auto"/>
              <w:right w:val="single" w:sz="12" w:space="0" w:color="auto"/>
            </w:tcBorders>
          </w:tcPr>
          <w:p w14:paraId="45214BB2" w14:textId="77777777" w:rsidR="005B44C8" w:rsidRPr="002536EC" w:rsidRDefault="005B44C8" w:rsidP="00793B92"/>
        </w:tc>
      </w:tr>
      <w:tr w:rsidR="005B44C8" w:rsidRPr="002536EC" w14:paraId="387AF5E3" w14:textId="77777777" w:rsidTr="002536EC">
        <w:trPr>
          <w:trHeight w:val="935"/>
        </w:trPr>
        <w:tc>
          <w:tcPr>
            <w:tcW w:w="2806" w:type="dxa"/>
            <w:tcBorders>
              <w:top w:val="single" w:sz="12" w:space="0" w:color="auto"/>
              <w:left w:val="single" w:sz="12" w:space="0" w:color="auto"/>
            </w:tcBorders>
            <w:vAlign w:val="center"/>
          </w:tcPr>
          <w:p w14:paraId="266CDCD7" w14:textId="77777777" w:rsidR="005B44C8" w:rsidRPr="002536EC" w:rsidRDefault="005B44C8" w:rsidP="00793B92">
            <w:pPr>
              <w:jc w:val="left"/>
            </w:pPr>
            <w:r w:rsidRPr="002536EC">
              <w:t>Crucigramas</w:t>
            </w:r>
          </w:p>
        </w:tc>
        <w:tc>
          <w:tcPr>
            <w:tcW w:w="4778" w:type="dxa"/>
            <w:tcBorders>
              <w:top w:val="single" w:sz="12" w:space="0" w:color="auto"/>
            </w:tcBorders>
          </w:tcPr>
          <w:p w14:paraId="3960E6A4" w14:textId="77777777" w:rsidR="005B44C8" w:rsidRPr="002536EC" w:rsidRDefault="005B44C8" w:rsidP="00793B92"/>
        </w:tc>
        <w:tc>
          <w:tcPr>
            <w:tcW w:w="833" w:type="dxa"/>
            <w:tcBorders>
              <w:top w:val="single" w:sz="12" w:space="0" w:color="auto"/>
              <w:right w:val="single" w:sz="12" w:space="0" w:color="auto"/>
            </w:tcBorders>
          </w:tcPr>
          <w:p w14:paraId="557D06CE" w14:textId="77777777" w:rsidR="005B44C8" w:rsidRPr="002536EC" w:rsidRDefault="005B44C8" w:rsidP="00793B92"/>
        </w:tc>
      </w:tr>
      <w:tr w:rsidR="005B44C8" w:rsidRPr="002536EC" w14:paraId="552504D7" w14:textId="77777777" w:rsidTr="002536EC">
        <w:trPr>
          <w:trHeight w:val="971"/>
        </w:trPr>
        <w:tc>
          <w:tcPr>
            <w:tcW w:w="2806" w:type="dxa"/>
            <w:tcBorders>
              <w:top w:val="single" w:sz="12" w:space="0" w:color="auto"/>
              <w:left w:val="single" w:sz="12" w:space="0" w:color="auto"/>
            </w:tcBorders>
            <w:vAlign w:val="center"/>
          </w:tcPr>
          <w:p w14:paraId="6037D244" w14:textId="77777777" w:rsidR="005B44C8" w:rsidRPr="002536EC" w:rsidRDefault="005B44C8" w:rsidP="00793B92">
            <w:pPr>
              <w:jc w:val="left"/>
            </w:pPr>
            <w:r w:rsidRPr="002536EC">
              <w:t>Pruebas de aritmética</w:t>
            </w:r>
          </w:p>
        </w:tc>
        <w:tc>
          <w:tcPr>
            <w:tcW w:w="4778" w:type="dxa"/>
            <w:tcBorders>
              <w:top w:val="single" w:sz="12" w:space="0" w:color="auto"/>
            </w:tcBorders>
          </w:tcPr>
          <w:p w14:paraId="588A5B82" w14:textId="77777777" w:rsidR="005B44C8" w:rsidRPr="002536EC" w:rsidRDefault="005B44C8" w:rsidP="00793B92"/>
        </w:tc>
        <w:tc>
          <w:tcPr>
            <w:tcW w:w="833" w:type="dxa"/>
            <w:tcBorders>
              <w:top w:val="single" w:sz="12" w:space="0" w:color="auto"/>
              <w:right w:val="single" w:sz="12" w:space="0" w:color="auto"/>
            </w:tcBorders>
          </w:tcPr>
          <w:p w14:paraId="4EE57E24" w14:textId="77777777" w:rsidR="005B44C8" w:rsidRPr="002536EC" w:rsidRDefault="005B44C8" w:rsidP="00793B92"/>
        </w:tc>
      </w:tr>
      <w:tr w:rsidR="005B44C8" w:rsidRPr="002536EC" w14:paraId="1CC70830" w14:textId="77777777" w:rsidTr="002536EC">
        <w:trPr>
          <w:trHeight w:val="496"/>
        </w:trPr>
        <w:tc>
          <w:tcPr>
            <w:tcW w:w="2806" w:type="dxa"/>
            <w:tcBorders>
              <w:top w:val="single" w:sz="12" w:space="0" w:color="auto"/>
              <w:left w:val="single" w:sz="12" w:space="0" w:color="auto"/>
              <w:bottom w:val="single" w:sz="12" w:space="0" w:color="auto"/>
            </w:tcBorders>
            <w:vAlign w:val="center"/>
          </w:tcPr>
          <w:p w14:paraId="08379D2D" w14:textId="77777777" w:rsidR="005B44C8" w:rsidRPr="002536EC" w:rsidRDefault="005B44C8" w:rsidP="00793B92">
            <w:pPr>
              <w:jc w:val="left"/>
            </w:pPr>
            <w:r w:rsidRPr="002536EC">
              <w:t>Dibujo en espejo</w:t>
            </w:r>
          </w:p>
        </w:tc>
        <w:tc>
          <w:tcPr>
            <w:tcW w:w="4778" w:type="dxa"/>
            <w:tcBorders>
              <w:top w:val="single" w:sz="12" w:space="0" w:color="auto"/>
              <w:bottom w:val="single" w:sz="12" w:space="0" w:color="auto"/>
            </w:tcBorders>
          </w:tcPr>
          <w:p w14:paraId="58957E7E" w14:textId="77777777" w:rsidR="005B44C8" w:rsidRPr="002536EC" w:rsidRDefault="005B44C8" w:rsidP="00793B92"/>
        </w:tc>
        <w:tc>
          <w:tcPr>
            <w:tcW w:w="833" w:type="dxa"/>
            <w:tcBorders>
              <w:top w:val="single" w:sz="12" w:space="0" w:color="auto"/>
              <w:bottom w:val="single" w:sz="12" w:space="0" w:color="auto"/>
              <w:right w:val="single" w:sz="12" w:space="0" w:color="auto"/>
            </w:tcBorders>
          </w:tcPr>
          <w:p w14:paraId="7A229BFC" w14:textId="77777777" w:rsidR="005B44C8" w:rsidRPr="002536EC" w:rsidRDefault="005B44C8" w:rsidP="00793B92"/>
        </w:tc>
      </w:tr>
    </w:tbl>
    <w:p w14:paraId="677772C8" w14:textId="77777777" w:rsidR="005B44C8" w:rsidRPr="005B44C8" w:rsidRDefault="005B44C8" w:rsidP="00793B92"/>
    <w:p w14:paraId="4F67DED3" w14:textId="7AC07498" w:rsidR="005B44C8" w:rsidRPr="003276B9" w:rsidRDefault="005B44C8" w:rsidP="003276B9">
      <w:pPr>
        <w:pStyle w:val="Prrafodelista"/>
        <w:numPr>
          <w:ilvl w:val="0"/>
          <w:numId w:val="22"/>
        </w:numPr>
        <w:spacing w:after="0" w:line="240" w:lineRule="auto"/>
        <w:jc w:val="left"/>
        <w:rPr>
          <w:rFonts w:ascii="Segoe UI" w:hAnsi="Segoe UI" w:cs="Segoe UI"/>
        </w:rPr>
      </w:pPr>
      <w:r w:rsidRPr="005B44C8">
        <w:rPr>
          <w:rFonts w:ascii="Segoe UI" w:hAnsi="Segoe UI" w:cs="Segoe UI"/>
        </w:rPr>
        <w:t xml:space="preserve">¿Cómo es la recuperación de las tareas </w:t>
      </w:r>
      <w:r w:rsidR="00B43020">
        <w:rPr>
          <w:rFonts w:ascii="Segoe UI" w:hAnsi="Segoe UI" w:cs="Segoe UI"/>
        </w:rPr>
        <w:t xml:space="preserve">nuevas </w:t>
      </w:r>
      <w:r w:rsidRPr="005B44C8">
        <w:rPr>
          <w:rFonts w:ascii="Segoe UI" w:hAnsi="Segoe UI" w:cs="Segoe UI"/>
        </w:rPr>
        <w:t>que HM puede</w:t>
      </w:r>
      <w:r w:rsidR="00B43020">
        <w:rPr>
          <w:rFonts w:ascii="Segoe UI" w:hAnsi="Segoe UI" w:cs="Segoe UI"/>
        </w:rPr>
        <w:t xml:space="preserve"> aprender</w:t>
      </w:r>
      <w:r w:rsidRPr="005B44C8">
        <w:rPr>
          <w:rFonts w:ascii="Segoe UI" w:hAnsi="Segoe UI" w:cs="Segoe UI"/>
        </w:rPr>
        <w:t xml:space="preserve"> sin problemas?</w:t>
      </w:r>
    </w:p>
    <w:p w14:paraId="5EDC25AF" w14:textId="77777777" w:rsidR="005B44C8" w:rsidRPr="005B44C8" w:rsidRDefault="005B44C8" w:rsidP="00793B92">
      <w:pPr>
        <w:rPr>
          <w:u w:val="single"/>
        </w:rPr>
      </w:pPr>
      <w:r w:rsidRPr="005B44C8">
        <w:rPr>
          <w:b/>
          <w:u w:val="single"/>
        </w:rPr>
        <w:lastRenderedPageBreak/>
        <w:t>Tercera parte. Relación del caso con aspectos teóricos.</w:t>
      </w:r>
      <w:r w:rsidRPr="005B44C8">
        <w:rPr>
          <w:u w:val="single"/>
        </w:rPr>
        <w:t xml:space="preserve"> </w:t>
      </w:r>
    </w:p>
    <w:p w14:paraId="3E9E8D08" w14:textId="77777777" w:rsidR="005B44C8" w:rsidRPr="005B44C8" w:rsidRDefault="005B44C8" w:rsidP="00793B92"/>
    <w:p w14:paraId="6395394E" w14:textId="77777777" w:rsidR="005B44C8" w:rsidRPr="005B44C8" w:rsidRDefault="005B44C8" w:rsidP="00793B92">
      <w:pPr>
        <w:pStyle w:val="Prrafodelista"/>
        <w:numPr>
          <w:ilvl w:val="0"/>
          <w:numId w:val="19"/>
        </w:numPr>
        <w:spacing w:after="0" w:line="240" w:lineRule="auto"/>
        <w:rPr>
          <w:rFonts w:ascii="Segoe UI" w:hAnsi="Segoe UI" w:cs="Segoe UI"/>
        </w:rPr>
      </w:pPr>
      <w:r w:rsidRPr="005B44C8">
        <w:rPr>
          <w:rFonts w:ascii="Segoe UI" w:hAnsi="Segoe UI" w:cs="Segoe UI"/>
        </w:rPr>
        <w:t>Sitúa en el esquema los conceptos de amnesia anterógrada y retrógrada, así como el gradiente temporal de esta última.</w:t>
      </w:r>
    </w:p>
    <w:p w14:paraId="69F7DD68" w14:textId="77777777" w:rsidR="005B44C8" w:rsidRPr="005B44C8" w:rsidRDefault="005B44C8" w:rsidP="00793B92">
      <w:r w:rsidRPr="005B44C8">
        <w:rPr>
          <w:noProof/>
        </w:rPr>
        <w:drawing>
          <wp:anchor distT="0" distB="0" distL="114300" distR="114300" simplePos="0" relativeHeight="251709952" behindDoc="0" locked="0" layoutInCell="1" allowOverlap="1" wp14:anchorId="70EE8A9C" wp14:editId="0A486954">
            <wp:simplePos x="0" y="0"/>
            <wp:positionH relativeFrom="column">
              <wp:posOffset>2515992</wp:posOffset>
            </wp:positionH>
            <wp:positionV relativeFrom="paragraph">
              <wp:posOffset>144291</wp:posOffset>
            </wp:positionV>
            <wp:extent cx="341507" cy="519344"/>
            <wp:effectExtent l="0" t="0" r="0" b="0"/>
            <wp:wrapNone/>
            <wp:docPr id="7" name="Imagen 2" descr="Forma, Flech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 descr="Forma, Flecha&#10;&#10;Descripción generada automáticamente"/>
                    <pic:cNvPicPr>
                      <a:picLocks noChangeAspect="1"/>
                    </pic:cNvPicPr>
                  </pic:nvPicPr>
                  <pic:blipFill>
                    <a:blip r:embed="rId19"/>
                    <a:stretch>
                      <a:fillRect/>
                    </a:stretch>
                  </pic:blipFill>
                  <pic:spPr>
                    <a:xfrm>
                      <a:off x="0" y="0"/>
                      <a:ext cx="346150" cy="526405"/>
                    </a:xfrm>
                    <a:prstGeom prst="rect">
                      <a:avLst/>
                    </a:prstGeom>
                  </pic:spPr>
                </pic:pic>
              </a:graphicData>
            </a:graphic>
            <wp14:sizeRelH relativeFrom="margin">
              <wp14:pctWidth>0</wp14:pctWidth>
            </wp14:sizeRelH>
            <wp14:sizeRelV relativeFrom="margin">
              <wp14:pctHeight>0</wp14:pctHeight>
            </wp14:sizeRelV>
          </wp:anchor>
        </w:drawing>
      </w:r>
    </w:p>
    <w:p w14:paraId="64F5E161" w14:textId="77777777" w:rsidR="005B44C8" w:rsidRPr="005B44C8" w:rsidRDefault="005B44C8" w:rsidP="00793B92"/>
    <w:p w14:paraId="47D43715" w14:textId="77777777" w:rsidR="005B44C8" w:rsidRPr="005B44C8" w:rsidRDefault="005B44C8" w:rsidP="00793B92"/>
    <w:p w14:paraId="3351E93C" w14:textId="77777777" w:rsidR="005B44C8" w:rsidRPr="005B44C8" w:rsidRDefault="005B44C8" w:rsidP="00793B92"/>
    <w:p w14:paraId="686D7D02" w14:textId="77777777" w:rsidR="005B44C8" w:rsidRPr="005B44C8" w:rsidRDefault="005B44C8" w:rsidP="00793B92">
      <w:r w:rsidRPr="005B44C8">
        <w:rPr>
          <w:noProof/>
        </w:rPr>
        <w:drawing>
          <wp:anchor distT="0" distB="0" distL="114300" distR="114300" simplePos="0" relativeHeight="251712000" behindDoc="0" locked="0" layoutInCell="1" allowOverlap="1" wp14:anchorId="16FD694D" wp14:editId="12BD61C7">
            <wp:simplePos x="0" y="0"/>
            <wp:positionH relativeFrom="column">
              <wp:posOffset>1989262</wp:posOffset>
            </wp:positionH>
            <wp:positionV relativeFrom="paragraph">
              <wp:posOffset>18555</wp:posOffset>
            </wp:positionV>
            <wp:extent cx="632039" cy="640810"/>
            <wp:effectExtent l="46355" t="29845" r="49530" b="49530"/>
            <wp:wrapNone/>
            <wp:docPr id="19" name="Imagen 2" descr="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 descr="Forma&#10;&#10;Descripción generada automáticamente con confianza media"/>
                    <pic:cNvPicPr>
                      <a:picLocks noChangeAspect="1"/>
                    </pic:cNvPicPr>
                  </pic:nvPicPr>
                  <pic:blipFill>
                    <a:blip r:embed="rId20"/>
                    <a:stretch>
                      <a:fillRect/>
                    </a:stretch>
                  </pic:blipFill>
                  <pic:spPr>
                    <a:xfrm rot="5876995" flipV="1">
                      <a:off x="0" y="0"/>
                      <a:ext cx="632039" cy="640810"/>
                    </a:xfrm>
                    <a:prstGeom prst="rect">
                      <a:avLst/>
                    </a:prstGeom>
                  </pic:spPr>
                </pic:pic>
              </a:graphicData>
            </a:graphic>
          </wp:anchor>
        </w:drawing>
      </w:r>
      <w:r w:rsidRPr="005B44C8">
        <w:rPr>
          <w:noProof/>
        </w:rPr>
        <w:drawing>
          <wp:anchor distT="0" distB="0" distL="114300" distR="114300" simplePos="0" relativeHeight="251710976" behindDoc="0" locked="0" layoutInCell="1" allowOverlap="1" wp14:anchorId="065CC89E" wp14:editId="30890727">
            <wp:simplePos x="0" y="0"/>
            <wp:positionH relativeFrom="column">
              <wp:posOffset>2656405</wp:posOffset>
            </wp:positionH>
            <wp:positionV relativeFrom="paragraph">
              <wp:posOffset>32390</wp:posOffset>
            </wp:positionV>
            <wp:extent cx="632039" cy="617291"/>
            <wp:effectExtent l="58103" t="18097" r="61277" b="35878"/>
            <wp:wrapNone/>
            <wp:docPr id="18" name="Imagen 1" descr="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 descr="Forma&#10;&#10;Descripción generada automáticamente con confianza media"/>
                    <pic:cNvPicPr>
                      <a:picLocks noChangeAspect="1"/>
                    </pic:cNvPicPr>
                  </pic:nvPicPr>
                  <pic:blipFill>
                    <a:blip r:embed="rId20"/>
                    <a:stretch>
                      <a:fillRect/>
                    </a:stretch>
                  </pic:blipFill>
                  <pic:spPr>
                    <a:xfrm rot="4921494">
                      <a:off x="0" y="0"/>
                      <a:ext cx="632039" cy="617291"/>
                    </a:xfrm>
                    <a:prstGeom prst="rect">
                      <a:avLst/>
                    </a:prstGeom>
                  </pic:spPr>
                </pic:pic>
              </a:graphicData>
            </a:graphic>
          </wp:anchor>
        </w:drawing>
      </w:r>
      <w:r w:rsidRPr="005B44C8">
        <w:rPr>
          <w:noProof/>
        </w:rPr>
        <mc:AlternateContent>
          <mc:Choice Requires="wps">
            <w:drawing>
              <wp:anchor distT="0" distB="0" distL="114300" distR="114300" simplePos="0" relativeHeight="251707904" behindDoc="0" locked="0" layoutInCell="1" allowOverlap="1" wp14:anchorId="13E42E06" wp14:editId="33C66144">
                <wp:simplePos x="0" y="0"/>
                <wp:positionH relativeFrom="column">
                  <wp:posOffset>0</wp:posOffset>
                </wp:positionH>
                <wp:positionV relativeFrom="paragraph">
                  <wp:posOffset>80645</wp:posOffset>
                </wp:positionV>
                <wp:extent cx="5372100" cy="0"/>
                <wp:effectExtent l="0" t="127000" r="0" b="127000"/>
                <wp:wrapNone/>
                <wp:docPr id="16" name="Conector recto de flecha 16"/>
                <wp:cNvGraphicFramePr/>
                <a:graphic xmlns:a="http://schemas.openxmlformats.org/drawingml/2006/main">
                  <a:graphicData uri="http://schemas.microsoft.com/office/word/2010/wordprocessingShape">
                    <wps:wsp>
                      <wps:cNvCnPr/>
                      <wps:spPr>
                        <a:xfrm>
                          <a:off x="0" y="0"/>
                          <a:ext cx="5372100"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38194C3" id="_x0000_t32" coordsize="21600,21600" o:spt="32" o:oned="t" path="m,l21600,21600e" filled="f">
                <v:path arrowok="t" fillok="f" o:connecttype="none"/>
                <o:lock v:ext="edit" shapetype="t"/>
              </v:shapetype>
              <v:shape id="Conector recto de flecha 16" o:spid="_x0000_s1026" type="#_x0000_t32" style="position:absolute;margin-left:0;margin-top:6.35pt;width:423pt;height:0;z-index:251707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" strokecolor="black [3213]" strokeweight="3pt">
                <v:stroke endarrow="block"/>
              </v:shape>
            </w:pict>
          </mc:Fallback>
        </mc:AlternateContent>
      </w:r>
    </w:p>
    <w:p w14:paraId="4B61AA3D" w14:textId="77777777" w:rsidR="005B44C8" w:rsidRPr="005B44C8" w:rsidRDefault="005B44C8" w:rsidP="00793B92"/>
    <w:p w14:paraId="7CCCD14E" w14:textId="77777777" w:rsidR="005B44C8" w:rsidRPr="005B44C8" w:rsidRDefault="005B44C8" w:rsidP="00793B92">
      <w:r w:rsidRPr="005B44C8">
        <w:rPr>
          <w:noProof/>
        </w:rPr>
        <mc:AlternateContent>
          <mc:Choice Requires="wps">
            <w:drawing>
              <wp:anchor distT="0" distB="0" distL="114300" distR="114300" simplePos="0" relativeHeight="251714048" behindDoc="0" locked="0" layoutInCell="1" allowOverlap="1" wp14:anchorId="5C8E334F" wp14:editId="56535416">
                <wp:simplePos x="0" y="0"/>
                <wp:positionH relativeFrom="column">
                  <wp:posOffset>687070</wp:posOffset>
                </wp:positionH>
                <wp:positionV relativeFrom="paragraph">
                  <wp:posOffset>114300</wp:posOffset>
                </wp:positionV>
                <wp:extent cx="1483995" cy="345440"/>
                <wp:effectExtent l="0" t="0" r="0" b="10160"/>
                <wp:wrapSquare wrapText="bothSides"/>
                <wp:docPr id="21" name="Cuadro de texto 21"/>
                <wp:cNvGraphicFramePr/>
                <a:graphic xmlns:a="http://schemas.openxmlformats.org/drawingml/2006/main">
                  <a:graphicData uri="http://schemas.microsoft.com/office/word/2010/wordprocessingShape">
                    <wps:wsp>
                      <wps:cNvSpPr txBox="1"/>
                      <wps:spPr>
                        <a:xfrm>
                          <a:off x="0" y="0"/>
                          <a:ext cx="1483995"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C21290" w14:textId="77777777" w:rsidR="005B44C8" w:rsidRPr="00590468" w:rsidRDefault="005B44C8" w:rsidP="005B44C8">
                            <w:pPr>
                              <w:rPr>
                                <w:rFonts w:ascii="Helvetica Neue Light" w:hAnsi="Helvetica Neue Light"/>
                                <w:sz w:val="15"/>
                                <w:szCs w:val="20"/>
                              </w:rPr>
                            </w:pPr>
                            <w:r>
                              <w:rPr>
                                <w:rFonts w:ascii="Helvetica Neue Light" w:hAnsi="Helvetica Neue Light"/>
                                <w:sz w:val="20"/>
                              </w:rPr>
                              <w:t>Antes</w:t>
                            </w:r>
                            <w:r w:rsidRPr="00590468">
                              <w:rPr>
                                <w:rFonts w:ascii="Helvetica Neue Light" w:hAnsi="Helvetica Neue Light"/>
                                <w:sz w:val="20"/>
                              </w:rPr>
                              <w:t xml:space="preserve"> de la les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E334F" id="Cuadro de texto 21" o:spid="_x0000_s1027" type="#_x0000_t202" style="position:absolute;left:0;text-align:left;margin-left:54.1pt;margin-top:9pt;width:116.85pt;height:27.2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" filled="f" stroked="f">
                <v:textbox>
                  <w:txbxContent>
                    <w:p w14:paraId="70C21290" w14:textId="77777777" w:rsidR="005B44C8" w:rsidRPr="00590468" w:rsidRDefault="005B44C8" w:rsidP="005B44C8">
                      <w:pPr>
                        <w:rPr>
                          <w:rFonts w:ascii="Helvetica Neue Light" w:hAnsi="Helvetica Neue Light"/>
                          <w:sz w:val="15"/>
                          <w:szCs w:val="20"/>
                        </w:rPr>
                      </w:pPr>
                      <w:r>
                        <w:rPr>
                          <w:rFonts w:ascii="Helvetica Neue Light" w:hAnsi="Helvetica Neue Light"/>
                          <w:sz w:val="20"/>
                        </w:rPr>
                        <w:t>Antes</w:t>
                      </w:r>
                      <w:r w:rsidRPr="00590468">
                        <w:rPr>
                          <w:rFonts w:ascii="Helvetica Neue Light" w:hAnsi="Helvetica Neue Light"/>
                          <w:sz w:val="20"/>
                        </w:rPr>
                        <w:t xml:space="preserve"> de la lesión</w:t>
                      </w:r>
                    </w:p>
                  </w:txbxContent>
                </v:textbox>
                <w10:wrap type="square"/>
              </v:shape>
            </w:pict>
          </mc:Fallback>
        </mc:AlternateContent>
      </w:r>
      <w:r w:rsidRPr="005B44C8">
        <w:rPr>
          <w:noProof/>
        </w:rPr>
        <mc:AlternateContent>
          <mc:Choice Requires="wps">
            <w:drawing>
              <wp:anchor distT="0" distB="0" distL="114300" distR="114300" simplePos="0" relativeHeight="251713024" behindDoc="0" locked="0" layoutInCell="1" allowOverlap="1" wp14:anchorId="55CDA988" wp14:editId="4DEDA291">
                <wp:simplePos x="0" y="0"/>
                <wp:positionH relativeFrom="column">
                  <wp:posOffset>3430270</wp:posOffset>
                </wp:positionH>
                <wp:positionV relativeFrom="paragraph">
                  <wp:posOffset>107950</wp:posOffset>
                </wp:positionV>
                <wp:extent cx="1483995" cy="345440"/>
                <wp:effectExtent l="0" t="0" r="0" b="10160"/>
                <wp:wrapSquare wrapText="bothSides"/>
                <wp:docPr id="20" name="Cuadro de texto 20"/>
                <wp:cNvGraphicFramePr/>
                <a:graphic xmlns:a="http://schemas.openxmlformats.org/drawingml/2006/main">
                  <a:graphicData uri="http://schemas.microsoft.com/office/word/2010/wordprocessingShape">
                    <wps:wsp>
                      <wps:cNvSpPr txBox="1"/>
                      <wps:spPr>
                        <a:xfrm>
                          <a:off x="0" y="0"/>
                          <a:ext cx="1483995"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3616195" w14:textId="77777777" w:rsidR="005B44C8" w:rsidRPr="00590468" w:rsidRDefault="005B44C8" w:rsidP="005B44C8">
                            <w:pPr>
                              <w:rPr>
                                <w:rFonts w:ascii="Helvetica Neue Light" w:hAnsi="Helvetica Neue Light"/>
                                <w:sz w:val="15"/>
                                <w:szCs w:val="20"/>
                              </w:rPr>
                            </w:pPr>
                            <w:r w:rsidRPr="00590468">
                              <w:rPr>
                                <w:rFonts w:ascii="Helvetica Neue Light" w:hAnsi="Helvetica Neue Light"/>
                                <w:sz w:val="20"/>
                              </w:rPr>
                              <w:t>Después de la les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DA988" id="Cuadro de texto 20" o:spid="_x0000_s1028" type="#_x0000_t202" style="position:absolute;left:0;text-align:left;margin-left:270.1pt;margin-top:8.5pt;width:116.85pt;height:27.2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" filled="f" stroked="f">
                <v:textbox>
                  <w:txbxContent>
                    <w:p w14:paraId="53616195" w14:textId="77777777" w:rsidR="005B44C8" w:rsidRPr="00590468" w:rsidRDefault="005B44C8" w:rsidP="005B44C8">
                      <w:pPr>
                        <w:rPr>
                          <w:rFonts w:ascii="Helvetica Neue Light" w:hAnsi="Helvetica Neue Light"/>
                          <w:sz w:val="15"/>
                          <w:szCs w:val="20"/>
                        </w:rPr>
                      </w:pPr>
                      <w:r w:rsidRPr="00590468">
                        <w:rPr>
                          <w:rFonts w:ascii="Helvetica Neue Light" w:hAnsi="Helvetica Neue Light"/>
                          <w:sz w:val="20"/>
                        </w:rPr>
                        <w:t>Después de la lesión</w:t>
                      </w:r>
                    </w:p>
                  </w:txbxContent>
                </v:textbox>
                <w10:wrap type="square"/>
              </v:shape>
            </w:pict>
          </mc:Fallback>
        </mc:AlternateContent>
      </w:r>
    </w:p>
    <w:p w14:paraId="588693CC" w14:textId="77777777" w:rsidR="005B44C8" w:rsidRPr="005B44C8" w:rsidRDefault="005B44C8" w:rsidP="00793B92"/>
    <w:p w14:paraId="3DE0D9B1" w14:textId="77777777" w:rsidR="005B44C8" w:rsidRPr="005B44C8" w:rsidRDefault="005B44C8" w:rsidP="00793B92"/>
    <w:p w14:paraId="760C3A4F" w14:textId="77777777" w:rsidR="005B44C8" w:rsidRPr="005B44C8" w:rsidRDefault="005B44C8" w:rsidP="00793B92"/>
    <w:p w14:paraId="4E25CED3" w14:textId="77777777" w:rsidR="005B44C8" w:rsidRPr="005B44C8" w:rsidRDefault="005B44C8" w:rsidP="00793B92">
      <w:pPr>
        <w:pStyle w:val="Prrafodelista"/>
        <w:numPr>
          <w:ilvl w:val="0"/>
          <w:numId w:val="19"/>
        </w:numPr>
        <w:spacing w:after="0" w:line="240" w:lineRule="auto"/>
        <w:jc w:val="left"/>
        <w:rPr>
          <w:rFonts w:ascii="Segoe UI" w:hAnsi="Segoe UI" w:cs="Segoe UI"/>
        </w:rPr>
      </w:pPr>
      <w:r w:rsidRPr="005B44C8">
        <w:rPr>
          <w:rFonts w:ascii="Segoe UI" w:hAnsi="Segoe UI" w:cs="Segoe UI"/>
        </w:rPr>
        <w:t xml:space="preserve">De los </w:t>
      </w:r>
      <w:proofErr w:type="gramStart"/>
      <w:r w:rsidRPr="005B44C8">
        <w:rPr>
          <w:rFonts w:ascii="Segoe UI" w:hAnsi="Segoe UI" w:cs="Segoe UI"/>
        </w:rPr>
        <w:t>déficit enumerados</w:t>
      </w:r>
      <w:proofErr w:type="gramEnd"/>
      <w:r w:rsidRPr="005B44C8">
        <w:rPr>
          <w:rFonts w:ascii="Segoe UI" w:hAnsi="Segoe UI" w:cs="Segoe UI"/>
        </w:rPr>
        <w:t xml:space="preserve"> en el estudio del caso HM ¿cuáles se deben a su amnesia retrógrada y cuáles a su amnesia anterógrada?</w:t>
      </w:r>
    </w:p>
    <w:p w14:paraId="0E2EE32B" w14:textId="77777777" w:rsidR="005B44C8" w:rsidRPr="005B44C8" w:rsidRDefault="005B44C8" w:rsidP="00793B92"/>
    <w:p w14:paraId="37CDA371" w14:textId="77777777" w:rsidR="005B44C8" w:rsidRPr="005B44C8" w:rsidRDefault="005B44C8" w:rsidP="00793B92"/>
    <w:p w14:paraId="6703F014" w14:textId="77777777" w:rsidR="005B44C8" w:rsidRPr="005B44C8" w:rsidRDefault="005B44C8" w:rsidP="00793B92">
      <w:pPr>
        <w:pStyle w:val="Prrafodelista"/>
        <w:numPr>
          <w:ilvl w:val="0"/>
          <w:numId w:val="19"/>
        </w:numPr>
        <w:spacing w:after="0" w:line="240" w:lineRule="auto"/>
        <w:jc w:val="left"/>
        <w:rPr>
          <w:rFonts w:ascii="Segoe UI" w:hAnsi="Segoe UI" w:cs="Segoe UI"/>
        </w:rPr>
      </w:pPr>
      <w:r w:rsidRPr="005B44C8">
        <w:rPr>
          <w:rFonts w:ascii="Segoe UI" w:hAnsi="Segoe UI" w:cs="Segoe UI"/>
        </w:rPr>
        <w:t>¿Por qué el caso HM aporta evidencia de que la naturaleza de la memoria es múltiple y no unitaria?</w:t>
      </w:r>
    </w:p>
    <w:p w14:paraId="26F683F6" w14:textId="77777777" w:rsidR="005B44C8" w:rsidRPr="005B44C8" w:rsidRDefault="005B44C8" w:rsidP="00793B92"/>
    <w:p w14:paraId="5A314045" w14:textId="77777777" w:rsidR="005B44C8" w:rsidRPr="005B44C8" w:rsidRDefault="005B44C8" w:rsidP="00793B92"/>
    <w:p w14:paraId="2E7B70FB" w14:textId="77777777" w:rsidR="005B44C8" w:rsidRPr="005B44C8" w:rsidRDefault="005B44C8" w:rsidP="00793B92">
      <w:pPr>
        <w:pStyle w:val="Prrafodelista"/>
        <w:numPr>
          <w:ilvl w:val="0"/>
          <w:numId w:val="19"/>
        </w:numPr>
        <w:spacing w:after="0" w:line="240" w:lineRule="auto"/>
        <w:jc w:val="left"/>
        <w:rPr>
          <w:rFonts w:ascii="Segoe UI" w:hAnsi="Segoe UI" w:cs="Segoe UI"/>
        </w:rPr>
      </w:pPr>
      <w:r w:rsidRPr="005B44C8">
        <w:rPr>
          <w:rFonts w:ascii="Segoe UI" w:hAnsi="Segoe UI" w:cs="Segoe UI"/>
        </w:rPr>
        <w:t>Señala si las siguientes afirmaciones son verdaderas o falsas:</w:t>
      </w:r>
    </w:p>
    <w:p w14:paraId="50AA25D3" w14:textId="77777777" w:rsidR="005B44C8" w:rsidRPr="005B44C8" w:rsidRDefault="005B44C8" w:rsidP="00793B92">
      <w:pPr>
        <w:pStyle w:val="Prrafodelista"/>
        <w:numPr>
          <w:ilvl w:val="0"/>
          <w:numId w:val="21"/>
        </w:numPr>
        <w:tabs>
          <w:tab w:val="left" w:pos="7275"/>
        </w:tabs>
        <w:spacing w:line="240" w:lineRule="auto"/>
        <w:rPr>
          <w:rFonts w:ascii="Segoe UI" w:hAnsi="Segoe UI" w:cs="Segoe UI"/>
        </w:rPr>
      </w:pPr>
      <w:r w:rsidRPr="005B44C8">
        <w:rPr>
          <w:rFonts w:ascii="Segoe UI" w:hAnsi="Segoe UI" w:cs="Segoe UI"/>
        </w:rPr>
        <w:t xml:space="preserve">Los descubrimientos de Brenda </w:t>
      </w:r>
      <w:proofErr w:type="spellStart"/>
      <w:r w:rsidRPr="005B44C8">
        <w:rPr>
          <w:rFonts w:ascii="Segoe UI" w:hAnsi="Segoe UI" w:cs="Segoe UI"/>
        </w:rPr>
        <w:t>Milner</w:t>
      </w:r>
      <w:proofErr w:type="spellEnd"/>
      <w:r w:rsidRPr="005B44C8">
        <w:rPr>
          <w:rFonts w:ascii="Segoe UI" w:hAnsi="Segoe UI" w:cs="Segoe UI"/>
        </w:rPr>
        <w:t xml:space="preserve"> sobre el paciente HM permiten apoyar la idea de que la naturaleza de la memoria es unitaria y no un conjunto de sistemas.</w:t>
      </w:r>
    </w:p>
    <w:p w14:paraId="2A79E4EC" w14:textId="77777777" w:rsidR="005B44C8" w:rsidRPr="005B44C8" w:rsidRDefault="005B44C8" w:rsidP="00793B92">
      <w:pPr>
        <w:pStyle w:val="Prrafodelista"/>
        <w:numPr>
          <w:ilvl w:val="0"/>
          <w:numId w:val="21"/>
        </w:numPr>
        <w:tabs>
          <w:tab w:val="left" w:pos="7275"/>
        </w:tabs>
        <w:spacing w:line="240" w:lineRule="auto"/>
        <w:rPr>
          <w:rFonts w:ascii="Segoe UI" w:hAnsi="Segoe UI" w:cs="Segoe UI"/>
        </w:rPr>
      </w:pPr>
      <w:r w:rsidRPr="005B44C8">
        <w:rPr>
          <w:rFonts w:ascii="Segoe UI" w:hAnsi="Segoe UI" w:cs="Segoe UI"/>
        </w:rPr>
        <w:t>El rendimiento de HM en diversas tareas nos permite aporta evidencia de que existe un sistema de memoria a corto plazo y otro a largo plazo, pero ninguno puede funcionar de forma independiente.</w:t>
      </w:r>
    </w:p>
    <w:p w14:paraId="21500056" w14:textId="77777777" w:rsidR="005B44C8" w:rsidRPr="005B44C8" w:rsidRDefault="005B44C8" w:rsidP="00793B92">
      <w:pPr>
        <w:pStyle w:val="Prrafodelista"/>
        <w:numPr>
          <w:ilvl w:val="0"/>
          <w:numId w:val="21"/>
        </w:numPr>
        <w:tabs>
          <w:tab w:val="left" w:pos="7275"/>
        </w:tabs>
        <w:spacing w:line="240" w:lineRule="auto"/>
        <w:rPr>
          <w:rFonts w:ascii="Segoe UI" w:hAnsi="Segoe UI" w:cs="Segoe UI"/>
        </w:rPr>
      </w:pPr>
      <w:r w:rsidRPr="005B44C8">
        <w:rPr>
          <w:rFonts w:ascii="Segoe UI" w:hAnsi="Segoe UI" w:cs="Segoe UI"/>
        </w:rPr>
        <w:t>La lesión bilateral del lóbulo temporal medial provoca daños en la memoria declarativa.</w:t>
      </w:r>
    </w:p>
    <w:p w14:paraId="1529AB7A" w14:textId="04C0A829" w:rsidR="005B44C8" w:rsidRPr="005B44C8" w:rsidRDefault="005B44C8" w:rsidP="00793B92">
      <w:pPr>
        <w:pStyle w:val="Prrafodelista"/>
        <w:numPr>
          <w:ilvl w:val="0"/>
          <w:numId w:val="21"/>
        </w:numPr>
        <w:tabs>
          <w:tab w:val="left" w:pos="7275"/>
        </w:tabs>
        <w:spacing w:line="240" w:lineRule="auto"/>
        <w:rPr>
          <w:rFonts w:ascii="Segoe UI" w:hAnsi="Segoe UI" w:cs="Segoe UI"/>
        </w:rPr>
      </w:pPr>
      <w:r w:rsidRPr="005B44C8">
        <w:rPr>
          <w:rFonts w:ascii="Segoe UI" w:hAnsi="Segoe UI" w:cs="Segoe UI"/>
        </w:rPr>
        <w:t>La lesión bilateral del lóbulo temporal medial afecta a la capacidad para formar nuevas memorias semánticas</w:t>
      </w:r>
      <w:r w:rsidR="00F948DB">
        <w:rPr>
          <w:rFonts w:ascii="Segoe UI" w:hAnsi="Segoe UI" w:cs="Segoe UI"/>
        </w:rPr>
        <w:t xml:space="preserve">, </w:t>
      </w:r>
      <w:r w:rsidRPr="005B44C8">
        <w:rPr>
          <w:rFonts w:ascii="Segoe UI" w:hAnsi="Segoe UI" w:cs="Segoe UI"/>
        </w:rPr>
        <w:t>pero no episódicas y procedimentales.</w:t>
      </w:r>
    </w:p>
    <w:p w14:paraId="7AA41EB0" w14:textId="77777777" w:rsidR="005B44C8" w:rsidRPr="005B44C8" w:rsidRDefault="005B44C8" w:rsidP="00793B92">
      <w:pPr>
        <w:pStyle w:val="Prrafodelista"/>
        <w:numPr>
          <w:ilvl w:val="0"/>
          <w:numId w:val="21"/>
        </w:numPr>
        <w:tabs>
          <w:tab w:val="left" w:pos="7275"/>
        </w:tabs>
        <w:spacing w:line="240" w:lineRule="auto"/>
        <w:rPr>
          <w:rFonts w:ascii="Segoe UI" w:hAnsi="Segoe UI" w:cs="Segoe UI"/>
        </w:rPr>
      </w:pPr>
      <w:r w:rsidRPr="005B44C8">
        <w:rPr>
          <w:rFonts w:ascii="Segoe UI" w:hAnsi="Segoe UI" w:cs="Segoe UI"/>
        </w:rPr>
        <w:t>Dado que HM podía recordar con claridad muchos episodios de su infancia, el lóbulo temporal medial no puede ser la estructura de almacenamiento final de recuerdos a largo plazo.</w:t>
      </w:r>
    </w:p>
    <w:p w14:paraId="053A4F0F" w14:textId="77777777" w:rsidR="005B44C8" w:rsidRPr="005B44C8" w:rsidRDefault="005B44C8" w:rsidP="00793B92">
      <w:pPr>
        <w:pStyle w:val="Prrafodelista"/>
        <w:numPr>
          <w:ilvl w:val="0"/>
          <w:numId w:val="21"/>
        </w:numPr>
        <w:tabs>
          <w:tab w:val="left" w:pos="7275"/>
        </w:tabs>
        <w:spacing w:line="240" w:lineRule="auto"/>
        <w:rPr>
          <w:rFonts w:ascii="Segoe UI" w:hAnsi="Segoe UI" w:cs="Segoe UI"/>
        </w:rPr>
      </w:pPr>
      <w:r w:rsidRPr="005B44C8">
        <w:rPr>
          <w:rFonts w:ascii="Segoe UI" w:hAnsi="Segoe UI" w:cs="Segoe UI"/>
        </w:rPr>
        <w:t>HM no podía declarar haber realizado antes la tarea de dibujo en espejo porque tenía alterada la memoria procedimental que es la que se encarga de almacenar y recuperar destrezas motoras.</w:t>
      </w:r>
    </w:p>
    <w:p w14:paraId="28F7B583" w14:textId="77777777" w:rsidR="005B44C8" w:rsidRPr="005B44C8" w:rsidRDefault="005B44C8" w:rsidP="00793B92">
      <w:pPr>
        <w:pStyle w:val="Prrafodelista"/>
        <w:numPr>
          <w:ilvl w:val="0"/>
          <w:numId w:val="21"/>
        </w:numPr>
        <w:tabs>
          <w:tab w:val="left" w:pos="7275"/>
        </w:tabs>
        <w:spacing w:line="240" w:lineRule="auto"/>
        <w:rPr>
          <w:rFonts w:ascii="Segoe UI" w:hAnsi="Segoe UI" w:cs="Segoe UI"/>
        </w:rPr>
      </w:pPr>
      <w:r w:rsidRPr="005B44C8">
        <w:rPr>
          <w:rFonts w:ascii="Segoe UI" w:hAnsi="Segoe UI" w:cs="Segoe UI"/>
        </w:rPr>
        <w:t xml:space="preserve">El hecho de que HM no reconociera a Brenda </w:t>
      </w:r>
      <w:proofErr w:type="spellStart"/>
      <w:r w:rsidRPr="005B44C8">
        <w:rPr>
          <w:rFonts w:ascii="Segoe UI" w:hAnsi="Segoe UI" w:cs="Segoe UI"/>
        </w:rPr>
        <w:t>Milner</w:t>
      </w:r>
      <w:proofErr w:type="spellEnd"/>
      <w:r w:rsidRPr="005B44C8">
        <w:rPr>
          <w:rFonts w:ascii="Segoe UI" w:hAnsi="Segoe UI" w:cs="Segoe UI"/>
        </w:rPr>
        <w:t xml:space="preserve"> después de años de tratamiento se puede interpretar como un déficit en la memoria a corto plazo que le impedía mantener su representación durante el tiempo suficiente como para almacenarla a largo plazo. </w:t>
      </w:r>
    </w:p>
    <w:p w14:paraId="41FB2BDF" w14:textId="77777777" w:rsidR="005B44C8" w:rsidRPr="005B44C8" w:rsidRDefault="005B44C8" w:rsidP="00793B92">
      <w:pPr>
        <w:pStyle w:val="Prrafodelista"/>
        <w:numPr>
          <w:ilvl w:val="0"/>
          <w:numId w:val="21"/>
        </w:numPr>
        <w:tabs>
          <w:tab w:val="left" w:pos="7275"/>
        </w:tabs>
        <w:spacing w:line="240" w:lineRule="auto"/>
        <w:rPr>
          <w:rFonts w:ascii="Segoe UI" w:hAnsi="Segoe UI" w:cs="Segoe UI"/>
        </w:rPr>
      </w:pPr>
      <w:r w:rsidRPr="005B44C8">
        <w:rPr>
          <w:rFonts w:ascii="Segoe UI" w:hAnsi="Segoe UI" w:cs="Segoe UI"/>
        </w:rPr>
        <w:t>El funcionamiento de la memoria procedimental requiere la recolección consciente de qué y cuándo se adquirió una habilidad.</w:t>
      </w:r>
    </w:p>
    <w:p w14:paraId="5BCED636" w14:textId="2FC41865" w:rsidR="005B44C8" w:rsidRDefault="005B44C8" w:rsidP="00793B92"/>
    <w:p w14:paraId="10E8AE64" w14:textId="77777777" w:rsidR="00AA41DF" w:rsidRDefault="00AA41DF" w:rsidP="00793B92"/>
    <w:p w14:paraId="46BEFE81" w14:textId="77777777" w:rsidR="003276B9" w:rsidRPr="005B44C8" w:rsidRDefault="003276B9" w:rsidP="00793B92"/>
    <w:p w14:paraId="28FCCB68" w14:textId="77777777" w:rsidR="005B44C8" w:rsidRPr="005B44C8" w:rsidRDefault="005B44C8" w:rsidP="00793B92">
      <w:pPr>
        <w:rPr>
          <w:b/>
        </w:rPr>
      </w:pPr>
      <w:r w:rsidRPr="005B44C8">
        <w:rPr>
          <w:b/>
        </w:rPr>
        <w:lastRenderedPageBreak/>
        <w:t>Bibliografía</w:t>
      </w:r>
    </w:p>
    <w:p w14:paraId="05141CF1" w14:textId="77777777" w:rsidR="005B44C8" w:rsidRPr="005B44C8" w:rsidRDefault="005B44C8" w:rsidP="00793B92"/>
    <w:p w14:paraId="4B1836FB" w14:textId="77777777" w:rsidR="00793B92" w:rsidRDefault="005B44C8" w:rsidP="00793B92">
      <w:pPr>
        <w:ind w:left="709" w:hanging="709"/>
      </w:pPr>
      <w:r w:rsidRPr="00B43020">
        <w:rPr>
          <w:lang w:val="en-US"/>
        </w:rPr>
        <w:t xml:space="preserve">Baddeley, </w:t>
      </w:r>
      <w:proofErr w:type="gramStart"/>
      <w:r w:rsidRPr="00B43020">
        <w:rPr>
          <w:lang w:val="en-US"/>
        </w:rPr>
        <w:t>A.,</w:t>
      </w:r>
      <w:proofErr w:type="spellStart"/>
      <w:r w:rsidRPr="00B43020">
        <w:rPr>
          <w:lang w:val="en-US"/>
        </w:rPr>
        <w:t>Eysenck</w:t>
      </w:r>
      <w:proofErr w:type="gramEnd"/>
      <w:r w:rsidRPr="00B43020">
        <w:rPr>
          <w:lang w:val="en-US"/>
        </w:rPr>
        <w:t>,M</w:t>
      </w:r>
      <w:proofErr w:type="spellEnd"/>
      <w:r w:rsidRPr="00B43020">
        <w:rPr>
          <w:lang w:val="en-US"/>
        </w:rPr>
        <w:t xml:space="preserve">. y </w:t>
      </w:r>
      <w:proofErr w:type="spellStart"/>
      <w:r w:rsidRPr="00B43020">
        <w:rPr>
          <w:lang w:val="en-US"/>
        </w:rPr>
        <w:t>Anderson,M</w:t>
      </w:r>
      <w:proofErr w:type="spellEnd"/>
      <w:r w:rsidRPr="00B43020">
        <w:rPr>
          <w:lang w:val="en-US"/>
        </w:rPr>
        <w:t xml:space="preserve">. (2010). </w:t>
      </w:r>
      <w:r w:rsidRPr="005B44C8">
        <w:t xml:space="preserve">Memoria. Madrid: Alianza editorial. </w:t>
      </w:r>
    </w:p>
    <w:p w14:paraId="7EE2751D" w14:textId="77777777" w:rsidR="00793B92" w:rsidRDefault="005B44C8" w:rsidP="00793B92">
      <w:pPr>
        <w:ind w:left="709" w:hanging="709"/>
      </w:pPr>
      <w:proofErr w:type="spellStart"/>
      <w:r w:rsidRPr="005B44C8">
        <w:t>Gluck</w:t>
      </w:r>
      <w:proofErr w:type="spellEnd"/>
      <w:r w:rsidRPr="005B44C8">
        <w:t xml:space="preserve">, M.A.; Mercado, E. y Myers, C.E. (2008). Memoria episódica y semántica. En </w:t>
      </w:r>
      <w:proofErr w:type="spellStart"/>
      <w:r w:rsidRPr="005B44C8">
        <w:t>Gluck</w:t>
      </w:r>
      <w:proofErr w:type="spellEnd"/>
      <w:r w:rsidRPr="005B44C8">
        <w:t>, M.A.; Mercado, E. y Myers, C.E. (2008) Aprendizaje y memoria: Del cerebro al comportamiento (pp.84-123). McGraw-Hill.</w:t>
      </w:r>
    </w:p>
    <w:p w14:paraId="2D8130B4" w14:textId="77777777" w:rsidR="00793B92" w:rsidRDefault="005B44C8" w:rsidP="00793B92">
      <w:pPr>
        <w:ind w:left="709" w:hanging="709"/>
        <w:rPr>
          <w:lang w:val="en-US"/>
        </w:rPr>
      </w:pPr>
      <w:r w:rsidRPr="005B44C8">
        <w:t xml:space="preserve">Ruiz-Vargas, JM. (2010) Amnesias. En Ruiz-Vargas, JM (2010) Manual de Psicología de la Memoria (pp. 407-447). </w:t>
      </w:r>
      <w:r w:rsidRPr="005B44C8">
        <w:rPr>
          <w:lang w:val="en-US"/>
        </w:rPr>
        <w:t xml:space="preserve">Madrid: </w:t>
      </w:r>
      <w:proofErr w:type="spellStart"/>
      <w:r w:rsidRPr="005B44C8">
        <w:rPr>
          <w:lang w:val="en-US"/>
        </w:rPr>
        <w:t>Síntesis</w:t>
      </w:r>
      <w:proofErr w:type="spellEnd"/>
      <w:r w:rsidRPr="005B44C8">
        <w:rPr>
          <w:lang w:val="en-US"/>
        </w:rPr>
        <w:t>.</w:t>
      </w:r>
    </w:p>
    <w:p w14:paraId="53ACAC5E" w14:textId="6977A1A5" w:rsidR="005B44C8" w:rsidRPr="00793B92" w:rsidRDefault="005B44C8" w:rsidP="00793B92">
      <w:pPr>
        <w:ind w:left="709" w:hanging="709"/>
      </w:pPr>
      <w:r w:rsidRPr="005B44C8">
        <w:rPr>
          <w:lang w:val="en-US"/>
        </w:rPr>
        <w:t xml:space="preserve">Scoville, WB &amp; Milner, B. (1957) Loss of recent memory after bilateral hippocampal lesions. </w:t>
      </w:r>
      <w:proofErr w:type="spellStart"/>
      <w:r w:rsidRPr="00B43020">
        <w:t>Journal</w:t>
      </w:r>
      <w:proofErr w:type="spellEnd"/>
      <w:r w:rsidRPr="00B43020">
        <w:t xml:space="preserve"> </w:t>
      </w:r>
      <w:proofErr w:type="spellStart"/>
      <w:r w:rsidRPr="00B43020">
        <w:t>of</w:t>
      </w:r>
      <w:proofErr w:type="spellEnd"/>
      <w:r w:rsidRPr="00B43020">
        <w:t xml:space="preserve"> </w:t>
      </w:r>
      <w:proofErr w:type="spellStart"/>
      <w:r w:rsidRPr="00B43020">
        <w:t>Neurology</w:t>
      </w:r>
      <w:proofErr w:type="spellEnd"/>
      <w:r w:rsidRPr="00B43020">
        <w:t xml:space="preserve">, </w:t>
      </w:r>
      <w:proofErr w:type="spellStart"/>
      <w:r w:rsidRPr="00B43020">
        <w:t>Neurosurgery</w:t>
      </w:r>
      <w:proofErr w:type="spellEnd"/>
      <w:r w:rsidRPr="00B43020">
        <w:t xml:space="preserve"> and </w:t>
      </w:r>
      <w:proofErr w:type="spellStart"/>
      <w:r w:rsidRPr="00B43020">
        <w:t>Psychiatry</w:t>
      </w:r>
      <w:proofErr w:type="spellEnd"/>
      <w:r w:rsidRPr="00B43020">
        <w:t>, 20, 11-21</w:t>
      </w:r>
    </w:p>
    <w:p w14:paraId="225D7E0C" w14:textId="77777777" w:rsidR="005B44C8" w:rsidRPr="00B43020" w:rsidRDefault="005B44C8" w:rsidP="005B44C8">
      <w:pPr>
        <w:rPr>
          <w:rFonts w:asciiTheme="majorHAnsi" w:hAnsiTheme="majorHAnsi" w:cstheme="majorHAnsi"/>
        </w:rPr>
      </w:pPr>
    </w:p>
    <w:p w14:paraId="1DD0DD2F" w14:textId="77777777" w:rsidR="005B44C8" w:rsidRPr="00B43020" w:rsidRDefault="005B44C8" w:rsidP="006E5F15">
      <w:pPr>
        <w:pStyle w:val="Ttulo1"/>
      </w:pPr>
    </w:p>
    <w:p w14:paraId="1BD95293" w14:textId="77777777" w:rsidR="00B42C2C" w:rsidRPr="00B43020" w:rsidRDefault="00B42C2C" w:rsidP="006E5F15">
      <w:pPr>
        <w:pStyle w:val="Ttulo1"/>
      </w:pPr>
    </w:p>
    <w:p w14:paraId="19A38659" w14:textId="526BC822" w:rsidR="00B42C2C" w:rsidRPr="00B43020" w:rsidRDefault="00B42C2C" w:rsidP="009C350F">
      <w:pPr>
        <w:spacing w:after="200" w:line="276" w:lineRule="auto"/>
        <w:contextualSpacing w:val="0"/>
        <w:jc w:val="left"/>
        <w:rPr>
          <w:rFonts w:asciiTheme="majorHAnsi" w:hAnsiTheme="majorHAnsi" w:cs="Times New Roman"/>
          <w:lang w:eastAsia="es-ES"/>
        </w:rPr>
      </w:pPr>
      <w:r w:rsidRPr="00B43020">
        <w:br w:type="page"/>
      </w:r>
    </w:p>
    <w:p w14:paraId="4FC1383B" w14:textId="77777777" w:rsidR="00FD36B8" w:rsidRPr="00336B95" w:rsidRDefault="00FD36B8" w:rsidP="00FD36B8">
      <w:pPr>
        <w:rPr>
          <w:rFonts w:ascii="Arial" w:hAnsi="Arial" w:cs="Arial"/>
          <w:b/>
          <w:bCs/>
          <w:color w:val="000000" w:themeColor="text1"/>
          <w:sz w:val="44"/>
        </w:rPr>
      </w:pPr>
      <w:r w:rsidRPr="00336B95">
        <w:rPr>
          <w:rFonts w:ascii="Arial" w:hAnsi="Arial" w:cs="Arial"/>
          <w:b/>
          <w:bCs/>
          <w:color w:val="000000" w:themeColor="text1"/>
          <w:sz w:val="44"/>
        </w:rPr>
        <w:lastRenderedPageBreak/>
        <w:t xml:space="preserve">Práctica </w:t>
      </w:r>
      <w:r>
        <w:rPr>
          <w:rFonts w:ascii="Arial" w:hAnsi="Arial" w:cs="Arial"/>
          <w:b/>
          <w:bCs/>
          <w:color w:val="000000" w:themeColor="text1"/>
          <w:sz w:val="44"/>
        </w:rPr>
        <w:t>3</w:t>
      </w:r>
      <w:r w:rsidRPr="00336B95">
        <w:rPr>
          <w:rFonts w:ascii="Arial" w:hAnsi="Arial" w:cs="Arial"/>
          <w:b/>
          <w:bCs/>
          <w:color w:val="000000" w:themeColor="text1"/>
          <w:sz w:val="44"/>
        </w:rPr>
        <w:t xml:space="preserve">. </w:t>
      </w:r>
      <w:r>
        <w:rPr>
          <w:rFonts w:ascii="Arial" w:hAnsi="Arial" w:cs="Arial"/>
          <w:b/>
          <w:bCs/>
          <w:color w:val="000000" w:themeColor="text1"/>
          <w:sz w:val="44"/>
        </w:rPr>
        <w:t>Paradigmas experimentales: Memoria implícita vs Memoria explícita</w:t>
      </w:r>
    </w:p>
    <w:p w14:paraId="42971184" w14:textId="77777777" w:rsidR="00FD36B8" w:rsidRPr="00672098" w:rsidRDefault="00FD36B8" w:rsidP="00FD36B8">
      <w:pPr>
        <w:rPr>
          <w:rFonts w:ascii="Helvetica Neue" w:hAnsi="Helvetica Neue"/>
        </w:rPr>
      </w:pPr>
    </w:p>
    <w:p w14:paraId="3887C5E0" w14:textId="77777777" w:rsidR="00FD36B8" w:rsidRPr="009C350F" w:rsidRDefault="00FD36B8" w:rsidP="00FD36B8">
      <w:pPr>
        <w:rPr>
          <w:b/>
        </w:rPr>
      </w:pPr>
      <w:r w:rsidRPr="009C350F">
        <w:rPr>
          <w:b/>
        </w:rPr>
        <w:t>Introducción</w:t>
      </w:r>
    </w:p>
    <w:p w14:paraId="4BBF02CF" w14:textId="77777777" w:rsidR="00FD36B8" w:rsidRPr="009C350F" w:rsidRDefault="00FD36B8" w:rsidP="00FD36B8"/>
    <w:p w14:paraId="79DB9045" w14:textId="77777777" w:rsidR="00FD36B8" w:rsidRPr="009C350F" w:rsidRDefault="00FD36B8" w:rsidP="00FD36B8">
      <w:r w:rsidRPr="009C350F">
        <w:t xml:space="preserve">Está ampliamente demostrado que la memoria no es una función unitaria, sino que está compuesta por un conjunto de sistemas. En función del tipo de recuperación se pueden distinguir dos tipos de memoria: la memoria explícita y la memoria implícita. La memoria explícita, voluntaria, consciente, se evalúa mediante pruebas de recuerdo libre, recuerdo con claves y reconocimiento. La memoria implícita no requiere la recuperación consciente e intencional de la experiencia y se evalúa de forma indirecta sin hacer referencia a la experiencia previa con los estímulos. Aunque siempre que se habla de memoria implícita se pone como ejemplo la recuperación de memorias procedimentales como las destrezas motoras (conducir, montar en bici), hay otro subsistema de memoria que se recupera de forma implícita: el sistema de representación perceptiva o </w:t>
      </w:r>
      <w:proofErr w:type="spellStart"/>
      <w:r w:rsidRPr="009C350F">
        <w:t>priming</w:t>
      </w:r>
      <w:proofErr w:type="spellEnd"/>
      <w:r w:rsidRPr="009C350F">
        <w:t xml:space="preserve"> (facilitación). Este sistema permite el almacenamiento de la estructura y la forma de los objetos y las palabras de tal forma que posteriormente se puede observar una mejora o facilitación en la precisión y el tiempo de reacción ante estos estímulos (Redondo, 2010). Replicando parte del trabajo de Osorio (2009), en esta práctica se realizarán dos experimentos equivalentes, ya que la estructura de los estímulos será la misma, pero en cada experimento se presentarán unas instrucciones distintas para desencadenar procesos de recuperación implícita o explícita.</w:t>
      </w:r>
    </w:p>
    <w:p w14:paraId="773A956F" w14:textId="77777777" w:rsidR="00FD36B8" w:rsidRPr="009C350F" w:rsidRDefault="00FD36B8" w:rsidP="00FD36B8"/>
    <w:p w14:paraId="1D83B298" w14:textId="77777777" w:rsidR="00FD36B8" w:rsidRPr="009C350F" w:rsidRDefault="00FD36B8" w:rsidP="00FD36B8">
      <w:r w:rsidRPr="009C350F">
        <w:rPr>
          <w:b/>
        </w:rPr>
        <w:t>Metodología</w:t>
      </w:r>
      <w:r w:rsidRPr="009C350F">
        <w:t>: Aprendizaje a través de la experimentación, análisis de datos y discusión guiada.</w:t>
      </w:r>
    </w:p>
    <w:p w14:paraId="60674104" w14:textId="77777777" w:rsidR="00FD36B8" w:rsidRPr="009C350F" w:rsidRDefault="00FD36B8" w:rsidP="00FD36B8"/>
    <w:p w14:paraId="74362173" w14:textId="77777777" w:rsidR="00FD36B8" w:rsidRPr="009C350F" w:rsidRDefault="00FD36B8" w:rsidP="00FD36B8">
      <w:pPr>
        <w:rPr>
          <w:bCs/>
        </w:rPr>
      </w:pPr>
      <w:r w:rsidRPr="009C350F">
        <w:rPr>
          <w:b/>
        </w:rPr>
        <w:t>Resultados de aprendizaje:</w:t>
      </w:r>
    </w:p>
    <w:p w14:paraId="5BAE214D" w14:textId="77777777" w:rsidR="00FD36B8" w:rsidRPr="009C350F" w:rsidRDefault="00FD36B8" w:rsidP="00FD36B8">
      <w:pPr>
        <w:pStyle w:val="Prrafodelista"/>
        <w:numPr>
          <w:ilvl w:val="0"/>
          <w:numId w:val="24"/>
        </w:numPr>
        <w:spacing w:after="0" w:line="240" w:lineRule="auto"/>
        <w:jc w:val="left"/>
        <w:rPr>
          <w:rFonts w:ascii="Segoe UI" w:hAnsi="Segoe UI" w:cs="Segoe UI"/>
          <w:bCs/>
        </w:rPr>
      </w:pPr>
      <w:r w:rsidRPr="009C350F">
        <w:rPr>
          <w:rFonts w:ascii="Segoe UI" w:hAnsi="Segoe UI" w:cs="Segoe UI"/>
          <w:bCs/>
        </w:rPr>
        <w:t>Familiarizarse con la aplicación de paradigmas experimentales propios de la Psicología de la Memoria.</w:t>
      </w:r>
    </w:p>
    <w:p w14:paraId="42406FCC" w14:textId="77777777" w:rsidR="00FD36B8" w:rsidRPr="009C350F" w:rsidRDefault="00FD36B8" w:rsidP="00FD36B8">
      <w:pPr>
        <w:pStyle w:val="Prrafodelista"/>
        <w:numPr>
          <w:ilvl w:val="0"/>
          <w:numId w:val="24"/>
        </w:numPr>
        <w:spacing w:after="0" w:line="240" w:lineRule="auto"/>
        <w:jc w:val="left"/>
        <w:rPr>
          <w:rFonts w:ascii="Segoe UI" w:hAnsi="Segoe UI" w:cs="Segoe UI"/>
          <w:bCs/>
        </w:rPr>
      </w:pPr>
      <w:r w:rsidRPr="009C350F">
        <w:rPr>
          <w:rFonts w:ascii="Segoe UI" w:hAnsi="Segoe UI" w:cs="Segoe UI"/>
          <w:bCs/>
        </w:rPr>
        <w:t xml:space="preserve">Entender el concepto de </w:t>
      </w:r>
      <w:proofErr w:type="spellStart"/>
      <w:r w:rsidRPr="009C350F">
        <w:rPr>
          <w:rFonts w:ascii="Segoe UI" w:hAnsi="Segoe UI" w:cs="Segoe UI"/>
          <w:bCs/>
        </w:rPr>
        <w:t>priming</w:t>
      </w:r>
      <w:proofErr w:type="spellEnd"/>
      <w:r w:rsidRPr="009C350F">
        <w:rPr>
          <w:rFonts w:ascii="Segoe UI" w:hAnsi="Segoe UI" w:cs="Segoe UI"/>
          <w:bCs/>
        </w:rPr>
        <w:t xml:space="preserve"> y su forma de control experimental.</w:t>
      </w:r>
    </w:p>
    <w:p w14:paraId="3D0DC35F" w14:textId="77777777" w:rsidR="00FD36B8" w:rsidRPr="009C350F" w:rsidRDefault="00FD36B8" w:rsidP="00FD36B8">
      <w:pPr>
        <w:pStyle w:val="Prrafodelista"/>
        <w:numPr>
          <w:ilvl w:val="0"/>
          <w:numId w:val="24"/>
        </w:numPr>
        <w:spacing w:after="0" w:line="240" w:lineRule="auto"/>
        <w:jc w:val="left"/>
        <w:rPr>
          <w:rFonts w:ascii="Segoe UI" w:hAnsi="Segoe UI" w:cs="Segoe UI"/>
          <w:bCs/>
        </w:rPr>
      </w:pPr>
      <w:r w:rsidRPr="009C350F">
        <w:rPr>
          <w:rFonts w:ascii="Segoe UI" w:hAnsi="Segoe UI" w:cs="Segoe UI"/>
          <w:bCs/>
        </w:rPr>
        <w:t xml:space="preserve">Aplicar la metodología experimental básica de los paradigmas de </w:t>
      </w:r>
      <w:proofErr w:type="spellStart"/>
      <w:r w:rsidRPr="009C350F">
        <w:rPr>
          <w:rFonts w:ascii="Segoe UI" w:hAnsi="Segoe UI" w:cs="Segoe UI"/>
          <w:bCs/>
        </w:rPr>
        <w:t>priming</w:t>
      </w:r>
      <w:proofErr w:type="spellEnd"/>
      <w:r w:rsidRPr="009C350F">
        <w:rPr>
          <w:rFonts w:ascii="Segoe UI" w:hAnsi="Segoe UI" w:cs="Segoe UI"/>
          <w:bCs/>
        </w:rPr>
        <w:t xml:space="preserve"> de repetición (cálculo de línea base, compleción de raíces).</w:t>
      </w:r>
    </w:p>
    <w:p w14:paraId="540CDA51" w14:textId="77777777" w:rsidR="00FD36B8" w:rsidRPr="009C350F" w:rsidRDefault="00FD36B8" w:rsidP="00FD36B8">
      <w:pPr>
        <w:pStyle w:val="Prrafodelista"/>
        <w:numPr>
          <w:ilvl w:val="0"/>
          <w:numId w:val="24"/>
        </w:numPr>
        <w:spacing w:after="0" w:line="240" w:lineRule="auto"/>
        <w:jc w:val="left"/>
        <w:rPr>
          <w:rFonts w:ascii="Segoe UI" w:hAnsi="Segoe UI" w:cs="Segoe UI"/>
          <w:bCs/>
        </w:rPr>
      </w:pPr>
      <w:r w:rsidRPr="009C350F">
        <w:rPr>
          <w:rFonts w:ascii="Segoe UI" w:hAnsi="Segoe UI" w:cs="Segoe UI"/>
          <w:bCs/>
        </w:rPr>
        <w:t>Aplicar la metodología experimental básica de los paradigmas de recuerdo con claves.</w:t>
      </w:r>
    </w:p>
    <w:p w14:paraId="0C204838" w14:textId="77777777" w:rsidR="00FD36B8" w:rsidRPr="009C350F" w:rsidRDefault="00FD36B8" w:rsidP="00FD36B8">
      <w:pPr>
        <w:pStyle w:val="Prrafodelista"/>
        <w:numPr>
          <w:ilvl w:val="0"/>
          <w:numId w:val="24"/>
        </w:numPr>
        <w:spacing w:after="0" w:line="240" w:lineRule="auto"/>
        <w:jc w:val="left"/>
        <w:rPr>
          <w:rFonts w:ascii="Segoe UI" w:hAnsi="Segoe UI" w:cs="Segoe UI"/>
          <w:bCs/>
        </w:rPr>
      </w:pPr>
      <w:r w:rsidRPr="009C350F">
        <w:rPr>
          <w:rFonts w:ascii="Segoe UI" w:hAnsi="Segoe UI" w:cs="Segoe UI"/>
          <w:bCs/>
        </w:rPr>
        <w:t>Diferenciar instrucciones que desencadenan procesos de recuperación implícita y explícita (pruebas indirectas vs pruebas directas).</w:t>
      </w:r>
    </w:p>
    <w:p w14:paraId="4D7F4A4F" w14:textId="77777777" w:rsidR="00FD36B8" w:rsidRPr="009C350F" w:rsidRDefault="00FD36B8" w:rsidP="00FD36B8">
      <w:pPr>
        <w:pStyle w:val="Prrafodelista"/>
        <w:numPr>
          <w:ilvl w:val="0"/>
          <w:numId w:val="24"/>
        </w:numPr>
        <w:spacing w:after="0" w:line="240" w:lineRule="auto"/>
        <w:jc w:val="left"/>
        <w:rPr>
          <w:rFonts w:ascii="Segoe UI" w:hAnsi="Segoe UI" w:cs="Segoe UI"/>
          <w:bCs/>
        </w:rPr>
      </w:pPr>
      <w:r w:rsidRPr="009C350F">
        <w:rPr>
          <w:rFonts w:ascii="Segoe UI" w:hAnsi="Segoe UI" w:cs="Segoe UI"/>
          <w:bCs/>
        </w:rPr>
        <w:t>Entender el uso de tareas distractoras en los experimentos de memoria.</w:t>
      </w:r>
    </w:p>
    <w:p w14:paraId="27529ADB" w14:textId="77777777" w:rsidR="00FD36B8" w:rsidRPr="009C350F" w:rsidRDefault="00FD36B8" w:rsidP="00FD36B8"/>
    <w:p w14:paraId="270B9B74" w14:textId="77777777" w:rsidR="00FD36B8" w:rsidRPr="009C350F" w:rsidRDefault="00FD36B8" w:rsidP="00FD36B8">
      <w:pPr>
        <w:rPr>
          <w:b/>
        </w:rPr>
      </w:pPr>
      <w:r w:rsidRPr="009C350F">
        <w:rPr>
          <w:b/>
        </w:rPr>
        <w:t xml:space="preserve">Trabajo autónomo previo:  </w:t>
      </w:r>
      <w:r w:rsidRPr="009C350F">
        <w:t>no se solicita.</w:t>
      </w:r>
    </w:p>
    <w:p w14:paraId="03576718" w14:textId="77777777" w:rsidR="00FD36B8" w:rsidRPr="009C350F" w:rsidRDefault="00FD36B8" w:rsidP="00FD36B8">
      <w:pPr>
        <w:rPr>
          <w:b/>
        </w:rPr>
      </w:pPr>
    </w:p>
    <w:p w14:paraId="4B1AAECD" w14:textId="77777777" w:rsidR="00FD36B8" w:rsidRPr="009C350F" w:rsidRDefault="00FD36B8" w:rsidP="00FD36B8">
      <w:pPr>
        <w:rPr>
          <w:bCs/>
        </w:rPr>
      </w:pPr>
      <w:r w:rsidRPr="009C350F">
        <w:rPr>
          <w:b/>
        </w:rPr>
        <w:t xml:space="preserve">Trabajo supervisado en clase: </w:t>
      </w:r>
      <w:r w:rsidRPr="009C350F">
        <w:rPr>
          <w:bCs/>
        </w:rPr>
        <w:t xml:space="preserve">la profesora aplicará dos experimentos (presentación de estímulos, instrucciones…). Posteriormente se realizará el análisis y discusión conjunta de los datos. </w:t>
      </w:r>
    </w:p>
    <w:p w14:paraId="59B0D952" w14:textId="77777777" w:rsidR="00FD36B8" w:rsidRPr="009C350F" w:rsidRDefault="00FD36B8" w:rsidP="00FD36B8"/>
    <w:p w14:paraId="708DF960" w14:textId="77777777" w:rsidR="00FD36B8" w:rsidRPr="009C350F" w:rsidRDefault="00FD36B8" w:rsidP="00FD36B8">
      <w:pPr>
        <w:rPr>
          <w:b/>
          <w:bCs/>
        </w:rPr>
      </w:pPr>
      <w:r w:rsidRPr="009C350F">
        <w:rPr>
          <w:b/>
          <w:bCs/>
        </w:rPr>
        <w:br w:type="page"/>
      </w:r>
    </w:p>
    <w:p w14:paraId="11A4C8DF" w14:textId="77777777" w:rsidR="00FD36B8" w:rsidRPr="009C350F" w:rsidRDefault="00FD36B8" w:rsidP="00FD36B8">
      <w:pPr>
        <w:rPr>
          <w:b/>
          <w:bCs/>
        </w:rPr>
      </w:pPr>
      <w:r w:rsidRPr="009C350F">
        <w:rPr>
          <w:b/>
          <w:bCs/>
        </w:rPr>
        <w:lastRenderedPageBreak/>
        <w:t>Primer experimento. Memoria implícita</w:t>
      </w:r>
    </w:p>
    <w:p w14:paraId="79BAC330" w14:textId="77777777" w:rsidR="00FD36B8" w:rsidRPr="009C350F" w:rsidRDefault="00FD36B8" w:rsidP="00FD36B8">
      <w:pPr>
        <w:sectPr w:rsidR="00FD36B8" w:rsidRPr="009C350F" w:rsidSect="0031570C">
          <w:headerReference w:type="default" r:id="rId21"/>
          <w:footerReference w:type="even" r:id="rId22"/>
          <w:footerReference w:type="default" r:id="rId23"/>
          <w:pgSz w:w="11900" w:h="16840"/>
          <w:pgMar w:top="1417" w:right="1701" w:bottom="1168" w:left="1701" w:header="708" w:footer="708" w:gutter="0"/>
          <w:cols w:space="708"/>
          <w:docGrid w:linePitch="360"/>
        </w:sectPr>
      </w:pPr>
    </w:p>
    <w:p w14:paraId="0CDF00C7" w14:textId="77777777" w:rsidR="00FD36B8" w:rsidRPr="009C350F" w:rsidRDefault="00FD36B8" w:rsidP="00FD36B8"/>
    <w:p w14:paraId="622D7AFA" w14:textId="77777777" w:rsidR="00FD36B8" w:rsidRPr="009C350F" w:rsidRDefault="00FD36B8" w:rsidP="00FD36B8">
      <w:r w:rsidRPr="009C350F">
        <w:t>Fase 1:</w:t>
      </w:r>
    </w:p>
    <w:p w14:paraId="05D3BADD" w14:textId="77777777" w:rsidR="00FD36B8" w:rsidRPr="009C350F" w:rsidRDefault="00FD36B8" w:rsidP="00FD36B8"/>
    <w:p w14:paraId="26B4754C" w14:textId="77777777" w:rsidR="00FD36B8" w:rsidRPr="009C350F" w:rsidRDefault="00FD36B8" w:rsidP="00FD36B8"/>
    <w:p w14:paraId="7404A33F" w14:textId="77777777" w:rsidR="00FD36B8" w:rsidRPr="009C350F" w:rsidRDefault="00FD36B8" w:rsidP="00FD36B8">
      <w:pPr>
        <w:sectPr w:rsidR="00FD36B8" w:rsidRPr="009C350F" w:rsidSect="00595EBE">
          <w:type w:val="continuous"/>
          <w:pgSz w:w="11900" w:h="16840"/>
          <w:pgMar w:top="1417" w:right="1701" w:bottom="1168" w:left="1701" w:header="708" w:footer="708" w:gutter="0"/>
          <w:cols w:space="708"/>
          <w:docGrid w:linePitch="360"/>
        </w:sectPr>
      </w:pPr>
      <w:r w:rsidRPr="009C350F">
        <w:t>Fase 2:</w:t>
      </w:r>
    </w:p>
    <w:p w14:paraId="70F7A264" w14:textId="77777777" w:rsidR="00FD36B8" w:rsidRPr="009C350F" w:rsidRDefault="00FD36B8" w:rsidP="00FD36B8"/>
    <w:p w14:paraId="671DD5EE" w14:textId="77777777" w:rsidR="00FD36B8" w:rsidRPr="009C350F" w:rsidRDefault="00FD36B8" w:rsidP="00FD36B8">
      <w:pPr>
        <w:sectPr w:rsidR="00FD36B8" w:rsidRPr="009C350F" w:rsidSect="00595EBE">
          <w:type w:val="continuous"/>
          <w:pgSz w:w="11900" w:h="16840"/>
          <w:pgMar w:top="1417" w:right="1701" w:bottom="1168" w:left="1701" w:header="708" w:footer="708" w:gutter="0"/>
          <w:cols w:space="708"/>
          <w:docGrid w:linePitch="360"/>
        </w:sectPr>
      </w:pPr>
    </w:p>
    <w:p w14:paraId="7EA4F22F" w14:textId="77777777" w:rsidR="00FD36B8" w:rsidRPr="009C350F" w:rsidRDefault="00FD36B8" w:rsidP="00FD36B8">
      <w:r w:rsidRPr="009C350F">
        <w:rPr>
          <w:noProof/>
        </w:rPr>
        <w:drawing>
          <wp:anchor distT="0" distB="0" distL="114300" distR="114300" simplePos="0" relativeHeight="251720192" behindDoc="0" locked="0" layoutInCell="1" allowOverlap="1" wp14:anchorId="6460611A" wp14:editId="607A04F9">
            <wp:simplePos x="0" y="0"/>
            <wp:positionH relativeFrom="column">
              <wp:posOffset>-311785</wp:posOffset>
            </wp:positionH>
            <wp:positionV relativeFrom="paragraph">
              <wp:posOffset>162560</wp:posOffset>
            </wp:positionV>
            <wp:extent cx="2298700" cy="2298700"/>
            <wp:effectExtent l="0" t="0" r="6350" b="6350"/>
            <wp:wrapSquare wrapText="bothSides"/>
            <wp:docPr id="15" name="Imagen 1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2298700" cy="2298700"/>
                    </a:xfrm>
                    <a:prstGeom prst="rect">
                      <a:avLst/>
                    </a:prstGeom>
                  </pic:spPr>
                </pic:pic>
              </a:graphicData>
            </a:graphic>
            <wp14:sizeRelH relativeFrom="page">
              <wp14:pctWidth>0</wp14:pctWidth>
            </wp14:sizeRelH>
            <wp14:sizeRelV relativeFrom="page">
              <wp14:pctHeight>0</wp14:pctHeight>
            </wp14:sizeRelV>
          </wp:anchor>
        </w:drawing>
      </w:r>
    </w:p>
    <w:tbl>
      <w:tblPr>
        <w:tblStyle w:val="Tablaconcuadrcula"/>
        <w:tblpPr w:leftFromText="141" w:rightFromText="141" w:vertAnchor="text" w:horzAnchor="page" w:tblpX="5111" w:tblpY="-38"/>
        <w:tblW w:w="5506" w:type="dxa"/>
        <w:tblLayout w:type="fixed"/>
        <w:tblLook w:val="04A0" w:firstRow="1" w:lastRow="0" w:firstColumn="1" w:lastColumn="0" w:noHBand="0" w:noVBand="1"/>
      </w:tblPr>
      <w:tblGrid>
        <w:gridCol w:w="567"/>
        <w:gridCol w:w="1253"/>
        <w:gridCol w:w="425"/>
        <w:gridCol w:w="426"/>
        <w:gridCol w:w="613"/>
        <w:gridCol w:w="1371"/>
        <w:gridCol w:w="425"/>
        <w:gridCol w:w="426"/>
      </w:tblGrid>
      <w:tr w:rsidR="00FD36B8" w:rsidRPr="009C350F" w14:paraId="1A449643" w14:textId="77777777" w:rsidTr="0095646C">
        <w:trPr>
          <w:trHeight w:val="274"/>
        </w:trPr>
        <w:tc>
          <w:tcPr>
            <w:tcW w:w="567" w:type="dxa"/>
            <w:tcBorders>
              <w:top w:val="single" w:sz="18" w:space="0" w:color="auto"/>
              <w:left w:val="single" w:sz="18" w:space="0" w:color="auto"/>
            </w:tcBorders>
          </w:tcPr>
          <w:p w14:paraId="18EBF667" w14:textId="77777777" w:rsidR="00FD36B8" w:rsidRPr="009C350F" w:rsidRDefault="00FD36B8" w:rsidP="0095646C">
            <w:pPr>
              <w:rPr>
                <w:sz w:val="18"/>
              </w:rPr>
            </w:pPr>
            <w:r w:rsidRPr="009C350F">
              <w:rPr>
                <w:sz w:val="18"/>
              </w:rPr>
              <w:t>Ítem</w:t>
            </w:r>
          </w:p>
        </w:tc>
        <w:tc>
          <w:tcPr>
            <w:tcW w:w="1253" w:type="dxa"/>
            <w:tcBorders>
              <w:top w:val="single" w:sz="18" w:space="0" w:color="auto"/>
              <w:right w:val="single" w:sz="18" w:space="0" w:color="auto"/>
            </w:tcBorders>
          </w:tcPr>
          <w:p w14:paraId="2F5894AD" w14:textId="77777777" w:rsidR="00FD36B8" w:rsidRPr="009C350F" w:rsidRDefault="00FD36B8" w:rsidP="0095646C">
            <w:pPr>
              <w:rPr>
                <w:sz w:val="18"/>
              </w:rPr>
            </w:pPr>
            <w:r w:rsidRPr="009C350F">
              <w:rPr>
                <w:sz w:val="18"/>
              </w:rPr>
              <w:t>Respuesta</w:t>
            </w:r>
          </w:p>
        </w:tc>
        <w:tc>
          <w:tcPr>
            <w:tcW w:w="425" w:type="dxa"/>
            <w:tcBorders>
              <w:top w:val="single" w:sz="18" w:space="0" w:color="auto"/>
            </w:tcBorders>
            <w:shd w:val="clear" w:color="auto" w:fill="D9D9D9" w:themeFill="background1" w:themeFillShade="D9"/>
          </w:tcPr>
          <w:p w14:paraId="744C80B8" w14:textId="77777777" w:rsidR="00FD36B8" w:rsidRPr="009C350F" w:rsidRDefault="00FD36B8" w:rsidP="0095646C">
            <w:pPr>
              <w:rPr>
                <w:sz w:val="18"/>
              </w:rPr>
            </w:pPr>
            <w:r w:rsidRPr="009C350F">
              <w:rPr>
                <w:sz w:val="18"/>
              </w:rPr>
              <w:t>VI</w:t>
            </w:r>
          </w:p>
        </w:tc>
        <w:tc>
          <w:tcPr>
            <w:tcW w:w="426" w:type="dxa"/>
            <w:tcBorders>
              <w:top w:val="single" w:sz="18" w:space="0" w:color="auto"/>
              <w:right w:val="single" w:sz="18" w:space="0" w:color="auto"/>
            </w:tcBorders>
            <w:shd w:val="clear" w:color="auto" w:fill="D9D9D9" w:themeFill="background1" w:themeFillShade="D9"/>
          </w:tcPr>
          <w:p w14:paraId="35F304D0" w14:textId="77777777" w:rsidR="00FD36B8" w:rsidRPr="009C350F" w:rsidRDefault="00FD36B8" w:rsidP="0095646C">
            <w:pPr>
              <w:rPr>
                <w:sz w:val="18"/>
              </w:rPr>
            </w:pPr>
            <w:r w:rsidRPr="009C350F">
              <w:rPr>
                <w:rFonts w:ascii="Segoe UI Symbol" w:hAnsi="Segoe UI Symbol" w:cs="Segoe UI Symbol"/>
                <w:sz w:val="18"/>
                <w:szCs w:val="18"/>
              </w:rPr>
              <w:t>✓</w:t>
            </w:r>
          </w:p>
        </w:tc>
        <w:tc>
          <w:tcPr>
            <w:tcW w:w="613" w:type="dxa"/>
            <w:tcBorders>
              <w:top w:val="single" w:sz="18" w:space="0" w:color="auto"/>
              <w:left w:val="single" w:sz="18" w:space="0" w:color="auto"/>
            </w:tcBorders>
          </w:tcPr>
          <w:p w14:paraId="470C5DAE" w14:textId="77777777" w:rsidR="00FD36B8" w:rsidRPr="009C350F" w:rsidRDefault="00FD36B8" w:rsidP="0095646C">
            <w:pPr>
              <w:rPr>
                <w:sz w:val="18"/>
              </w:rPr>
            </w:pPr>
            <w:r w:rsidRPr="009C350F">
              <w:rPr>
                <w:sz w:val="18"/>
              </w:rPr>
              <w:t>Ítem</w:t>
            </w:r>
          </w:p>
        </w:tc>
        <w:tc>
          <w:tcPr>
            <w:tcW w:w="1371" w:type="dxa"/>
            <w:tcBorders>
              <w:top w:val="single" w:sz="18" w:space="0" w:color="auto"/>
              <w:right w:val="single" w:sz="18" w:space="0" w:color="auto"/>
            </w:tcBorders>
          </w:tcPr>
          <w:p w14:paraId="4072A5F1" w14:textId="77777777" w:rsidR="00FD36B8" w:rsidRPr="009C350F" w:rsidRDefault="00FD36B8" w:rsidP="0095646C">
            <w:pPr>
              <w:rPr>
                <w:sz w:val="18"/>
              </w:rPr>
            </w:pPr>
            <w:r w:rsidRPr="009C350F">
              <w:rPr>
                <w:sz w:val="18"/>
              </w:rPr>
              <w:t>Respuesta</w:t>
            </w:r>
          </w:p>
        </w:tc>
        <w:tc>
          <w:tcPr>
            <w:tcW w:w="425" w:type="dxa"/>
            <w:tcBorders>
              <w:top w:val="single" w:sz="18" w:space="0" w:color="auto"/>
            </w:tcBorders>
            <w:shd w:val="clear" w:color="auto" w:fill="D9D9D9" w:themeFill="background1" w:themeFillShade="D9"/>
          </w:tcPr>
          <w:p w14:paraId="0954DE34" w14:textId="77777777" w:rsidR="00FD36B8" w:rsidRPr="009C350F" w:rsidRDefault="00FD36B8" w:rsidP="0095646C">
            <w:pPr>
              <w:rPr>
                <w:sz w:val="18"/>
              </w:rPr>
            </w:pPr>
            <w:r w:rsidRPr="009C350F">
              <w:rPr>
                <w:sz w:val="18"/>
              </w:rPr>
              <w:t>VI</w:t>
            </w:r>
          </w:p>
        </w:tc>
        <w:tc>
          <w:tcPr>
            <w:tcW w:w="426" w:type="dxa"/>
            <w:tcBorders>
              <w:top w:val="single" w:sz="18" w:space="0" w:color="auto"/>
              <w:right w:val="single" w:sz="18" w:space="0" w:color="auto"/>
            </w:tcBorders>
            <w:shd w:val="clear" w:color="auto" w:fill="D9D9D9" w:themeFill="background1" w:themeFillShade="D9"/>
          </w:tcPr>
          <w:p w14:paraId="17DD2797" w14:textId="77777777" w:rsidR="00FD36B8" w:rsidRPr="009C350F" w:rsidRDefault="00FD36B8" w:rsidP="0095646C">
            <w:pPr>
              <w:rPr>
                <w:sz w:val="18"/>
              </w:rPr>
            </w:pPr>
            <w:r w:rsidRPr="009C350F">
              <w:rPr>
                <w:rFonts w:ascii="Segoe UI Symbol" w:hAnsi="Segoe UI Symbol" w:cs="Segoe UI Symbol"/>
                <w:sz w:val="18"/>
                <w:szCs w:val="18"/>
              </w:rPr>
              <w:t>✓</w:t>
            </w:r>
          </w:p>
        </w:tc>
      </w:tr>
      <w:tr w:rsidR="00FD36B8" w:rsidRPr="009C350F" w14:paraId="656D1A1C" w14:textId="77777777" w:rsidTr="0095646C">
        <w:trPr>
          <w:trHeight w:val="286"/>
        </w:trPr>
        <w:tc>
          <w:tcPr>
            <w:tcW w:w="567" w:type="dxa"/>
            <w:tcBorders>
              <w:left w:val="single" w:sz="18" w:space="0" w:color="auto"/>
            </w:tcBorders>
          </w:tcPr>
          <w:p w14:paraId="544549FA" w14:textId="77777777" w:rsidR="00FD36B8" w:rsidRPr="009C350F" w:rsidRDefault="00FD36B8" w:rsidP="0095646C">
            <w:pPr>
              <w:rPr>
                <w:sz w:val="18"/>
              </w:rPr>
            </w:pPr>
            <w:r w:rsidRPr="009C350F">
              <w:rPr>
                <w:sz w:val="18"/>
              </w:rPr>
              <w:t>1</w:t>
            </w:r>
          </w:p>
        </w:tc>
        <w:tc>
          <w:tcPr>
            <w:tcW w:w="1253" w:type="dxa"/>
            <w:tcBorders>
              <w:right w:val="single" w:sz="18" w:space="0" w:color="auto"/>
            </w:tcBorders>
          </w:tcPr>
          <w:p w14:paraId="0133DA29" w14:textId="77777777" w:rsidR="00FD36B8" w:rsidRPr="009C350F" w:rsidRDefault="00FD36B8" w:rsidP="0095646C">
            <w:pPr>
              <w:rPr>
                <w:sz w:val="18"/>
              </w:rPr>
            </w:pPr>
          </w:p>
        </w:tc>
        <w:tc>
          <w:tcPr>
            <w:tcW w:w="425" w:type="dxa"/>
            <w:shd w:val="clear" w:color="auto" w:fill="D9D9D9" w:themeFill="background1" w:themeFillShade="D9"/>
          </w:tcPr>
          <w:p w14:paraId="3D44FE4F"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1ADCE502" w14:textId="77777777" w:rsidR="00FD36B8" w:rsidRPr="009C350F" w:rsidRDefault="00FD36B8" w:rsidP="0095646C">
            <w:pPr>
              <w:rPr>
                <w:sz w:val="18"/>
              </w:rPr>
            </w:pPr>
          </w:p>
        </w:tc>
        <w:tc>
          <w:tcPr>
            <w:tcW w:w="613" w:type="dxa"/>
            <w:tcBorders>
              <w:left w:val="single" w:sz="18" w:space="0" w:color="auto"/>
            </w:tcBorders>
          </w:tcPr>
          <w:p w14:paraId="274A4788" w14:textId="77777777" w:rsidR="00FD36B8" w:rsidRPr="009C350F" w:rsidRDefault="00FD36B8" w:rsidP="0095646C">
            <w:pPr>
              <w:rPr>
                <w:sz w:val="18"/>
              </w:rPr>
            </w:pPr>
            <w:r w:rsidRPr="009C350F">
              <w:rPr>
                <w:sz w:val="18"/>
              </w:rPr>
              <w:t>11</w:t>
            </w:r>
          </w:p>
        </w:tc>
        <w:tc>
          <w:tcPr>
            <w:tcW w:w="1371" w:type="dxa"/>
            <w:tcBorders>
              <w:right w:val="single" w:sz="18" w:space="0" w:color="auto"/>
            </w:tcBorders>
          </w:tcPr>
          <w:p w14:paraId="67A70305" w14:textId="77777777" w:rsidR="00FD36B8" w:rsidRPr="009C350F" w:rsidRDefault="00FD36B8" w:rsidP="0095646C">
            <w:pPr>
              <w:rPr>
                <w:sz w:val="18"/>
              </w:rPr>
            </w:pPr>
          </w:p>
        </w:tc>
        <w:tc>
          <w:tcPr>
            <w:tcW w:w="425" w:type="dxa"/>
            <w:shd w:val="clear" w:color="auto" w:fill="D9D9D9" w:themeFill="background1" w:themeFillShade="D9"/>
          </w:tcPr>
          <w:p w14:paraId="0D2BD61F"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65C22E0A" w14:textId="77777777" w:rsidR="00FD36B8" w:rsidRPr="009C350F" w:rsidRDefault="00FD36B8" w:rsidP="0095646C">
            <w:pPr>
              <w:rPr>
                <w:sz w:val="18"/>
              </w:rPr>
            </w:pPr>
          </w:p>
        </w:tc>
      </w:tr>
      <w:tr w:rsidR="00FD36B8" w:rsidRPr="009C350F" w14:paraId="77854F68" w14:textId="77777777" w:rsidTr="0095646C">
        <w:trPr>
          <w:trHeight w:val="274"/>
        </w:trPr>
        <w:tc>
          <w:tcPr>
            <w:tcW w:w="567" w:type="dxa"/>
            <w:tcBorders>
              <w:left w:val="single" w:sz="18" w:space="0" w:color="auto"/>
            </w:tcBorders>
          </w:tcPr>
          <w:p w14:paraId="258F9444" w14:textId="77777777" w:rsidR="00FD36B8" w:rsidRPr="009C350F" w:rsidRDefault="00FD36B8" w:rsidP="0095646C">
            <w:pPr>
              <w:rPr>
                <w:sz w:val="18"/>
              </w:rPr>
            </w:pPr>
            <w:r w:rsidRPr="009C350F">
              <w:rPr>
                <w:sz w:val="18"/>
              </w:rPr>
              <w:t>2</w:t>
            </w:r>
          </w:p>
        </w:tc>
        <w:tc>
          <w:tcPr>
            <w:tcW w:w="1253" w:type="dxa"/>
            <w:tcBorders>
              <w:right w:val="single" w:sz="18" w:space="0" w:color="auto"/>
            </w:tcBorders>
          </w:tcPr>
          <w:p w14:paraId="1037C45B" w14:textId="77777777" w:rsidR="00FD36B8" w:rsidRPr="009C350F" w:rsidRDefault="00FD36B8" w:rsidP="0095646C">
            <w:pPr>
              <w:rPr>
                <w:sz w:val="18"/>
              </w:rPr>
            </w:pPr>
          </w:p>
        </w:tc>
        <w:tc>
          <w:tcPr>
            <w:tcW w:w="425" w:type="dxa"/>
            <w:shd w:val="clear" w:color="auto" w:fill="D9D9D9" w:themeFill="background1" w:themeFillShade="D9"/>
          </w:tcPr>
          <w:p w14:paraId="46748DC2"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006F15E2" w14:textId="77777777" w:rsidR="00FD36B8" w:rsidRPr="009C350F" w:rsidRDefault="00FD36B8" w:rsidP="0095646C">
            <w:pPr>
              <w:rPr>
                <w:sz w:val="18"/>
              </w:rPr>
            </w:pPr>
          </w:p>
        </w:tc>
        <w:tc>
          <w:tcPr>
            <w:tcW w:w="613" w:type="dxa"/>
            <w:tcBorders>
              <w:left w:val="single" w:sz="18" w:space="0" w:color="auto"/>
            </w:tcBorders>
          </w:tcPr>
          <w:p w14:paraId="40A740BD" w14:textId="77777777" w:rsidR="00FD36B8" w:rsidRPr="009C350F" w:rsidRDefault="00FD36B8" w:rsidP="0095646C">
            <w:pPr>
              <w:rPr>
                <w:sz w:val="18"/>
              </w:rPr>
            </w:pPr>
            <w:r w:rsidRPr="009C350F">
              <w:rPr>
                <w:sz w:val="18"/>
              </w:rPr>
              <w:t>22</w:t>
            </w:r>
          </w:p>
        </w:tc>
        <w:tc>
          <w:tcPr>
            <w:tcW w:w="1371" w:type="dxa"/>
            <w:tcBorders>
              <w:right w:val="single" w:sz="18" w:space="0" w:color="auto"/>
            </w:tcBorders>
          </w:tcPr>
          <w:p w14:paraId="6B6B70FE" w14:textId="77777777" w:rsidR="00FD36B8" w:rsidRPr="009C350F" w:rsidRDefault="00FD36B8" w:rsidP="0095646C">
            <w:pPr>
              <w:rPr>
                <w:sz w:val="18"/>
              </w:rPr>
            </w:pPr>
          </w:p>
        </w:tc>
        <w:tc>
          <w:tcPr>
            <w:tcW w:w="425" w:type="dxa"/>
            <w:shd w:val="clear" w:color="auto" w:fill="D9D9D9" w:themeFill="background1" w:themeFillShade="D9"/>
          </w:tcPr>
          <w:p w14:paraId="13DABFE1"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49FFDB1A" w14:textId="77777777" w:rsidR="00FD36B8" w:rsidRPr="009C350F" w:rsidRDefault="00FD36B8" w:rsidP="0095646C">
            <w:pPr>
              <w:rPr>
                <w:sz w:val="18"/>
              </w:rPr>
            </w:pPr>
          </w:p>
        </w:tc>
      </w:tr>
      <w:tr w:rsidR="00FD36B8" w:rsidRPr="009C350F" w14:paraId="7471B5F2" w14:textId="77777777" w:rsidTr="0095646C">
        <w:trPr>
          <w:trHeight w:val="286"/>
        </w:trPr>
        <w:tc>
          <w:tcPr>
            <w:tcW w:w="567" w:type="dxa"/>
            <w:tcBorders>
              <w:left w:val="single" w:sz="18" w:space="0" w:color="auto"/>
            </w:tcBorders>
          </w:tcPr>
          <w:p w14:paraId="50443640" w14:textId="77777777" w:rsidR="00FD36B8" w:rsidRPr="009C350F" w:rsidRDefault="00FD36B8" w:rsidP="0095646C">
            <w:pPr>
              <w:rPr>
                <w:sz w:val="18"/>
              </w:rPr>
            </w:pPr>
            <w:r w:rsidRPr="009C350F">
              <w:rPr>
                <w:sz w:val="18"/>
              </w:rPr>
              <w:t>3</w:t>
            </w:r>
          </w:p>
        </w:tc>
        <w:tc>
          <w:tcPr>
            <w:tcW w:w="1253" w:type="dxa"/>
            <w:tcBorders>
              <w:right w:val="single" w:sz="18" w:space="0" w:color="auto"/>
            </w:tcBorders>
          </w:tcPr>
          <w:p w14:paraId="63E21DA0" w14:textId="77777777" w:rsidR="00FD36B8" w:rsidRPr="009C350F" w:rsidRDefault="00FD36B8" w:rsidP="0095646C">
            <w:pPr>
              <w:rPr>
                <w:sz w:val="18"/>
              </w:rPr>
            </w:pPr>
          </w:p>
        </w:tc>
        <w:tc>
          <w:tcPr>
            <w:tcW w:w="425" w:type="dxa"/>
            <w:shd w:val="clear" w:color="auto" w:fill="D9D9D9" w:themeFill="background1" w:themeFillShade="D9"/>
          </w:tcPr>
          <w:p w14:paraId="74975DEF"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6DFB9FB8" w14:textId="77777777" w:rsidR="00FD36B8" w:rsidRPr="009C350F" w:rsidRDefault="00FD36B8" w:rsidP="0095646C">
            <w:pPr>
              <w:rPr>
                <w:sz w:val="18"/>
              </w:rPr>
            </w:pPr>
          </w:p>
        </w:tc>
        <w:tc>
          <w:tcPr>
            <w:tcW w:w="613" w:type="dxa"/>
            <w:tcBorders>
              <w:left w:val="single" w:sz="18" w:space="0" w:color="auto"/>
            </w:tcBorders>
          </w:tcPr>
          <w:p w14:paraId="692B4675" w14:textId="77777777" w:rsidR="00FD36B8" w:rsidRPr="009C350F" w:rsidRDefault="00FD36B8" w:rsidP="0095646C">
            <w:pPr>
              <w:rPr>
                <w:sz w:val="18"/>
              </w:rPr>
            </w:pPr>
            <w:r w:rsidRPr="009C350F">
              <w:rPr>
                <w:sz w:val="18"/>
              </w:rPr>
              <w:t>23</w:t>
            </w:r>
          </w:p>
        </w:tc>
        <w:tc>
          <w:tcPr>
            <w:tcW w:w="1371" w:type="dxa"/>
            <w:tcBorders>
              <w:right w:val="single" w:sz="18" w:space="0" w:color="auto"/>
            </w:tcBorders>
          </w:tcPr>
          <w:p w14:paraId="3C3AF702" w14:textId="77777777" w:rsidR="00FD36B8" w:rsidRPr="009C350F" w:rsidRDefault="00FD36B8" w:rsidP="0095646C">
            <w:pPr>
              <w:rPr>
                <w:sz w:val="18"/>
              </w:rPr>
            </w:pPr>
          </w:p>
        </w:tc>
        <w:tc>
          <w:tcPr>
            <w:tcW w:w="425" w:type="dxa"/>
            <w:shd w:val="clear" w:color="auto" w:fill="D9D9D9" w:themeFill="background1" w:themeFillShade="D9"/>
          </w:tcPr>
          <w:p w14:paraId="3D22CEE9"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7B68898C" w14:textId="77777777" w:rsidR="00FD36B8" w:rsidRPr="009C350F" w:rsidRDefault="00FD36B8" w:rsidP="0095646C">
            <w:pPr>
              <w:rPr>
                <w:sz w:val="18"/>
              </w:rPr>
            </w:pPr>
          </w:p>
        </w:tc>
      </w:tr>
      <w:tr w:rsidR="00FD36B8" w:rsidRPr="009C350F" w14:paraId="5289753B" w14:textId="77777777" w:rsidTr="0095646C">
        <w:trPr>
          <w:trHeight w:val="274"/>
        </w:trPr>
        <w:tc>
          <w:tcPr>
            <w:tcW w:w="567" w:type="dxa"/>
            <w:tcBorders>
              <w:left w:val="single" w:sz="18" w:space="0" w:color="auto"/>
            </w:tcBorders>
          </w:tcPr>
          <w:p w14:paraId="495DE8F1" w14:textId="77777777" w:rsidR="00FD36B8" w:rsidRPr="009C350F" w:rsidRDefault="00FD36B8" w:rsidP="0095646C">
            <w:pPr>
              <w:rPr>
                <w:sz w:val="18"/>
              </w:rPr>
            </w:pPr>
            <w:r w:rsidRPr="009C350F">
              <w:rPr>
                <w:sz w:val="18"/>
              </w:rPr>
              <w:t>4</w:t>
            </w:r>
          </w:p>
        </w:tc>
        <w:tc>
          <w:tcPr>
            <w:tcW w:w="1253" w:type="dxa"/>
            <w:tcBorders>
              <w:right w:val="single" w:sz="18" w:space="0" w:color="auto"/>
            </w:tcBorders>
          </w:tcPr>
          <w:p w14:paraId="32BE5246" w14:textId="77777777" w:rsidR="00FD36B8" w:rsidRPr="009C350F" w:rsidRDefault="00FD36B8" w:rsidP="0095646C">
            <w:pPr>
              <w:rPr>
                <w:sz w:val="18"/>
              </w:rPr>
            </w:pPr>
          </w:p>
        </w:tc>
        <w:tc>
          <w:tcPr>
            <w:tcW w:w="425" w:type="dxa"/>
            <w:shd w:val="clear" w:color="auto" w:fill="D9D9D9" w:themeFill="background1" w:themeFillShade="D9"/>
          </w:tcPr>
          <w:p w14:paraId="4A671069"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6EED62D6" w14:textId="77777777" w:rsidR="00FD36B8" w:rsidRPr="009C350F" w:rsidRDefault="00FD36B8" w:rsidP="0095646C">
            <w:pPr>
              <w:rPr>
                <w:sz w:val="18"/>
              </w:rPr>
            </w:pPr>
          </w:p>
        </w:tc>
        <w:tc>
          <w:tcPr>
            <w:tcW w:w="613" w:type="dxa"/>
            <w:tcBorders>
              <w:left w:val="single" w:sz="18" w:space="0" w:color="auto"/>
            </w:tcBorders>
          </w:tcPr>
          <w:p w14:paraId="23F58BA7" w14:textId="77777777" w:rsidR="00FD36B8" w:rsidRPr="009C350F" w:rsidRDefault="00FD36B8" w:rsidP="0095646C">
            <w:pPr>
              <w:rPr>
                <w:sz w:val="18"/>
              </w:rPr>
            </w:pPr>
            <w:r w:rsidRPr="009C350F">
              <w:rPr>
                <w:sz w:val="18"/>
              </w:rPr>
              <w:t>24</w:t>
            </w:r>
          </w:p>
        </w:tc>
        <w:tc>
          <w:tcPr>
            <w:tcW w:w="1371" w:type="dxa"/>
            <w:tcBorders>
              <w:right w:val="single" w:sz="18" w:space="0" w:color="auto"/>
            </w:tcBorders>
          </w:tcPr>
          <w:p w14:paraId="1DFB4C54" w14:textId="77777777" w:rsidR="00FD36B8" w:rsidRPr="009C350F" w:rsidRDefault="00FD36B8" w:rsidP="0095646C">
            <w:pPr>
              <w:rPr>
                <w:sz w:val="18"/>
              </w:rPr>
            </w:pPr>
          </w:p>
        </w:tc>
        <w:tc>
          <w:tcPr>
            <w:tcW w:w="425" w:type="dxa"/>
            <w:shd w:val="clear" w:color="auto" w:fill="D9D9D9" w:themeFill="background1" w:themeFillShade="D9"/>
          </w:tcPr>
          <w:p w14:paraId="4CABF101"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7B499FEE" w14:textId="77777777" w:rsidR="00FD36B8" w:rsidRPr="009C350F" w:rsidRDefault="00FD36B8" w:rsidP="0095646C">
            <w:pPr>
              <w:rPr>
                <w:sz w:val="18"/>
              </w:rPr>
            </w:pPr>
          </w:p>
        </w:tc>
      </w:tr>
      <w:tr w:rsidR="00FD36B8" w:rsidRPr="009C350F" w14:paraId="0D498B9F" w14:textId="77777777" w:rsidTr="0095646C">
        <w:trPr>
          <w:trHeight w:val="286"/>
        </w:trPr>
        <w:tc>
          <w:tcPr>
            <w:tcW w:w="567" w:type="dxa"/>
            <w:tcBorders>
              <w:left w:val="single" w:sz="18" w:space="0" w:color="auto"/>
            </w:tcBorders>
          </w:tcPr>
          <w:p w14:paraId="7E63375D" w14:textId="77777777" w:rsidR="00FD36B8" w:rsidRPr="009C350F" w:rsidRDefault="00FD36B8" w:rsidP="0095646C">
            <w:pPr>
              <w:rPr>
                <w:sz w:val="18"/>
              </w:rPr>
            </w:pPr>
            <w:r w:rsidRPr="009C350F">
              <w:rPr>
                <w:sz w:val="18"/>
              </w:rPr>
              <w:t>5</w:t>
            </w:r>
          </w:p>
        </w:tc>
        <w:tc>
          <w:tcPr>
            <w:tcW w:w="1253" w:type="dxa"/>
            <w:tcBorders>
              <w:right w:val="single" w:sz="18" w:space="0" w:color="auto"/>
            </w:tcBorders>
          </w:tcPr>
          <w:p w14:paraId="3F4FF04F" w14:textId="77777777" w:rsidR="00FD36B8" w:rsidRPr="009C350F" w:rsidRDefault="00FD36B8" w:rsidP="0095646C">
            <w:pPr>
              <w:rPr>
                <w:sz w:val="18"/>
              </w:rPr>
            </w:pPr>
          </w:p>
        </w:tc>
        <w:tc>
          <w:tcPr>
            <w:tcW w:w="425" w:type="dxa"/>
            <w:shd w:val="clear" w:color="auto" w:fill="D9D9D9" w:themeFill="background1" w:themeFillShade="D9"/>
          </w:tcPr>
          <w:p w14:paraId="78C2D48C"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6560F47F" w14:textId="77777777" w:rsidR="00FD36B8" w:rsidRPr="009C350F" w:rsidRDefault="00FD36B8" w:rsidP="0095646C">
            <w:pPr>
              <w:rPr>
                <w:sz w:val="18"/>
              </w:rPr>
            </w:pPr>
          </w:p>
        </w:tc>
        <w:tc>
          <w:tcPr>
            <w:tcW w:w="613" w:type="dxa"/>
            <w:tcBorders>
              <w:left w:val="single" w:sz="18" w:space="0" w:color="auto"/>
            </w:tcBorders>
          </w:tcPr>
          <w:p w14:paraId="53908CDE" w14:textId="77777777" w:rsidR="00FD36B8" w:rsidRPr="009C350F" w:rsidRDefault="00FD36B8" w:rsidP="0095646C">
            <w:pPr>
              <w:rPr>
                <w:sz w:val="18"/>
              </w:rPr>
            </w:pPr>
            <w:r w:rsidRPr="009C350F">
              <w:rPr>
                <w:sz w:val="18"/>
              </w:rPr>
              <w:t>25</w:t>
            </w:r>
          </w:p>
        </w:tc>
        <w:tc>
          <w:tcPr>
            <w:tcW w:w="1371" w:type="dxa"/>
            <w:tcBorders>
              <w:right w:val="single" w:sz="18" w:space="0" w:color="auto"/>
            </w:tcBorders>
          </w:tcPr>
          <w:p w14:paraId="6B790D98" w14:textId="77777777" w:rsidR="00FD36B8" w:rsidRPr="009C350F" w:rsidRDefault="00FD36B8" w:rsidP="0095646C">
            <w:pPr>
              <w:rPr>
                <w:sz w:val="18"/>
              </w:rPr>
            </w:pPr>
          </w:p>
        </w:tc>
        <w:tc>
          <w:tcPr>
            <w:tcW w:w="425" w:type="dxa"/>
            <w:shd w:val="clear" w:color="auto" w:fill="D9D9D9" w:themeFill="background1" w:themeFillShade="D9"/>
          </w:tcPr>
          <w:p w14:paraId="1E0B5E1B"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3525FC37" w14:textId="77777777" w:rsidR="00FD36B8" w:rsidRPr="009C350F" w:rsidRDefault="00FD36B8" w:rsidP="0095646C">
            <w:pPr>
              <w:rPr>
                <w:sz w:val="18"/>
              </w:rPr>
            </w:pPr>
          </w:p>
        </w:tc>
      </w:tr>
      <w:tr w:rsidR="00FD36B8" w:rsidRPr="009C350F" w14:paraId="4F8DE487" w14:textId="77777777" w:rsidTr="0095646C">
        <w:trPr>
          <w:trHeight w:val="274"/>
        </w:trPr>
        <w:tc>
          <w:tcPr>
            <w:tcW w:w="567" w:type="dxa"/>
            <w:tcBorders>
              <w:left w:val="single" w:sz="18" w:space="0" w:color="auto"/>
            </w:tcBorders>
          </w:tcPr>
          <w:p w14:paraId="597E0ABB" w14:textId="77777777" w:rsidR="00FD36B8" w:rsidRPr="009C350F" w:rsidRDefault="00FD36B8" w:rsidP="0095646C">
            <w:pPr>
              <w:rPr>
                <w:sz w:val="18"/>
              </w:rPr>
            </w:pPr>
            <w:r w:rsidRPr="009C350F">
              <w:rPr>
                <w:sz w:val="18"/>
              </w:rPr>
              <w:t>6</w:t>
            </w:r>
          </w:p>
        </w:tc>
        <w:tc>
          <w:tcPr>
            <w:tcW w:w="1253" w:type="dxa"/>
            <w:tcBorders>
              <w:right w:val="single" w:sz="18" w:space="0" w:color="auto"/>
            </w:tcBorders>
          </w:tcPr>
          <w:p w14:paraId="536E9C12" w14:textId="77777777" w:rsidR="00FD36B8" w:rsidRPr="009C350F" w:rsidRDefault="00FD36B8" w:rsidP="0095646C">
            <w:pPr>
              <w:rPr>
                <w:sz w:val="18"/>
              </w:rPr>
            </w:pPr>
          </w:p>
        </w:tc>
        <w:tc>
          <w:tcPr>
            <w:tcW w:w="425" w:type="dxa"/>
            <w:shd w:val="clear" w:color="auto" w:fill="D9D9D9" w:themeFill="background1" w:themeFillShade="D9"/>
          </w:tcPr>
          <w:p w14:paraId="55664D35"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50ACCEF5" w14:textId="77777777" w:rsidR="00FD36B8" w:rsidRPr="009C350F" w:rsidRDefault="00FD36B8" w:rsidP="0095646C">
            <w:pPr>
              <w:rPr>
                <w:sz w:val="18"/>
              </w:rPr>
            </w:pPr>
          </w:p>
        </w:tc>
        <w:tc>
          <w:tcPr>
            <w:tcW w:w="613" w:type="dxa"/>
            <w:tcBorders>
              <w:left w:val="single" w:sz="18" w:space="0" w:color="auto"/>
            </w:tcBorders>
          </w:tcPr>
          <w:p w14:paraId="108C6BA4" w14:textId="77777777" w:rsidR="00FD36B8" w:rsidRPr="009C350F" w:rsidRDefault="00FD36B8" w:rsidP="0095646C">
            <w:pPr>
              <w:rPr>
                <w:sz w:val="18"/>
              </w:rPr>
            </w:pPr>
            <w:r w:rsidRPr="009C350F">
              <w:rPr>
                <w:sz w:val="18"/>
              </w:rPr>
              <w:t>26</w:t>
            </w:r>
          </w:p>
        </w:tc>
        <w:tc>
          <w:tcPr>
            <w:tcW w:w="1371" w:type="dxa"/>
            <w:tcBorders>
              <w:right w:val="single" w:sz="18" w:space="0" w:color="auto"/>
            </w:tcBorders>
          </w:tcPr>
          <w:p w14:paraId="760A35DC" w14:textId="77777777" w:rsidR="00FD36B8" w:rsidRPr="009C350F" w:rsidRDefault="00FD36B8" w:rsidP="0095646C">
            <w:pPr>
              <w:rPr>
                <w:sz w:val="18"/>
              </w:rPr>
            </w:pPr>
          </w:p>
        </w:tc>
        <w:tc>
          <w:tcPr>
            <w:tcW w:w="425" w:type="dxa"/>
            <w:shd w:val="clear" w:color="auto" w:fill="D9D9D9" w:themeFill="background1" w:themeFillShade="D9"/>
          </w:tcPr>
          <w:p w14:paraId="00C13D79"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10600AE0" w14:textId="77777777" w:rsidR="00FD36B8" w:rsidRPr="009C350F" w:rsidRDefault="00FD36B8" w:rsidP="0095646C">
            <w:pPr>
              <w:rPr>
                <w:sz w:val="18"/>
              </w:rPr>
            </w:pPr>
          </w:p>
        </w:tc>
      </w:tr>
      <w:tr w:rsidR="00FD36B8" w:rsidRPr="009C350F" w14:paraId="66822E97" w14:textId="77777777" w:rsidTr="0095646C">
        <w:trPr>
          <w:trHeight w:val="286"/>
        </w:trPr>
        <w:tc>
          <w:tcPr>
            <w:tcW w:w="567" w:type="dxa"/>
            <w:tcBorders>
              <w:left w:val="single" w:sz="18" w:space="0" w:color="auto"/>
            </w:tcBorders>
          </w:tcPr>
          <w:p w14:paraId="1184FA62" w14:textId="77777777" w:rsidR="00FD36B8" w:rsidRPr="009C350F" w:rsidRDefault="00FD36B8" w:rsidP="0095646C">
            <w:pPr>
              <w:rPr>
                <w:sz w:val="18"/>
              </w:rPr>
            </w:pPr>
            <w:r w:rsidRPr="009C350F">
              <w:rPr>
                <w:sz w:val="18"/>
              </w:rPr>
              <w:t>7</w:t>
            </w:r>
          </w:p>
        </w:tc>
        <w:tc>
          <w:tcPr>
            <w:tcW w:w="1253" w:type="dxa"/>
            <w:tcBorders>
              <w:right w:val="single" w:sz="18" w:space="0" w:color="auto"/>
            </w:tcBorders>
          </w:tcPr>
          <w:p w14:paraId="3586299D" w14:textId="77777777" w:rsidR="00FD36B8" w:rsidRPr="009C350F" w:rsidRDefault="00FD36B8" w:rsidP="0095646C">
            <w:pPr>
              <w:rPr>
                <w:sz w:val="18"/>
              </w:rPr>
            </w:pPr>
          </w:p>
        </w:tc>
        <w:tc>
          <w:tcPr>
            <w:tcW w:w="425" w:type="dxa"/>
            <w:shd w:val="clear" w:color="auto" w:fill="D9D9D9" w:themeFill="background1" w:themeFillShade="D9"/>
          </w:tcPr>
          <w:p w14:paraId="76F745B9"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073AB44F" w14:textId="77777777" w:rsidR="00FD36B8" w:rsidRPr="009C350F" w:rsidRDefault="00FD36B8" w:rsidP="0095646C">
            <w:pPr>
              <w:rPr>
                <w:sz w:val="18"/>
              </w:rPr>
            </w:pPr>
          </w:p>
        </w:tc>
        <w:tc>
          <w:tcPr>
            <w:tcW w:w="613" w:type="dxa"/>
            <w:tcBorders>
              <w:left w:val="single" w:sz="18" w:space="0" w:color="auto"/>
            </w:tcBorders>
          </w:tcPr>
          <w:p w14:paraId="7223F5F7" w14:textId="77777777" w:rsidR="00FD36B8" w:rsidRPr="009C350F" w:rsidRDefault="00FD36B8" w:rsidP="0095646C">
            <w:pPr>
              <w:rPr>
                <w:sz w:val="18"/>
              </w:rPr>
            </w:pPr>
            <w:r w:rsidRPr="009C350F">
              <w:rPr>
                <w:sz w:val="18"/>
              </w:rPr>
              <w:t>27</w:t>
            </w:r>
          </w:p>
        </w:tc>
        <w:tc>
          <w:tcPr>
            <w:tcW w:w="1371" w:type="dxa"/>
            <w:tcBorders>
              <w:right w:val="single" w:sz="18" w:space="0" w:color="auto"/>
            </w:tcBorders>
          </w:tcPr>
          <w:p w14:paraId="689FF891" w14:textId="77777777" w:rsidR="00FD36B8" w:rsidRPr="009C350F" w:rsidRDefault="00FD36B8" w:rsidP="0095646C">
            <w:pPr>
              <w:rPr>
                <w:sz w:val="18"/>
              </w:rPr>
            </w:pPr>
          </w:p>
        </w:tc>
        <w:tc>
          <w:tcPr>
            <w:tcW w:w="425" w:type="dxa"/>
            <w:shd w:val="clear" w:color="auto" w:fill="D9D9D9" w:themeFill="background1" w:themeFillShade="D9"/>
          </w:tcPr>
          <w:p w14:paraId="5C0FCBFC"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65115F4E" w14:textId="77777777" w:rsidR="00FD36B8" w:rsidRPr="009C350F" w:rsidRDefault="00FD36B8" w:rsidP="0095646C">
            <w:pPr>
              <w:rPr>
                <w:sz w:val="18"/>
              </w:rPr>
            </w:pPr>
          </w:p>
        </w:tc>
      </w:tr>
      <w:tr w:rsidR="00FD36B8" w:rsidRPr="009C350F" w14:paraId="6414777F" w14:textId="77777777" w:rsidTr="0095646C">
        <w:trPr>
          <w:trHeight w:val="286"/>
        </w:trPr>
        <w:tc>
          <w:tcPr>
            <w:tcW w:w="567" w:type="dxa"/>
            <w:tcBorders>
              <w:left w:val="single" w:sz="18" w:space="0" w:color="auto"/>
            </w:tcBorders>
          </w:tcPr>
          <w:p w14:paraId="2B424F57" w14:textId="77777777" w:rsidR="00FD36B8" w:rsidRPr="009C350F" w:rsidRDefault="00FD36B8" w:rsidP="0095646C">
            <w:pPr>
              <w:rPr>
                <w:sz w:val="18"/>
              </w:rPr>
            </w:pPr>
            <w:r w:rsidRPr="009C350F">
              <w:rPr>
                <w:sz w:val="18"/>
              </w:rPr>
              <w:t>8</w:t>
            </w:r>
          </w:p>
        </w:tc>
        <w:tc>
          <w:tcPr>
            <w:tcW w:w="1253" w:type="dxa"/>
            <w:tcBorders>
              <w:right w:val="single" w:sz="18" w:space="0" w:color="auto"/>
            </w:tcBorders>
          </w:tcPr>
          <w:p w14:paraId="29EA9971" w14:textId="77777777" w:rsidR="00FD36B8" w:rsidRPr="009C350F" w:rsidRDefault="00FD36B8" w:rsidP="0095646C">
            <w:pPr>
              <w:rPr>
                <w:sz w:val="18"/>
              </w:rPr>
            </w:pPr>
          </w:p>
        </w:tc>
        <w:tc>
          <w:tcPr>
            <w:tcW w:w="425" w:type="dxa"/>
            <w:shd w:val="clear" w:color="auto" w:fill="D9D9D9" w:themeFill="background1" w:themeFillShade="D9"/>
          </w:tcPr>
          <w:p w14:paraId="280D5FEA"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24256203" w14:textId="77777777" w:rsidR="00FD36B8" w:rsidRPr="009C350F" w:rsidRDefault="00FD36B8" w:rsidP="0095646C">
            <w:pPr>
              <w:rPr>
                <w:sz w:val="18"/>
              </w:rPr>
            </w:pPr>
          </w:p>
        </w:tc>
        <w:tc>
          <w:tcPr>
            <w:tcW w:w="613" w:type="dxa"/>
            <w:tcBorders>
              <w:left w:val="single" w:sz="18" w:space="0" w:color="auto"/>
            </w:tcBorders>
          </w:tcPr>
          <w:p w14:paraId="492DC3F0" w14:textId="77777777" w:rsidR="00FD36B8" w:rsidRPr="009C350F" w:rsidRDefault="00FD36B8" w:rsidP="0095646C">
            <w:pPr>
              <w:rPr>
                <w:sz w:val="18"/>
              </w:rPr>
            </w:pPr>
            <w:r w:rsidRPr="009C350F">
              <w:rPr>
                <w:sz w:val="18"/>
              </w:rPr>
              <w:t>28</w:t>
            </w:r>
          </w:p>
        </w:tc>
        <w:tc>
          <w:tcPr>
            <w:tcW w:w="1371" w:type="dxa"/>
            <w:tcBorders>
              <w:right w:val="single" w:sz="18" w:space="0" w:color="auto"/>
            </w:tcBorders>
          </w:tcPr>
          <w:p w14:paraId="7BC2A686" w14:textId="77777777" w:rsidR="00FD36B8" w:rsidRPr="009C350F" w:rsidRDefault="00FD36B8" w:rsidP="0095646C">
            <w:pPr>
              <w:rPr>
                <w:sz w:val="18"/>
              </w:rPr>
            </w:pPr>
          </w:p>
        </w:tc>
        <w:tc>
          <w:tcPr>
            <w:tcW w:w="425" w:type="dxa"/>
            <w:shd w:val="clear" w:color="auto" w:fill="D9D9D9" w:themeFill="background1" w:themeFillShade="D9"/>
          </w:tcPr>
          <w:p w14:paraId="757B68CC"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1A705FB6" w14:textId="77777777" w:rsidR="00FD36B8" w:rsidRPr="009C350F" w:rsidRDefault="00FD36B8" w:rsidP="0095646C">
            <w:pPr>
              <w:rPr>
                <w:sz w:val="18"/>
              </w:rPr>
            </w:pPr>
          </w:p>
        </w:tc>
      </w:tr>
      <w:tr w:rsidR="00FD36B8" w:rsidRPr="009C350F" w14:paraId="278FA8C1" w14:textId="77777777" w:rsidTr="0095646C">
        <w:trPr>
          <w:trHeight w:val="286"/>
        </w:trPr>
        <w:tc>
          <w:tcPr>
            <w:tcW w:w="567" w:type="dxa"/>
            <w:tcBorders>
              <w:left w:val="single" w:sz="18" w:space="0" w:color="auto"/>
            </w:tcBorders>
          </w:tcPr>
          <w:p w14:paraId="00392DB0" w14:textId="77777777" w:rsidR="00FD36B8" w:rsidRPr="009C350F" w:rsidRDefault="00FD36B8" w:rsidP="0095646C">
            <w:pPr>
              <w:rPr>
                <w:sz w:val="18"/>
              </w:rPr>
            </w:pPr>
            <w:r w:rsidRPr="009C350F">
              <w:rPr>
                <w:sz w:val="18"/>
              </w:rPr>
              <w:t>9</w:t>
            </w:r>
          </w:p>
        </w:tc>
        <w:tc>
          <w:tcPr>
            <w:tcW w:w="1253" w:type="dxa"/>
            <w:tcBorders>
              <w:right w:val="single" w:sz="18" w:space="0" w:color="auto"/>
            </w:tcBorders>
          </w:tcPr>
          <w:p w14:paraId="2C9A77A7" w14:textId="77777777" w:rsidR="00FD36B8" w:rsidRPr="009C350F" w:rsidRDefault="00FD36B8" w:rsidP="0095646C">
            <w:pPr>
              <w:rPr>
                <w:sz w:val="18"/>
              </w:rPr>
            </w:pPr>
          </w:p>
        </w:tc>
        <w:tc>
          <w:tcPr>
            <w:tcW w:w="425" w:type="dxa"/>
            <w:shd w:val="clear" w:color="auto" w:fill="D9D9D9" w:themeFill="background1" w:themeFillShade="D9"/>
          </w:tcPr>
          <w:p w14:paraId="3CED1CC8"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6F760815" w14:textId="77777777" w:rsidR="00FD36B8" w:rsidRPr="009C350F" w:rsidRDefault="00FD36B8" w:rsidP="0095646C">
            <w:pPr>
              <w:rPr>
                <w:sz w:val="18"/>
              </w:rPr>
            </w:pPr>
          </w:p>
        </w:tc>
        <w:tc>
          <w:tcPr>
            <w:tcW w:w="613" w:type="dxa"/>
            <w:tcBorders>
              <w:left w:val="single" w:sz="18" w:space="0" w:color="auto"/>
            </w:tcBorders>
          </w:tcPr>
          <w:p w14:paraId="1E210F42" w14:textId="77777777" w:rsidR="00FD36B8" w:rsidRPr="009C350F" w:rsidRDefault="00FD36B8" w:rsidP="0095646C">
            <w:pPr>
              <w:rPr>
                <w:sz w:val="18"/>
              </w:rPr>
            </w:pPr>
            <w:r w:rsidRPr="009C350F">
              <w:rPr>
                <w:sz w:val="18"/>
              </w:rPr>
              <w:t>29</w:t>
            </w:r>
          </w:p>
        </w:tc>
        <w:tc>
          <w:tcPr>
            <w:tcW w:w="1371" w:type="dxa"/>
            <w:tcBorders>
              <w:right w:val="single" w:sz="18" w:space="0" w:color="auto"/>
            </w:tcBorders>
          </w:tcPr>
          <w:p w14:paraId="755313BE" w14:textId="77777777" w:rsidR="00FD36B8" w:rsidRPr="009C350F" w:rsidRDefault="00FD36B8" w:rsidP="0095646C">
            <w:pPr>
              <w:rPr>
                <w:sz w:val="18"/>
              </w:rPr>
            </w:pPr>
          </w:p>
        </w:tc>
        <w:tc>
          <w:tcPr>
            <w:tcW w:w="425" w:type="dxa"/>
            <w:shd w:val="clear" w:color="auto" w:fill="D9D9D9" w:themeFill="background1" w:themeFillShade="D9"/>
          </w:tcPr>
          <w:p w14:paraId="0F2945C8"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3D66B08B" w14:textId="77777777" w:rsidR="00FD36B8" w:rsidRPr="009C350F" w:rsidRDefault="00FD36B8" w:rsidP="0095646C">
            <w:pPr>
              <w:rPr>
                <w:sz w:val="18"/>
              </w:rPr>
            </w:pPr>
          </w:p>
        </w:tc>
      </w:tr>
      <w:tr w:rsidR="00FD36B8" w:rsidRPr="009C350F" w14:paraId="71CBBABF" w14:textId="77777777" w:rsidTr="0095646C">
        <w:trPr>
          <w:trHeight w:val="286"/>
        </w:trPr>
        <w:tc>
          <w:tcPr>
            <w:tcW w:w="567" w:type="dxa"/>
            <w:tcBorders>
              <w:left w:val="single" w:sz="18" w:space="0" w:color="auto"/>
            </w:tcBorders>
          </w:tcPr>
          <w:p w14:paraId="4D49A8F0" w14:textId="77777777" w:rsidR="00FD36B8" w:rsidRPr="009C350F" w:rsidRDefault="00FD36B8" w:rsidP="0095646C">
            <w:pPr>
              <w:rPr>
                <w:sz w:val="18"/>
              </w:rPr>
            </w:pPr>
            <w:r w:rsidRPr="009C350F">
              <w:rPr>
                <w:sz w:val="18"/>
              </w:rPr>
              <w:t>10</w:t>
            </w:r>
          </w:p>
        </w:tc>
        <w:tc>
          <w:tcPr>
            <w:tcW w:w="1253" w:type="dxa"/>
            <w:tcBorders>
              <w:right w:val="single" w:sz="18" w:space="0" w:color="auto"/>
            </w:tcBorders>
          </w:tcPr>
          <w:p w14:paraId="1DE2DB34" w14:textId="77777777" w:rsidR="00FD36B8" w:rsidRPr="009C350F" w:rsidRDefault="00FD36B8" w:rsidP="0095646C">
            <w:pPr>
              <w:rPr>
                <w:sz w:val="18"/>
              </w:rPr>
            </w:pPr>
          </w:p>
        </w:tc>
        <w:tc>
          <w:tcPr>
            <w:tcW w:w="425" w:type="dxa"/>
            <w:shd w:val="clear" w:color="auto" w:fill="D9D9D9" w:themeFill="background1" w:themeFillShade="D9"/>
          </w:tcPr>
          <w:p w14:paraId="23000F77"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545E1D33" w14:textId="77777777" w:rsidR="00FD36B8" w:rsidRPr="009C350F" w:rsidRDefault="00FD36B8" w:rsidP="0095646C">
            <w:pPr>
              <w:rPr>
                <w:sz w:val="18"/>
              </w:rPr>
            </w:pPr>
          </w:p>
        </w:tc>
        <w:tc>
          <w:tcPr>
            <w:tcW w:w="613" w:type="dxa"/>
            <w:tcBorders>
              <w:left w:val="single" w:sz="18" w:space="0" w:color="auto"/>
            </w:tcBorders>
          </w:tcPr>
          <w:p w14:paraId="3993069E" w14:textId="77777777" w:rsidR="00FD36B8" w:rsidRPr="009C350F" w:rsidRDefault="00FD36B8" w:rsidP="0095646C">
            <w:pPr>
              <w:rPr>
                <w:sz w:val="18"/>
              </w:rPr>
            </w:pPr>
            <w:r w:rsidRPr="009C350F">
              <w:rPr>
                <w:sz w:val="18"/>
              </w:rPr>
              <w:t>30</w:t>
            </w:r>
          </w:p>
        </w:tc>
        <w:tc>
          <w:tcPr>
            <w:tcW w:w="1371" w:type="dxa"/>
            <w:tcBorders>
              <w:right w:val="single" w:sz="18" w:space="0" w:color="auto"/>
            </w:tcBorders>
          </w:tcPr>
          <w:p w14:paraId="5871B41D" w14:textId="77777777" w:rsidR="00FD36B8" w:rsidRPr="009C350F" w:rsidRDefault="00FD36B8" w:rsidP="0095646C">
            <w:pPr>
              <w:rPr>
                <w:sz w:val="18"/>
              </w:rPr>
            </w:pPr>
          </w:p>
        </w:tc>
        <w:tc>
          <w:tcPr>
            <w:tcW w:w="425" w:type="dxa"/>
            <w:shd w:val="clear" w:color="auto" w:fill="D9D9D9" w:themeFill="background1" w:themeFillShade="D9"/>
          </w:tcPr>
          <w:p w14:paraId="1D1798C6"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2D4CAE69" w14:textId="77777777" w:rsidR="00FD36B8" w:rsidRPr="009C350F" w:rsidRDefault="00FD36B8" w:rsidP="0095646C">
            <w:pPr>
              <w:rPr>
                <w:sz w:val="18"/>
              </w:rPr>
            </w:pPr>
          </w:p>
        </w:tc>
      </w:tr>
      <w:tr w:rsidR="00FD36B8" w:rsidRPr="009C350F" w14:paraId="535F436B" w14:textId="77777777" w:rsidTr="0095646C">
        <w:trPr>
          <w:trHeight w:val="286"/>
        </w:trPr>
        <w:tc>
          <w:tcPr>
            <w:tcW w:w="567" w:type="dxa"/>
            <w:tcBorders>
              <w:left w:val="single" w:sz="18" w:space="0" w:color="auto"/>
            </w:tcBorders>
          </w:tcPr>
          <w:p w14:paraId="2FC831F7" w14:textId="77777777" w:rsidR="00FD36B8" w:rsidRPr="009C350F" w:rsidRDefault="00FD36B8" w:rsidP="0095646C">
            <w:pPr>
              <w:rPr>
                <w:sz w:val="18"/>
              </w:rPr>
            </w:pPr>
            <w:r w:rsidRPr="009C350F">
              <w:rPr>
                <w:sz w:val="18"/>
              </w:rPr>
              <w:t>11</w:t>
            </w:r>
          </w:p>
        </w:tc>
        <w:tc>
          <w:tcPr>
            <w:tcW w:w="1253" w:type="dxa"/>
            <w:tcBorders>
              <w:right w:val="single" w:sz="18" w:space="0" w:color="auto"/>
            </w:tcBorders>
          </w:tcPr>
          <w:p w14:paraId="2E319EE2" w14:textId="77777777" w:rsidR="00FD36B8" w:rsidRPr="009C350F" w:rsidRDefault="00FD36B8" w:rsidP="0095646C">
            <w:pPr>
              <w:rPr>
                <w:sz w:val="18"/>
              </w:rPr>
            </w:pPr>
          </w:p>
        </w:tc>
        <w:tc>
          <w:tcPr>
            <w:tcW w:w="425" w:type="dxa"/>
            <w:shd w:val="clear" w:color="auto" w:fill="D9D9D9" w:themeFill="background1" w:themeFillShade="D9"/>
          </w:tcPr>
          <w:p w14:paraId="40A908E3"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2FC6BC91" w14:textId="77777777" w:rsidR="00FD36B8" w:rsidRPr="009C350F" w:rsidRDefault="00FD36B8" w:rsidP="0095646C">
            <w:pPr>
              <w:rPr>
                <w:sz w:val="18"/>
              </w:rPr>
            </w:pPr>
          </w:p>
        </w:tc>
        <w:tc>
          <w:tcPr>
            <w:tcW w:w="613" w:type="dxa"/>
            <w:tcBorders>
              <w:left w:val="single" w:sz="18" w:space="0" w:color="auto"/>
            </w:tcBorders>
          </w:tcPr>
          <w:p w14:paraId="763CC0D1" w14:textId="77777777" w:rsidR="00FD36B8" w:rsidRPr="009C350F" w:rsidRDefault="00FD36B8" w:rsidP="0095646C">
            <w:pPr>
              <w:rPr>
                <w:sz w:val="18"/>
              </w:rPr>
            </w:pPr>
            <w:r w:rsidRPr="009C350F">
              <w:rPr>
                <w:sz w:val="18"/>
              </w:rPr>
              <w:t>31</w:t>
            </w:r>
          </w:p>
        </w:tc>
        <w:tc>
          <w:tcPr>
            <w:tcW w:w="1371" w:type="dxa"/>
            <w:tcBorders>
              <w:right w:val="single" w:sz="18" w:space="0" w:color="auto"/>
            </w:tcBorders>
          </w:tcPr>
          <w:p w14:paraId="13BE1055" w14:textId="77777777" w:rsidR="00FD36B8" w:rsidRPr="009C350F" w:rsidRDefault="00FD36B8" w:rsidP="0095646C">
            <w:pPr>
              <w:rPr>
                <w:sz w:val="18"/>
              </w:rPr>
            </w:pPr>
          </w:p>
        </w:tc>
        <w:tc>
          <w:tcPr>
            <w:tcW w:w="425" w:type="dxa"/>
            <w:shd w:val="clear" w:color="auto" w:fill="D9D9D9" w:themeFill="background1" w:themeFillShade="D9"/>
          </w:tcPr>
          <w:p w14:paraId="7D8550D6"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7E7B1846" w14:textId="77777777" w:rsidR="00FD36B8" w:rsidRPr="009C350F" w:rsidRDefault="00FD36B8" w:rsidP="0095646C">
            <w:pPr>
              <w:rPr>
                <w:sz w:val="18"/>
              </w:rPr>
            </w:pPr>
          </w:p>
        </w:tc>
      </w:tr>
      <w:tr w:rsidR="00FD36B8" w:rsidRPr="009C350F" w14:paraId="668DE240" w14:textId="77777777" w:rsidTr="0095646C">
        <w:trPr>
          <w:trHeight w:val="286"/>
        </w:trPr>
        <w:tc>
          <w:tcPr>
            <w:tcW w:w="567" w:type="dxa"/>
            <w:tcBorders>
              <w:left w:val="single" w:sz="18" w:space="0" w:color="auto"/>
            </w:tcBorders>
          </w:tcPr>
          <w:p w14:paraId="08AA41CE" w14:textId="77777777" w:rsidR="00FD36B8" w:rsidRPr="009C350F" w:rsidRDefault="00FD36B8" w:rsidP="0095646C">
            <w:pPr>
              <w:rPr>
                <w:sz w:val="18"/>
              </w:rPr>
            </w:pPr>
            <w:r w:rsidRPr="009C350F">
              <w:rPr>
                <w:sz w:val="18"/>
              </w:rPr>
              <w:t>12</w:t>
            </w:r>
          </w:p>
        </w:tc>
        <w:tc>
          <w:tcPr>
            <w:tcW w:w="1253" w:type="dxa"/>
            <w:tcBorders>
              <w:right w:val="single" w:sz="18" w:space="0" w:color="auto"/>
            </w:tcBorders>
          </w:tcPr>
          <w:p w14:paraId="06AB3ED3" w14:textId="77777777" w:rsidR="00FD36B8" w:rsidRPr="009C350F" w:rsidRDefault="00FD36B8" w:rsidP="0095646C">
            <w:pPr>
              <w:rPr>
                <w:sz w:val="18"/>
              </w:rPr>
            </w:pPr>
          </w:p>
        </w:tc>
        <w:tc>
          <w:tcPr>
            <w:tcW w:w="425" w:type="dxa"/>
            <w:shd w:val="clear" w:color="auto" w:fill="D9D9D9" w:themeFill="background1" w:themeFillShade="D9"/>
          </w:tcPr>
          <w:p w14:paraId="7295E6F6"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7BCA620D" w14:textId="77777777" w:rsidR="00FD36B8" w:rsidRPr="009C350F" w:rsidRDefault="00FD36B8" w:rsidP="0095646C">
            <w:pPr>
              <w:rPr>
                <w:sz w:val="18"/>
              </w:rPr>
            </w:pPr>
          </w:p>
        </w:tc>
        <w:tc>
          <w:tcPr>
            <w:tcW w:w="613" w:type="dxa"/>
            <w:tcBorders>
              <w:left w:val="single" w:sz="18" w:space="0" w:color="auto"/>
            </w:tcBorders>
          </w:tcPr>
          <w:p w14:paraId="1E208223" w14:textId="77777777" w:rsidR="00FD36B8" w:rsidRPr="009C350F" w:rsidRDefault="00FD36B8" w:rsidP="0095646C">
            <w:pPr>
              <w:rPr>
                <w:sz w:val="18"/>
              </w:rPr>
            </w:pPr>
            <w:r w:rsidRPr="009C350F">
              <w:rPr>
                <w:sz w:val="18"/>
              </w:rPr>
              <w:t>32</w:t>
            </w:r>
          </w:p>
        </w:tc>
        <w:tc>
          <w:tcPr>
            <w:tcW w:w="1371" w:type="dxa"/>
            <w:tcBorders>
              <w:right w:val="single" w:sz="18" w:space="0" w:color="auto"/>
            </w:tcBorders>
          </w:tcPr>
          <w:p w14:paraId="602D4477" w14:textId="77777777" w:rsidR="00FD36B8" w:rsidRPr="009C350F" w:rsidRDefault="00FD36B8" w:rsidP="0095646C">
            <w:pPr>
              <w:rPr>
                <w:sz w:val="18"/>
              </w:rPr>
            </w:pPr>
          </w:p>
        </w:tc>
        <w:tc>
          <w:tcPr>
            <w:tcW w:w="425" w:type="dxa"/>
            <w:shd w:val="clear" w:color="auto" w:fill="D9D9D9" w:themeFill="background1" w:themeFillShade="D9"/>
          </w:tcPr>
          <w:p w14:paraId="43A87B92"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319970EC" w14:textId="77777777" w:rsidR="00FD36B8" w:rsidRPr="009C350F" w:rsidRDefault="00FD36B8" w:rsidP="0095646C">
            <w:pPr>
              <w:rPr>
                <w:sz w:val="18"/>
              </w:rPr>
            </w:pPr>
          </w:p>
        </w:tc>
      </w:tr>
      <w:tr w:rsidR="00FD36B8" w:rsidRPr="009C350F" w14:paraId="63AC7A02" w14:textId="77777777" w:rsidTr="0095646C">
        <w:trPr>
          <w:trHeight w:val="286"/>
        </w:trPr>
        <w:tc>
          <w:tcPr>
            <w:tcW w:w="567" w:type="dxa"/>
            <w:tcBorders>
              <w:left w:val="single" w:sz="18" w:space="0" w:color="auto"/>
            </w:tcBorders>
          </w:tcPr>
          <w:p w14:paraId="6C2DAD41" w14:textId="77777777" w:rsidR="00FD36B8" w:rsidRPr="009C350F" w:rsidRDefault="00FD36B8" w:rsidP="0095646C">
            <w:pPr>
              <w:rPr>
                <w:sz w:val="18"/>
              </w:rPr>
            </w:pPr>
            <w:r w:rsidRPr="009C350F">
              <w:rPr>
                <w:sz w:val="18"/>
              </w:rPr>
              <w:t>13</w:t>
            </w:r>
          </w:p>
        </w:tc>
        <w:tc>
          <w:tcPr>
            <w:tcW w:w="1253" w:type="dxa"/>
            <w:tcBorders>
              <w:right w:val="single" w:sz="18" w:space="0" w:color="auto"/>
            </w:tcBorders>
          </w:tcPr>
          <w:p w14:paraId="2F5C880E" w14:textId="77777777" w:rsidR="00FD36B8" w:rsidRPr="009C350F" w:rsidRDefault="00FD36B8" w:rsidP="0095646C">
            <w:pPr>
              <w:rPr>
                <w:sz w:val="18"/>
              </w:rPr>
            </w:pPr>
          </w:p>
        </w:tc>
        <w:tc>
          <w:tcPr>
            <w:tcW w:w="425" w:type="dxa"/>
            <w:shd w:val="clear" w:color="auto" w:fill="D9D9D9" w:themeFill="background1" w:themeFillShade="D9"/>
          </w:tcPr>
          <w:p w14:paraId="0BDC5B3A"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1FA48741" w14:textId="77777777" w:rsidR="00FD36B8" w:rsidRPr="009C350F" w:rsidRDefault="00FD36B8" w:rsidP="0095646C">
            <w:pPr>
              <w:rPr>
                <w:sz w:val="18"/>
              </w:rPr>
            </w:pPr>
          </w:p>
        </w:tc>
        <w:tc>
          <w:tcPr>
            <w:tcW w:w="613" w:type="dxa"/>
            <w:tcBorders>
              <w:left w:val="single" w:sz="18" w:space="0" w:color="auto"/>
            </w:tcBorders>
          </w:tcPr>
          <w:p w14:paraId="05E59186" w14:textId="77777777" w:rsidR="00FD36B8" w:rsidRPr="009C350F" w:rsidRDefault="00FD36B8" w:rsidP="0095646C">
            <w:pPr>
              <w:rPr>
                <w:sz w:val="18"/>
              </w:rPr>
            </w:pPr>
            <w:r w:rsidRPr="009C350F">
              <w:rPr>
                <w:sz w:val="18"/>
              </w:rPr>
              <w:t>33</w:t>
            </w:r>
          </w:p>
        </w:tc>
        <w:tc>
          <w:tcPr>
            <w:tcW w:w="1371" w:type="dxa"/>
            <w:tcBorders>
              <w:right w:val="single" w:sz="18" w:space="0" w:color="auto"/>
            </w:tcBorders>
          </w:tcPr>
          <w:p w14:paraId="530C6B0A" w14:textId="77777777" w:rsidR="00FD36B8" w:rsidRPr="009C350F" w:rsidRDefault="00FD36B8" w:rsidP="0095646C">
            <w:pPr>
              <w:rPr>
                <w:sz w:val="18"/>
              </w:rPr>
            </w:pPr>
          </w:p>
        </w:tc>
        <w:tc>
          <w:tcPr>
            <w:tcW w:w="425" w:type="dxa"/>
            <w:shd w:val="clear" w:color="auto" w:fill="D9D9D9" w:themeFill="background1" w:themeFillShade="D9"/>
          </w:tcPr>
          <w:p w14:paraId="1E7342AA"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46D13A0A" w14:textId="77777777" w:rsidR="00FD36B8" w:rsidRPr="009C350F" w:rsidRDefault="00FD36B8" w:rsidP="0095646C">
            <w:pPr>
              <w:rPr>
                <w:sz w:val="18"/>
              </w:rPr>
            </w:pPr>
          </w:p>
        </w:tc>
      </w:tr>
      <w:tr w:rsidR="00FD36B8" w:rsidRPr="009C350F" w14:paraId="00D8129A" w14:textId="77777777" w:rsidTr="0095646C">
        <w:trPr>
          <w:trHeight w:val="286"/>
        </w:trPr>
        <w:tc>
          <w:tcPr>
            <w:tcW w:w="567" w:type="dxa"/>
            <w:tcBorders>
              <w:left w:val="single" w:sz="18" w:space="0" w:color="auto"/>
            </w:tcBorders>
          </w:tcPr>
          <w:p w14:paraId="6AD1798A" w14:textId="77777777" w:rsidR="00FD36B8" w:rsidRPr="009C350F" w:rsidRDefault="00FD36B8" w:rsidP="0095646C">
            <w:pPr>
              <w:rPr>
                <w:sz w:val="18"/>
              </w:rPr>
            </w:pPr>
            <w:r w:rsidRPr="009C350F">
              <w:rPr>
                <w:sz w:val="18"/>
              </w:rPr>
              <w:t>14</w:t>
            </w:r>
          </w:p>
        </w:tc>
        <w:tc>
          <w:tcPr>
            <w:tcW w:w="1253" w:type="dxa"/>
            <w:tcBorders>
              <w:right w:val="single" w:sz="18" w:space="0" w:color="auto"/>
            </w:tcBorders>
          </w:tcPr>
          <w:p w14:paraId="013082AC" w14:textId="77777777" w:rsidR="00FD36B8" w:rsidRPr="009C350F" w:rsidRDefault="00FD36B8" w:rsidP="0095646C">
            <w:pPr>
              <w:rPr>
                <w:sz w:val="18"/>
              </w:rPr>
            </w:pPr>
          </w:p>
        </w:tc>
        <w:tc>
          <w:tcPr>
            <w:tcW w:w="425" w:type="dxa"/>
            <w:shd w:val="clear" w:color="auto" w:fill="D9D9D9" w:themeFill="background1" w:themeFillShade="D9"/>
          </w:tcPr>
          <w:p w14:paraId="3D11A460"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68DBD0F0" w14:textId="77777777" w:rsidR="00FD36B8" w:rsidRPr="009C350F" w:rsidRDefault="00FD36B8" w:rsidP="0095646C">
            <w:pPr>
              <w:rPr>
                <w:sz w:val="18"/>
              </w:rPr>
            </w:pPr>
          </w:p>
        </w:tc>
        <w:tc>
          <w:tcPr>
            <w:tcW w:w="613" w:type="dxa"/>
            <w:tcBorders>
              <w:left w:val="single" w:sz="18" w:space="0" w:color="auto"/>
            </w:tcBorders>
          </w:tcPr>
          <w:p w14:paraId="53EB793A" w14:textId="77777777" w:rsidR="00FD36B8" w:rsidRPr="009C350F" w:rsidRDefault="00FD36B8" w:rsidP="0095646C">
            <w:pPr>
              <w:rPr>
                <w:sz w:val="18"/>
              </w:rPr>
            </w:pPr>
            <w:r w:rsidRPr="009C350F">
              <w:rPr>
                <w:sz w:val="18"/>
              </w:rPr>
              <w:t>34</w:t>
            </w:r>
          </w:p>
        </w:tc>
        <w:tc>
          <w:tcPr>
            <w:tcW w:w="1371" w:type="dxa"/>
            <w:tcBorders>
              <w:right w:val="single" w:sz="18" w:space="0" w:color="auto"/>
            </w:tcBorders>
          </w:tcPr>
          <w:p w14:paraId="0B969172" w14:textId="77777777" w:rsidR="00FD36B8" w:rsidRPr="009C350F" w:rsidRDefault="00FD36B8" w:rsidP="0095646C">
            <w:pPr>
              <w:rPr>
                <w:sz w:val="18"/>
              </w:rPr>
            </w:pPr>
          </w:p>
        </w:tc>
        <w:tc>
          <w:tcPr>
            <w:tcW w:w="425" w:type="dxa"/>
            <w:shd w:val="clear" w:color="auto" w:fill="D9D9D9" w:themeFill="background1" w:themeFillShade="D9"/>
          </w:tcPr>
          <w:p w14:paraId="2A56810E"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53A1CA3B" w14:textId="77777777" w:rsidR="00FD36B8" w:rsidRPr="009C350F" w:rsidRDefault="00FD36B8" w:rsidP="0095646C">
            <w:pPr>
              <w:rPr>
                <w:sz w:val="18"/>
              </w:rPr>
            </w:pPr>
          </w:p>
        </w:tc>
      </w:tr>
      <w:tr w:rsidR="00FD36B8" w:rsidRPr="009C350F" w14:paraId="65E18924" w14:textId="77777777" w:rsidTr="0095646C">
        <w:trPr>
          <w:trHeight w:val="286"/>
        </w:trPr>
        <w:tc>
          <w:tcPr>
            <w:tcW w:w="567" w:type="dxa"/>
            <w:tcBorders>
              <w:left w:val="single" w:sz="18" w:space="0" w:color="auto"/>
            </w:tcBorders>
          </w:tcPr>
          <w:p w14:paraId="7C4E5743" w14:textId="77777777" w:rsidR="00FD36B8" w:rsidRPr="009C350F" w:rsidRDefault="00FD36B8" w:rsidP="0095646C">
            <w:pPr>
              <w:rPr>
                <w:sz w:val="18"/>
              </w:rPr>
            </w:pPr>
            <w:r w:rsidRPr="009C350F">
              <w:rPr>
                <w:sz w:val="18"/>
              </w:rPr>
              <w:t>15</w:t>
            </w:r>
          </w:p>
        </w:tc>
        <w:tc>
          <w:tcPr>
            <w:tcW w:w="1253" w:type="dxa"/>
            <w:tcBorders>
              <w:right w:val="single" w:sz="18" w:space="0" w:color="auto"/>
            </w:tcBorders>
          </w:tcPr>
          <w:p w14:paraId="6476A3D1" w14:textId="77777777" w:rsidR="00FD36B8" w:rsidRPr="009C350F" w:rsidRDefault="00FD36B8" w:rsidP="0095646C">
            <w:pPr>
              <w:rPr>
                <w:sz w:val="18"/>
              </w:rPr>
            </w:pPr>
          </w:p>
        </w:tc>
        <w:tc>
          <w:tcPr>
            <w:tcW w:w="425" w:type="dxa"/>
            <w:shd w:val="clear" w:color="auto" w:fill="D9D9D9" w:themeFill="background1" w:themeFillShade="D9"/>
          </w:tcPr>
          <w:p w14:paraId="367785AF"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22504E9C" w14:textId="77777777" w:rsidR="00FD36B8" w:rsidRPr="009C350F" w:rsidRDefault="00FD36B8" w:rsidP="0095646C">
            <w:pPr>
              <w:rPr>
                <w:sz w:val="18"/>
              </w:rPr>
            </w:pPr>
          </w:p>
        </w:tc>
        <w:tc>
          <w:tcPr>
            <w:tcW w:w="613" w:type="dxa"/>
            <w:tcBorders>
              <w:left w:val="single" w:sz="18" w:space="0" w:color="auto"/>
            </w:tcBorders>
          </w:tcPr>
          <w:p w14:paraId="7DE48DCF" w14:textId="77777777" w:rsidR="00FD36B8" w:rsidRPr="009C350F" w:rsidRDefault="00FD36B8" w:rsidP="0095646C">
            <w:pPr>
              <w:rPr>
                <w:sz w:val="18"/>
              </w:rPr>
            </w:pPr>
            <w:r w:rsidRPr="009C350F">
              <w:rPr>
                <w:sz w:val="18"/>
              </w:rPr>
              <w:t>35</w:t>
            </w:r>
          </w:p>
        </w:tc>
        <w:tc>
          <w:tcPr>
            <w:tcW w:w="1371" w:type="dxa"/>
            <w:tcBorders>
              <w:right w:val="single" w:sz="18" w:space="0" w:color="auto"/>
            </w:tcBorders>
          </w:tcPr>
          <w:p w14:paraId="442147EB" w14:textId="77777777" w:rsidR="00FD36B8" w:rsidRPr="009C350F" w:rsidRDefault="00FD36B8" w:rsidP="0095646C">
            <w:pPr>
              <w:rPr>
                <w:sz w:val="18"/>
              </w:rPr>
            </w:pPr>
          </w:p>
        </w:tc>
        <w:tc>
          <w:tcPr>
            <w:tcW w:w="425" w:type="dxa"/>
            <w:shd w:val="clear" w:color="auto" w:fill="D9D9D9" w:themeFill="background1" w:themeFillShade="D9"/>
          </w:tcPr>
          <w:p w14:paraId="4BD0D6D1"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25CDDE9A" w14:textId="77777777" w:rsidR="00FD36B8" w:rsidRPr="009C350F" w:rsidRDefault="00FD36B8" w:rsidP="0095646C">
            <w:pPr>
              <w:rPr>
                <w:sz w:val="18"/>
              </w:rPr>
            </w:pPr>
          </w:p>
        </w:tc>
      </w:tr>
      <w:tr w:rsidR="00FD36B8" w:rsidRPr="009C350F" w14:paraId="711B41AE" w14:textId="77777777" w:rsidTr="0095646C">
        <w:trPr>
          <w:trHeight w:val="286"/>
        </w:trPr>
        <w:tc>
          <w:tcPr>
            <w:tcW w:w="567" w:type="dxa"/>
            <w:tcBorders>
              <w:left w:val="single" w:sz="18" w:space="0" w:color="auto"/>
            </w:tcBorders>
          </w:tcPr>
          <w:p w14:paraId="18572A0F" w14:textId="77777777" w:rsidR="00FD36B8" w:rsidRPr="009C350F" w:rsidRDefault="00FD36B8" w:rsidP="0095646C">
            <w:pPr>
              <w:rPr>
                <w:sz w:val="18"/>
              </w:rPr>
            </w:pPr>
            <w:r w:rsidRPr="009C350F">
              <w:rPr>
                <w:sz w:val="18"/>
              </w:rPr>
              <w:t>16</w:t>
            </w:r>
          </w:p>
        </w:tc>
        <w:tc>
          <w:tcPr>
            <w:tcW w:w="1253" w:type="dxa"/>
            <w:tcBorders>
              <w:right w:val="single" w:sz="18" w:space="0" w:color="auto"/>
            </w:tcBorders>
          </w:tcPr>
          <w:p w14:paraId="62F53E37" w14:textId="77777777" w:rsidR="00FD36B8" w:rsidRPr="009C350F" w:rsidRDefault="00FD36B8" w:rsidP="0095646C">
            <w:pPr>
              <w:rPr>
                <w:sz w:val="18"/>
              </w:rPr>
            </w:pPr>
          </w:p>
        </w:tc>
        <w:tc>
          <w:tcPr>
            <w:tcW w:w="425" w:type="dxa"/>
            <w:shd w:val="clear" w:color="auto" w:fill="D9D9D9" w:themeFill="background1" w:themeFillShade="D9"/>
          </w:tcPr>
          <w:p w14:paraId="7560A9BB"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185C5E67" w14:textId="77777777" w:rsidR="00FD36B8" w:rsidRPr="009C350F" w:rsidRDefault="00FD36B8" w:rsidP="0095646C">
            <w:pPr>
              <w:rPr>
                <w:sz w:val="18"/>
              </w:rPr>
            </w:pPr>
          </w:p>
        </w:tc>
        <w:tc>
          <w:tcPr>
            <w:tcW w:w="613" w:type="dxa"/>
            <w:tcBorders>
              <w:left w:val="single" w:sz="18" w:space="0" w:color="auto"/>
            </w:tcBorders>
          </w:tcPr>
          <w:p w14:paraId="2A9E4573" w14:textId="77777777" w:rsidR="00FD36B8" w:rsidRPr="009C350F" w:rsidRDefault="00FD36B8" w:rsidP="0095646C">
            <w:pPr>
              <w:rPr>
                <w:sz w:val="18"/>
              </w:rPr>
            </w:pPr>
            <w:r w:rsidRPr="009C350F">
              <w:rPr>
                <w:sz w:val="18"/>
              </w:rPr>
              <w:t>36</w:t>
            </w:r>
          </w:p>
        </w:tc>
        <w:tc>
          <w:tcPr>
            <w:tcW w:w="1371" w:type="dxa"/>
            <w:tcBorders>
              <w:right w:val="single" w:sz="18" w:space="0" w:color="auto"/>
            </w:tcBorders>
          </w:tcPr>
          <w:p w14:paraId="14DB10D1" w14:textId="77777777" w:rsidR="00FD36B8" w:rsidRPr="009C350F" w:rsidRDefault="00FD36B8" w:rsidP="0095646C">
            <w:pPr>
              <w:rPr>
                <w:sz w:val="18"/>
              </w:rPr>
            </w:pPr>
          </w:p>
        </w:tc>
        <w:tc>
          <w:tcPr>
            <w:tcW w:w="425" w:type="dxa"/>
            <w:shd w:val="clear" w:color="auto" w:fill="D9D9D9" w:themeFill="background1" w:themeFillShade="D9"/>
          </w:tcPr>
          <w:p w14:paraId="3320D2B5"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0D4026C0" w14:textId="77777777" w:rsidR="00FD36B8" w:rsidRPr="009C350F" w:rsidRDefault="00FD36B8" w:rsidP="0095646C">
            <w:pPr>
              <w:rPr>
                <w:sz w:val="18"/>
              </w:rPr>
            </w:pPr>
          </w:p>
        </w:tc>
      </w:tr>
      <w:tr w:rsidR="00FD36B8" w:rsidRPr="009C350F" w14:paraId="222F70D1" w14:textId="77777777" w:rsidTr="0095646C">
        <w:trPr>
          <w:trHeight w:val="286"/>
        </w:trPr>
        <w:tc>
          <w:tcPr>
            <w:tcW w:w="567" w:type="dxa"/>
            <w:tcBorders>
              <w:left w:val="single" w:sz="18" w:space="0" w:color="auto"/>
            </w:tcBorders>
          </w:tcPr>
          <w:p w14:paraId="3DB39750" w14:textId="77777777" w:rsidR="00FD36B8" w:rsidRPr="009C350F" w:rsidRDefault="00FD36B8" w:rsidP="0095646C">
            <w:pPr>
              <w:rPr>
                <w:sz w:val="18"/>
              </w:rPr>
            </w:pPr>
            <w:r w:rsidRPr="009C350F">
              <w:rPr>
                <w:sz w:val="18"/>
              </w:rPr>
              <w:t>17</w:t>
            </w:r>
          </w:p>
        </w:tc>
        <w:tc>
          <w:tcPr>
            <w:tcW w:w="1253" w:type="dxa"/>
            <w:tcBorders>
              <w:right w:val="single" w:sz="18" w:space="0" w:color="auto"/>
            </w:tcBorders>
          </w:tcPr>
          <w:p w14:paraId="2DC0AF81" w14:textId="77777777" w:rsidR="00FD36B8" w:rsidRPr="009C350F" w:rsidRDefault="00FD36B8" w:rsidP="0095646C">
            <w:pPr>
              <w:rPr>
                <w:sz w:val="18"/>
              </w:rPr>
            </w:pPr>
          </w:p>
        </w:tc>
        <w:tc>
          <w:tcPr>
            <w:tcW w:w="425" w:type="dxa"/>
            <w:shd w:val="clear" w:color="auto" w:fill="D9D9D9" w:themeFill="background1" w:themeFillShade="D9"/>
          </w:tcPr>
          <w:p w14:paraId="5419C0BA"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7B0389BE" w14:textId="77777777" w:rsidR="00FD36B8" w:rsidRPr="009C350F" w:rsidRDefault="00FD36B8" w:rsidP="0095646C">
            <w:pPr>
              <w:rPr>
                <w:sz w:val="18"/>
              </w:rPr>
            </w:pPr>
          </w:p>
        </w:tc>
        <w:tc>
          <w:tcPr>
            <w:tcW w:w="613" w:type="dxa"/>
            <w:tcBorders>
              <w:left w:val="single" w:sz="18" w:space="0" w:color="auto"/>
            </w:tcBorders>
          </w:tcPr>
          <w:p w14:paraId="51C8269F" w14:textId="77777777" w:rsidR="00FD36B8" w:rsidRPr="009C350F" w:rsidRDefault="00FD36B8" w:rsidP="0095646C">
            <w:pPr>
              <w:rPr>
                <w:sz w:val="18"/>
              </w:rPr>
            </w:pPr>
            <w:r w:rsidRPr="009C350F">
              <w:rPr>
                <w:sz w:val="18"/>
              </w:rPr>
              <w:t>37</w:t>
            </w:r>
          </w:p>
        </w:tc>
        <w:tc>
          <w:tcPr>
            <w:tcW w:w="1371" w:type="dxa"/>
            <w:tcBorders>
              <w:right w:val="single" w:sz="18" w:space="0" w:color="auto"/>
            </w:tcBorders>
          </w:tcPr>
          <w:p w14:paraId="067E917C" w14:textId="77777777" w:rsidR="00FD36B8" w:rsidRPr="009C350F" w:rsidRDefault="00FD36B8" w:rsidP="0095646C">
            <w:pPr>
              <w:rPr>
                <w:sz w:val="18"/>
              </w:rPr>
            </w:pPr>
          </w:p>
        </w:tc>
        <w:tc>
          <w:tcPr>
            <w:tcW w:w="425" w:type="dxa"/>
            <w:shd w:val="clear" w:color="auto" w:fill="D9D9D9" w:themeFill="background1" w:themeFillShade="D9"/>
          </w:tcPr>
          <w:p w14:paraId="409FEEDB"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529B12DC" w14:textId="77777777" w:rsidR="00FD36B8" w:rsidRPr="009C350F" w:rsidRDefault="00FD36B8" w:rsidP="0095646C">
            <w:pPr>
              <w:rPr>
                <w:sz w:val="18"/>
              </w:rPr>
            </w:pPr>
          </w:p>
        </w:tc>
      </w:tr>
      <w:tr w:rsidR="00FD36B8" w:rsidRPr="009C350F" w14:paraId="51049F63" w14:textId="77777777" w:rsidTr="0095646C">
        <w:trPr>
          <w:trHeight w:val="286"/>
        </w:trPr>
        <w:tc>
          <w:tcPr>
            <w:tcW w:w="567" w:type="dxa"/>
            <w:tcBorders>
              <w:left w:val="single" w:sz="18" w:space="0" w:color="auto"/>
            </w:tcBorders>
          </w:tcPr>
          <w:p w14:paraId="1107D52D" w14:textId="77777777" w:rsidR="00FD36B8" w:rsidRPr="009C350F" w:rsidRDefault="00FD36B8" w:rsidP="0095646C">
            <w:pPr>
              <w:rPr>
                <w:sz w:val="18"/>
              </w:rPr>
            </w:pPr>
            <w:r w:rsidRPr="009C350F">
              <w:rPr>
                <w:sz w:val="18"/>
              </w:rPr>
              <w:t>18</w:t>
            </w:r>
          </w:p>
        </w:tc>
        <w:tc>
          <w:tcPr>
            <w:tcW w:w="1253" w:type="dxa"/>
            <w:tcBorders>
              <w:right w:val="single" w:sz="18" w:space="0" w:color="auto"/>
            </w:tcBorders>
          </w:tcPr>
          <w:p w14:paraId="7489CB41" w14:textId="77777777" w:rsidR="00FD36B8" w:rsidRPr="009C350F" w:rsidRDefault="00FD36B8" w:rsidP="0095646C">
            <w:pPr>
              <w:rPr>
                <w:sz w:val="18"/>
              </w:rPr>
            </w:pPr>
          </w:p>
        </w:tc>
        <w:tc>
          <w:tcPr>
            <w:tcW w:w="425" w:type="dxa"/>
            <w:shd w:val="clear" w:color="auto" w:fill="D9D9D9" w:themeFill="background1" w:themeFillShade="D9"/>
          </w:tcPr>
          <w:p w14:paraId="65476762"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7F5614A8" w14:textId="77777777" w:rsidR="00FD36B8" w:rsidRPr="009C350F" w:rsidRDefault="00FD36B8" w:rsidP="0095646C">
            <w:pPr>
              <w:rPr>
                <w:sz w:val="18"/>
              </w:rPr>
            </w:pPr>
          </w:p>
        </w:tc>
        <w:tc>
          <w:tcPr>
            <w:tcW w:w="613" w:type="dxa"/>
            <w:tcBorders>
              <w:left w:val="single" w:sz="18" w:space="0" w:color="auto"/>
            </w:tcBorders>
          </w:tcPr>
          <w:p w14:paraId="24636D1D" w14:textId="77777777" w:rsidR="00FD36B8" w:rsidRPr="009C350F" w:rsidRDefault="00FD36B8" w:rsidP="0095646C">
            <w:pPr>
              <w:rPr>
                <w:sz w:val="18"/>
              </w:rPr>
            </w:pPr>
            <w:r w:rsidRPr="009C350F">
              <w:rPr>
                <w:sz w:val="18"/>
              </w:rPr>
              <w:t>38</w:t>
            </w:r>
          </w:p>
        </w:tc>
        <w:tc>
          <w:tcPr>
            <w:tcW w:w="1371" w:type="dxa"/>
            <w:tcBorders>
              <w:right w:val="single" w:sz="18" w:space="0" w:color="auto"/>
            </w:tcBorders>
          </w:tcPr>
          <w:p w14:paraId="155DC396" w14:textId="77777777" w:rsidR="00FD36B8" w:rsidRPr="009C350F" w:rsidRDefault="00FD36B8" w:rsidP="0095646C">
            <w:pPr>
              <w:rPr>
                <w:sz w:val="18"/>
              </w:rPr>
            </w:pPr>
          </w:p>
        </w:tc>
        <w:tc>
          <w:tcPr>
            <w:tcW w:w="425" w:type="dxa"/>
            <w:shd w:val="clear" w:color="auto" w:fill="D9D9D9" w:themeFill="background1" w:themeFillShade="D9"/>
          </w:tcPr>
          <w:p w14:paraId="492500FF"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2BA4169F" w14:textId="77777777" w:rsidR="00FD36B8" w:rsidRPr="009C350F" w:rsidRDefault="00FD36B8" w:rsidP="0095646C">
            <w:pPr>
              <w:rPr>
                <w:sz w:val="18"/>
              </w:rPr>
            </w:pPr>
          </w:p>
        </w:tc>
      </w:tr>
      <w:tr w:rsidR="00FD36B8" w:rsidRPr="009C350F" w14:paraId="68013129" w14:textId="77777777" w:rsidTr="0095646C">
        <w:trPr>
          <w:trHeight w:val="286"/>
        </w:trPr>
        <w:tc>
          <w:tcPr>
            <w:tcW w:w="567" w:type="dxa"/>
            <w:tcBorders>
              <w:left w:val="single" w:sz="18" w:space="0" w:color="auto"/>
            </w:tcBorders>
          </w:tcPr>
          <w:p w14:paraId="396379B3" w14:textId="77777777" w:rsidR="00FD36B8" w:rsidRPr="009C350F" w:rsidRDefault="00FD36B8" w:rsidP="0095646C">
            <w:pPr>
              <w:rPr>
                <w:sz w:val="18"/>
              </w:rPr>
            </w:pPr>
            <w:r w:rsidRPr="009C350F">
              <w:rPr>
                <w:sz w:val="18"/>
              </w:rPr>
              <w:t>19</w:t>
            </w:r>
          </w:p>
        </w:tc>
        <w:tc>
          <w:tcPr>
            <w:tcW w:w="1253" w:type="dxa"/>
            <w:tcBorders>
              <w:right w:val="single" w:sz="18" w:space="0" w:color="auto"/>
            </w:tcBorders>
          </w:tcPr>
          <w:p w14:paraId="38408E9C" w14:textId="77777777" w:rsidR="00FD36B8" w:rsidRPr="009C350F" w:rsidRDefault="00FD36B8" w:rsidP="0095646C">
            <w:pPr>
              <w:rPr>
                <w:sz w:val="18"/>
              </w:rPr>
            </w:pPr>
          </w:p>
        </w:tc>
        <w:tc>
          <w:tcPr>
            <w:tcW w:w="425" w:type="dxa"/>
            <w:shd w:val="clear" w:color="auto" w:fill="D9D9D9" w:themeFill="background1" w:themeFillShade="D9"/>
          </w:tcPr>
          <w:p w14:paraId="1FABD48F"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1E063C48" w14:textId="77777777" w:rsidR="00FD36B8" w:rsidRPr="009C350F" w:rsidRDefault="00FD36B8" w:rsidP="0095646C">
            <w:pPr>
              <w:rPr>
                <w:sz w:val="18"/>
              </w:rPr>
            </w:pPr>
          </w:p>
        </w:tc>
        <w:tc>
          <w:tcPr>
            <w:tcW w:w="613" w:type="dxa"/>
            <w:tcBorders>
              <w:left w:val="single" w:sz="18" w:space="0" w:color="auto"/>
            </w:tcBorders>
          </w:tcPr>
          <w:p w14:paraId="704350D3" w14:textId="77777777" w:rsidR="00FD36B8" w:rsidRPr="009C350F" w:rsidRDefault="00FD36B8" w:rsidP="0095646C">
            <w:pPr>
              <w:rPr>
                <w:sz w:val="18"/>
              </w:rPr>
            </w:pPr>
            <w:r w:rsidRPr="009C350F">
              <w:rPr>
                <w:sz w:val="18"/>
              </w:rPr>
              <w:t>29</w:t>
            </w:r>
          </w:p>
        </w:tc>
        <w:tc>
          <w:tcPr>
            <w:tcW w:w="1371" w:type="dxa"/>
            <w:tcBorders>
              <w:right w:val="single" w:sz="18" w:space="0" w:color="auto"/>
            </w:tcBorders>
          </w:tcPr>
          <w:p w14:paraId="6180911B" w14:textId="77777777" w:rsidR="00FD36B8" w:rsidRPr="009C350F" w:rsidRDefault="00FD36B8" w:rsidP="0095646C">
            <w:pPr>
              <w:rPr>
                <w:sz w:val="18"/>
              </w:rPr>
            </w:pPr>
          </w:p>
        </w:tc>
        <w:tc>
          <w:tcPr>
            <w:tcW w:w="425" w:type="dxa"/>
            <w:shd w:val="clear" w:color="auto" w:fill="D9D9D9" w:themeFill="background1" w:themeFillShade="D9"/>
          </w:tcPr>
          <w:p w14:paraId="1C4BACBA"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1E2E0EF9" w14:textId="77777777" w:rsidR="00FD36B8" w:rsidRPr="009C350F" w:rsidRDefault="00FD36B8" w:rsidP="0095646C">
            <w:pPr>
              <w:rPr>
                <w:sz w:val="18"/>
              </w:rPr>
            </w:pPr>
          </w:p>
        </w:tc>
      </w:tr>
      <w:tr w:rsidR="00FD36B8" w:rsidRPr="009C350F" w14:paraId="4002EBA5" w14:textId="77777777" w:rsidTr="0095646C">
        <w:trPr>
          <w:trHeight w:val="286"/>
        </w:trPr>
        <w:tc>
          <w:tcPr>
            <w:tcW w:w="567" w:type="dxa"/>
            <w:tcBorders>
              <w:left w:val="single" w:sz="18" w:space="0" w:color="auto"/>
              <w:bottom w:val="single" w:sz="18" w:space="0" w:color="auto"/>
            </w:tcBorders>
          </w:tcPr>
          <w:p w14:paraId="10C7CF69" w14:textId="77777777" w:rsidR="00FD36B8" w:rsidRPr="009C350F" w:rsidRDefault="00FD36B8" w:rsidP="0095646C">
            <w:pPr>
              <w:rPr>
                <w:sz w:val="18"/>
              </w:rPr>
            </w:pPr>
            <w:r w:rsidRPr="009C350F">
              <w:rPr>
                <w:sz w:val="18"/>
              </w:rPr>
              <w:t>20</w:t>
            </w:r>
          </w:p>
        </w:tc>
        <w:tc>
          <w:tcPr>
            <w:tcW w:w="1253" w:type="dxa"/>
            <w:tcBorders>
              <w:bottom w:val="single" w:sz="18" w:space="0" w:color="auto"/>
              <w:right w:val="single" w:sz="18" w:space="0" w:color="auto"/>
            </w:tcBorders>
          </w:tcPr>
          <w:p w14:paraId="5C6C96A1" w14:textId="77777777" w:rsidR="00FD36B8" w:rsidRPr="009C350F" w:rsidRDefault="00FD36B8" w:rsidP="0095646C">
            <w:pPr>
              <w:rPr>
                <w:sz w:val="18"/>
              </w:rPr>
            </w:pPr>
          </w:p>
        </w:tc>
        <w:tc>
          <w:tcPr>
            <w:tcW w:w="425" w:type="dxa"/>
            <w:tcBorders>
              <w:bottom w:val="single" w:sz="18" w:space="0" w:color="auto"/>
            </w:tcBorders>
            <w:shd w:val="clear" w:color="auto" w:fill="D9D9D9" w:themeFill="background1" w:themeFillShade="D9"/>
          </w:tcPr>
          <w:p w14:paraId="4CDB9420" w14:textId="77777777" w:rsidR="00FD36B8" w:rsidRPr="009C350F" w:rsidRDefault="00FD36B8" w:rsidP="0095646C">
            <w:pPr>
              <w:rPr>
                <w:sz w:val="18"/>
              </w:rPr>
            </w:pPr>
          </w:p>
        </w:tc>
        <w:tc>
          <w:tcPr>
            <w:tcW w:w="426" w:type="dxa"/>
            <w:tcBorders>
              <w:bottom w:val="single" w:sz="18" w:space="0" w:color="auto"/>
              <w:right w:val="single" w:sz="18" w:space="0" w:color="auto"/>
            </w:tcBorders>
            <w:shd w:val="clear" w:color="auto" w:fill="D9D9D9" w:themeFill="background1" w:themeFillShade="D9"/>
          </w:tcPr>
          <w:p w14:paraId="1ECE7036" w14:textId="77777777" w:rsidR="00FD36B8" w:rsidRPr="009C350F" w:rsidRDefault="00FD36B8" w:rsidP="0095646C">
            <w:pPr>
              <w:rPr>
                <w:sz w:val="18"/>
              </w:rPr>
            </w:pPr>
          </w:p>
        </w:tc>
        <w:tc>
          <w:tcPr>
            <w:tcW w:w="613" w:type="dxa"/>
            <w:tcBorders>
              <w:left w:val="single" w:sz="18" w:space="0" w:color="auto"/>
              <w:bottom w:val="single" w:sz="18" w:space="0" w:color="auto"/>
            </w:tcBorders>
          </w:tcPr>
          <w:p w14:paraId="70B38043" w14:textId="77777777" w:rsidR="00FD36B8" w:rsidRPr="009C350F" w:rsidRDefault="00FD36B8" w:rsidP="0095646C">
            <w:pPr>
              <w:rPr>
                <w:sz w:val="18"/>
              </w:rPr>
            </w:pPr>
            <w:r w:rsidRPr="009C350F">
              <w:rPr>
                <w:sz w:val="18"/>
              </w:rPr>
              <w:t>40</w:t>
            </w:r>
          </w:p>
        </w:tc>
        <w:tc>
          <w:tcPr>
            <w:tcW w:w="1371" w:type="dxa"/>
            <w:tcBorders>
              <w:bottom w:val="single" w:sz="18" w:space="0" w:color="auto"/>
              <w:right w:val="single" w:sz="18" w:space="0" w:color="auto"/>
            </w:tcBorders>
          </w:tcPr>
          <w:p w14:paraId="314C7078" w14:textId="77777777" w:rsidR="00FD36B8" w:rsidRPr="009C350F" w:rsidRDefault="00FD36B8" w:rsidP="0095646C">
            <w:pPr>
              <w:rPr>
                <w:sz w:val="18"/>
              </w:rPr>
            </w:pPr>
          </w:p>
        </w:tc>
        <w:tc>
          <w:tcPr>
            <w:tcW w:w="425" w:type="dxa"/>
            <w:tcBorders>
              <w:bottom w:val="single" w:sz="18" w:space="0" w:color="auto"/>
            </w:tcBorders>
            <w:shd w:val="clear" w:color="auto" w:fill="D9D9D9" w:themeFill="background1" w:themeFillShade="D9"/>
          </w:tcPr>
          <w:p w14:paraId="5C83753F" w14:textId="77777777" w:rsidR="00FD36B8" w:rsidRPr="009C350F" w:rsidRDefault="00FD36B8" w:rsidP="0095646C">
            <w:pPr>
              <w:rPr>
                <w:sz w:val="18"/>
              </w:rPr>
            </w:pPr>
          </w:p>
        </w:tc>
        <w:tc>
          <w:tcPr>
            <w:tcW w:w="426" w:type="dxa"/>
            <w:tcBorders>
              <w:bottom w:val="single" w:sz="18" w:space="0" w:color="auto"/>
              <w:right w:val="single" w:sz="18" w:space="0" w:color="auto"/>
            </w:tcBorders>
            <w:shd w:val="clear" w:color="auto" w:fill="D9D9D9" w:themeFill="background1" w:themeFillShade="D9"/>
          </w:tcPr>
          <w:p w14:paraId="3A35E0EE" w14:textId="77777777" w:rsidR="00FD36B8" w:rsidRPr="009C350F" w:rsidRDefault="00FD36B8" w:rsidP="0095646C">
            <w:pPr>
              <w:rPr>
                <w:sz w:val="18"/>
              </w:rPr>
            </w:pPr>
          </w:p>
        </w:tc>
      </w:tr>
    </w:tbl>
    <w:p w14:paraId="4B16E2F8" w14:textId="77777777" w:rsidR="00FD36B8" w:rsidRPr="009C350F" w:rsidRDefault="00FD36B8" w:rsidP="00FD36B8"/>
    <w:p w14:paraId="480E2F9E" w14:textId="77777777" w:rsidR="00FD36B8" w:rsidRPr="009C350F" w:rsidRDefault="00FD36B8" w:rsidP="00FD36B8"/>
    <w:p w14:paraId="63458CF9" w14:textId="77777777" w:rsidR="00FD36B8" w:rsidRPr="009C350F" w:rsidRDefault="00FD36B8" w:rsidP="00FD36B8"/>
    <w:p w14:paraId="7E3E1EB8" w14:textId="77777777" w:rsidR="00FD36B8" w:rsidRPr="009C350F" w:rsidRDefault="00FD36B8" w:rsidP="00FD36B8"/>
    <w:p w14:paraId="302D791F" w14:textId="77777777" w:rsidR="00FD36B8" w:rsidRPr="009C350F" w:rsidRDefault="00FD36B8" w:rsidP="00FD36B8"/>
    <w:p w14:paraId="5B8C72E7" w14:textId="77777777" w:rsidR="00FD36B8" w:rsidRPr="009C350F" w:rsidRDefault="00FD36B8" w:rsidP="00FD36B8"/>
    <w:p w14:paraId="3620DD30" w14:textId="77777777" w:rsidR="00FD36B8" w:rsidRPr="009C350F" w:rsidRDefault="00FD36B8" w:rsidP="00FD36B8"/>
    <w:p w14:paraId="25D2490A" w14:textId="77777777" w:rsidR="00FD36B8" w:rsidRPr="009C350F" w:rsidRDefault="00FD36B8" w:rsidP="00FD36B8">
      <w:pPr>
        <w:sectPr w:rsidR="00FD36B8" w:rsidRPr="009C350F" w:rsidSect="00BC4619">
          <w:type w:val="continuous"/>
          <w:pgSz w:w="11900" w:h="16840"/>
          <w:pgMar w:top="1417" w:right="1701" w:bottom="1168" w:left="1701" w:header="708" w:footer="708" w:gutter="0"/>
          <w:cols w:space="708"/>
          <w:docGrid w:linePitch="360"/>
        </w:sectPr>
      </w:pPr>
    </w:p>
    <w:p w14:paraId="0F48CCDE" w14:textId="77777777" w:rsidR="00FD36B8" w:rsidRPr="009C350F" w:rsidRDefault="00FD36B8" w:rsidP="00FD36B8">
      <w:pPr>
        <w:rPr>
          <w:u w:val="single"/>
        </w:rPr>
        <w:sectPr w:rsidR="00FD36B8" w:rsidRPr="009C350F" w:rsidSect="00BC4619">
          <w:type w:val="continuous"/>
          <w:pgSz w:w="11900" w:h="16840"/>
          <w:pgMar w:top="1417" w:right="1701" w:bottom="1168" w:left="1701" w:header="708" w:footer="708" w:gutter="0"/>
          <w:cols w:num="2" w:space="708"/>
          <w:docGrid w:linePitch="360"/>
        </w:sectPr>
      </w:pPr>
    </w:p>
    <w:p w14:paraId="76E81804" w14:textId="77777777" w:rsidR="00FD36B8" w:rsidRPr="009C350F" w:rsidRDefault="00FD36B8" w:rsidP="00FD36B8">
      <w:pPr>
        <w:rPr>
          <w:u w:val="single"/>
        </w:rPr>
      </w:pPr>
      <w:r w:rsidRPr="009C350F">
        <w:rPr>
          <w:u w:val="single"/>
        </w:rPr>
        <w:t>Análisis de datos conductuales</w:t>
      </w:r>
    </w:p>
    <w:p w14:paraId="40EE5A92" w14:textId="77777777" w:rsidR="00FD36B8" w:rsidRPr="009C350F" w:rsidRDefault="00FD36B8" w:rsidP="00FD36B8"/>
    <w:p w14:paraId="13157C77" w14:textId="2850E643" w:rsidR="00FD36B8" w:rsidRPr="009C350F" w:rsidRDefault="00FD36B8" w:rsidP="00FD36B8">
      <w:pPr>
        <w:pStyle w:val="Prrafodelista"/>
        <w:numPr>
          <w:ilvl w:val="0"/>
          <w:numId w:val="25"/>
        </w:numPr>
        <w:spacing w:after="0" w:line="240" w:lineRule="auto"/>
        <w:jc w:val="left"/>
        <w:rPr>
          <w:rFonts w:ascii="Segoe UI" w:eastAsia="Times New Roman" w:hAnsi="Segoe UI" w:cs="Segoe UI"/>
          <w:color w:val="202124"/>
          <w:shd w:val="clear" w:color="auto" w:fill="FFFFFF"/>
          <w:lang w:eastAsia="es-ES_tradnl"/>
        </w:rPr>
      </w:pPr>
      <w:proofErr w:type="spellStart"/>
      <w:r w:rsidRPr="009C350F">
        <w:rPr>
          <w:rFonts w:ascii="Segoe UI" w:hAnsi="Segoe UI" w:cs="Segoe UI"/>
        </w:rPr>
        <w:t>Primed</w:t>
      </w:r>
      <w:proofErr w:type="spellEnd"/>
      <w:r w:rsidRPr="009C350F">
        <w:rPr>
          <w:rFonts w:ascii="Segoe UI" w:hAnsi="Segoe UI" w:cs="Segoe UI"/>
        </w:rPr>
        <w:t xml:space="preserve"> (estudiadas) </w:t>
      </w:r>
      <w:r w:rsidRPr="009C350F">
        <w:rPr>
          <w:rFonts w:ascii="Segoe UI" w:hAnsi="Segoe UI" w:cs="Segoe UI"/>
        </w:rPr>
        <w:sym w:font="Wingdings" w:char="F0E0"/>
      </w:r>
      <w:r w:rsidRPr="009C350F">
        <w:rPr>
          <w:rFonts w:ascii="Segoe UI" w:hAnsi="Segoe UI" w:cs="Segoe UI"/>
        </w:rPr>
        <w:t>Proporción</w:t>
      </w:r>
      <w:r w:rsidRPr="009C350F">
        <w:rPr>
          <w:rFonts w:ascii="Segoe UI" w:eastAsia="Times New Roman" w:hAnsi="Segoe UI" w:cs="Segoe UI"/>
          <w:color w:val="202124"/>
          <w:shd w:val="clear" w:color="auto" w:fill="FFFFFF"/>
          <w:lang w:eastAsia="es-ES_tradnl"/>
        </w:rPr>
        <w:t xml:space="preserve"> de raíces completadas con palabras de la lista estudiada (aciertos / 20) = </w:t>
      </w:r>
    </w:p>
    <w:p w14:paraId="3A54AA83" w14:textId="77777777" w:rsidR="00FD36B8" w:rsidRPr="009C350F" w:rsidRDefault="00FD36B8" w:rsidP="00FD36B8">
      <w:pPr>
        <w:rPr>
          <w:color w:val="202124"/>
          <w:shd w:val="clear" w:color="auto" w:fill="FFFFFF"/>
        </w:rPr>
      </w:pPr>
    </w:p>
    <w:p w14:paraId="5D1E2FCA" w14:textId="77777777" w:rsidR="00FD36B8" w:rsidRPr="009C350F" w:rsidRDefault="00FD36B8" w:rsidP="00FD36B8">
      <w:pPr>
        <w:pStyle w:val="Prrafodelista"/>
        <w:numPr>
          <w:ilvl w:val="0"/>
          <w:numId w:val="25"/>
        </w:numPr>
        <w:spacing w:after="0" w:line="240" w:lineRule="auto"/>
        <w:jc w:val="left"/>
        <w:rPr>
          <w:rFonts w:ascii="Segoe UI" w:eastAsia="Times New Roman" w:hAnsi="Segoe UI" w:cs="Segoe UI"/>
          <w:color w:val="202124"/>
          <w:shd w:val="clear" w:color="auto" w:fill="FFFFFF"/>
          <w:lang w:eastAsia="es-ES_tradnl"/>
        </w:rPr>
      </w:pPr>
      <w:r w:rsidRPr="009C350F">
        <w:rPr>
          <w:rFonts w:ascii="Segoe UI" w:hAnsi="Segoe UI" w:cs="Segoe UI"/>
        </w:rPr>
        <w:t>Non-</w:t>
      </w:r>
      <w:proofErr w:type="spellStart"/>
      <w:r w:rsidRPr="009C350F">
        <w:rPr>
          <w:rFonts w:ascii="Segoe UI" w:hAnsi="Segoe UI" w:cs="Segoe UI"/>
        </w:rPr>
        <w:t>primed</w:t>
      </w:r>
      <w:proofErr w:type="spellEnd"/>
      <w:r w:rsidRPr="009C350F">
        <w:rPr>
          <w:rFonts w:ascii="Segoe UI" w:hAnsi="Segoe UI" w:cs="Segoe UI"/>
        </w:rPr>
        <w:t xml:space="preserve"> (no estudiadas)</w:t>
      </w:r>
      <w:r w:rsidRPr="009C350F">
        <w:rPr>
          <w:rFonts w:ascii="Segoe UI" w:hAnsi="Segoe UI" w:cs="Segoe UI"/>
        </w:rPr>
        <w:sym w:font="Wingdings" w:char="F0E0"/>
      </w:r>
      <w:r w:rsidRPr="009C350F">
        <w:rPr>
          <w:rFonts w:ascii="Segoe UI" w:hAnsi="Segoe UI" w:cs="Segoe UI"/>
        </w:rPr>
        <w:t xml:space="preserve"> Proporción</w:t>
      </w:r>
      <w:r w:rsidRPr="009C350F">
        <w:rPr>
          <w:rFonts w:ascii="Segoe UI" w:eastAsia="Times New Roman" w:hAnsi="Segoe UI" w:cs="Segoe UI"/>
          <w:color w:val="202124"/>
          <w:shd w:val="clear" w:color="auto" w:fill="FFFFFF"/>
          <w:lang w:eastAsia="es-ES_tradnl"/>
        </w:rPr>
        <w:t xml:space="preserve"> de raíces completadas con palabras distintas (errores / 20) = </w:t>
      </w:r>
    </w:p>
    <w:p w14:paraId="6A1C4E2B" w14:textId="77777777" w:rsidR="00FD36B8" w:rsidRPr="009C350F" w:rsidRDefault="00FD36B8" w:rsidP="00FD36B8">
      <w:pPr>
        <w:pStyle w:val="Prrafodelista"/>
        <w:rPr>
          <w:rFonts w:ascii="Segoe UI" w:eastAsia="Times New Roman" w:hAnsi="Segoe UI" w:cs="Segoe UI"/>
          <w:color w:val="202124"/>
          <w:shd w:val="clear" w:color="auto" w:fill="FFFFFF"/>
          <w:lang w:eastAsia="es-ES_tradnl"/>
        </w:rPr>
      </w:pPr>
    </w:p>
    <w:p w14:paraId="5AEFB624" w14:textId="77777777" w:rsidR="00FD36B8" w:rsidRPr="009C350F" w:rsidRDefault="00FD36B8" w:rsidP="00FD36B8">
      <w:proofErr w:type="spellStart"/>
      <w:r w:rsidRPr="009C350F">
        <w:rPr>
          <w:b/>
          <w:bCs/>
        </w:rPr>
        <w:t>Priming</w:t>
      </w:r>
      <w:proofErr w:type="spellEnd"/>
      <w:r w:rsidRPr="009C350F">
        <w:rPr>
          <w:b/>
          <w:bCs/>
        </w:rPr>
        <w:t xml:space="preserve"> perceptivo o de repetición</w:t>
      </w:r>
      <w:r w:rsidRPr="009C350F">
        <w:t>: diferencia entre la proporción de raíces completadas con palabras estudiadas y la probabilidad de que la raíz de una palabra crítica se complete con esa palabra en ausencia de estudio previo.</w:t>
      </w:r>
    </w:p>
    <w:p w14:paraId="392B59D9" w14:textId="77777777" w:rsidR="00FD36B8" w:rsidRPr="009C350F" w:rsidRDefault="00FD36B8" w:rsidP="00FD36B8">
      <w:pPr>
        <w:rPr>
          <w:color w:val="202124"/>
          <w:shd w:val="clear" w:color="auto" w:fill="FFFFFF"/>
        </w:rPr>
      </w:pPr>
    </w:p>
    <w:p w14:paraId="4F229A58" w14:textId="77777777" w:rsidR="00FD36B8" w:rsidRPr="009C350F" w:rsidRDefault="00FD36B8" w:rsidP="00FD36B8">
      <w:pPr>
        <w:jc w:val="center"/>
        <w:rPr>
          <w:color w:val="202124"/>
          <w:shd w:val="clear" w:color="auto" w:fill="FFFFFF"/>
        </w:rPr>
      </w:pPr>
      <w:r w:rsidRPr="009C350F">
        <w:rPr>
          <w:color w:val="202124"/>
          <w:shd w:val="clear" w:color="auto" w:fill="FFFFFF"/>
        </w:rPr>
        <w:t xml:space="preserve">PRIMING = Proporción </w:t>
      </w:r>
      <w:proofErr w:type="spellStart"/>
      <w:r w:rsidRPr="009C350F">
        <w:rPr>
          <w:color w:val="202124"/>
          <w:shd w:val="clear" w:color="auto" w:fill="FFFFFF"/>
        </w:rPr>
        <w:t>primed</w:t>
      </w:r>
      <w:proofErr w:type="spellEnd"/>
      <w:r w:rsidRPr="009C350F">
        <w:rPr>
          <w:color w:val="202124"/>
          <w:shd w:val="clear" w:color="auto" w:fill="FFFFFF"/>
        </w:rPr>
        <w:t xml:space="preserve"> – Proporción Non-</w:t>
      </w:r>
      <w:proofErr w:type="spellStart"/>
      <w:r w:rsidRPr="009C350F">
        <w:rPr>
          <w:color w:val="202124"/>
          <w:shd w:val="clear" w:color="auto" w:fill="FFFFFF"/>
        </w:rPr>
        <w:t>primed</w:t>
      </w:r>
      <w:proofErr w:type="spellEnd"/>
      <w:r w:rsidRPr="009C350F">
        <w:rPr>
          <w:color w:val="202124"/>
          <w:shd w:val="clear" w:color="auto" w:fill="FFFFFF"/>
        </w:rPr>
        <w:t>.</w:t>
      </w:r>
    </w:p>
    <w:p w14:paraId="7D880ADD" w14:textId="77777777" w:rsidR="00FD36B8" w:rsidRPr="009C350F" w:rsidRDefault="00FD36B8" w:rsidP="00FD36B8">
      <w:pPr>
        <w:jc w:val="center"/>
        <w:rPr>
          <w:color w:val="202124"/>
          <w:shd w:val="clear" w:color="auto" w:fill="FFFFFF"/>
        </w:rPr>
      </w:pPr>
    </w:p>
    <w:p w14:paraId="6715CBE0" w14:textId="77777777" w:rsidR="00FD36B8" w:rsidRPr="009C350F" w:rsidRDefault="00FD36B8" w:rsidP="00FD36B8">
      <w:pPr>
        <w:rPr>
          <w:bCs/>
        </w:rPr>
      </w:pPr>
      <w:r w:rsidRPr="009C350F">
        <w:rPr>
          <w:bCs/>
        </w:rPr>
        <w:t xml:space="preserve">Prueba T de </w:t>
      </w:r>
      <w:proofErr w:type="spellStart"/>
      <w:r w:rsidRPr="009C350F">
        <w:rPr>
          <w:bCs/>
        </w:rPr>
        <w:t>Student</w:t>
      </w:r>
      <w:proofErr w:type="spellEnd"/>
      <w:r w:rsidRPr="009C350F">
        <w:rPr>
          <w:bCs/>
        </w:rPr>
        <w:t xml:space="preserve"> Proporción </w:t>
      </w:r>
      <w:proofErr w:type="spellStart"/>
      <w:r w:rsidRPr="009C350F">
        <w:rPr>
          <w:bCs/>
        </w:rPr>
        <w:t>Primed</w:t>
      </w:r>
      <w:proofErr w:type="spellEnd"/>
      <w:r w:rsidRPr="009C350F">
        <w:rPr>
          <w:bCs/>
        </w:rPr>
        <w:t xml:space="preserve"> vs Non-</w:t>
      </w:r>
      <w:proofErr w:type="spellStart"/>
      <w:r w:rsidRPr="009C350F">
        <w:rPr>
          <w:bCs/>
        </w:rPr>
        <w:t>primed</w:t>
      </w:r>
      <w:proofErr w:type="spellEnd"/>
    </w:p>
    <w:p w14:paraId="4A3B3980" w14:textId="77777777" w:rsidR="00FD36B8" w:rsidRPr="009C350F" w:rsidRDefault="00FD36B8" w:rsidP="00FD36B8"/>
    <w:p w14:paraId="5D19B745" w14:textId="77777777" w:rsidR="00FD36B8" w:rsidRPr="009C350F" w:rsidRDefault="00FD36B8" w:rsidP="00FD36B8"/>
    <w:p w14:paraId="3E98AEC1" w14:textId="77777777" w:rsidR="00FD36B8" w:rsidRPr="009C350F" w:rsidRDefault="00FD36B8" w:rsidP="00FD36B8">
      <w:pPr>
        <w:sectPr w:rsidR="00FD36B8" w:rsidRPr="009C350F" w:rsidSect="004A5746">
          <w:type w:val="continuous"/>
          <w:pgSz w:w="11900" w:h="16840"/>
          <w:pgMar w:top="1417" w:right="1701" w:bottom="1168" w:left="1701" w:header="708" w:footer="708" w:gutter="0"/>
          <w:cols w:space="708"/>
          <w:docGrid w:linePitch="360"/>
        </w:sectPr>
      </w:pPr>
      <w:r w:rsidRPr="009C350F">
        <w:rPr>
          <w:b/>
          <w:bCs/>
        </w:rPr>
        <w:lastRenderedPageBreak/>
        <w:t>Línea base (dificultad a priori):</w:t>
      </w:r>
      <w:r w:rsidRPr="009C350F">
        <w:t xml:space="preserve"> probabilidad de que la raíz de una palabra crítica (fase 2) sea completada con esa palabra a pesar de no haber sido estudiada (presentada en la fase estudio, fase 1).</w:t>
      </w:r>
    </w:p>
    <w:p w14:paraId="0274F00B" w14:textId="77777777" w:rsidR="00FD36B8" w:rsidRPr="009C350F" w:rsidRDefault="00FD36B8" w:rsidP="00FD36B8">
      <w:pPr>
        <w:rPr>
          <w:b/>
        </w:rPr>
      </w:pPr>
    </w:p>
    <w:p w14:paraId="5B2985E0" w14:textId="77777777" w:rsidR="00FD36B8" w:rsidRPr="009C350F" w:rsidRDefault="00FD36B8" w:rsidP="00FD36B8">
      <w:pPr>
        <w:rPr>
          <w:b/>
          <w:bCs/>
        </w:rPr>
      </w:pPr>
      <w:r w:rsidRPr="009C350F">
        <w:rPr>
          <w:b/>
          <w:bCs/>
        </w:rPr>
        <w:t>Segundo experimento. Memoria explícita</w:t>
      </w:r>
    </w:p>
    <w:p w14:paraId="6301BED6" w14:textId="77777777" w:rsidR="00FD36B8" w:rsidRPr="009C350F" w:rsidRDefault="00FD36B8" w:rsidP="00FD36B8">
      <w:pPr>
        <w:sectPr w:rsidR="00FD36B8" w:rsidRPr="009C350F" w:rsidSect="00595EBE">
          <w:headerReference w:type="default" r:id="rId25"/>
          <w:footerReference w:type="even" r:id="rId26"/>
          <w:footerReference w:type="default" r:id="rId27"/>
          <w:type w:val="continuous"/>
          <w:pgSz w:w="11900" w:h="16840"/>
          <w:pgMar w:top="1417" w:right="1701" w:bottom="1168" w:left="1701" w:header="708" w:footer="708" w:gutter="0"/>
          <w:cols w:space="708"/>
          <w:docGrid w:linePitch="360"/>
        </w:sectPr>
      </w:pPr>
    </w:p>
    <w:p w14:paraId="55030E21" w14:textId="77777777" w:rsidR="00FD36B8" w:rsidRPr="009C350F" w:rsidRDefault="00FD36B8" w:rsidP="00FD36B8"/>
    <w:p w14:paraId="7141E186" w14:textId="77777777" w:rsidR="00FD36B8" w:rsidRPr="009C350F" w:rsidRDefault="00FD36B8" w:rsidP="00FD36B8">
      <w:r w:rsidRPr="009C350F">
        <w:t>Fase 1:</w:t>
      </w:r>
    </w:p>
    <w:p w14:paraId="0775D435" w14:textId="77777777" w:rsidR="00FD36B8" w:rsidRPr="009C350F" w:rsidRDefault="00FD36B8" w:rsidP="00FD36B8"/>
    <w:p w14:paraId="4E5AB8EA" w14:textId="77777777" w:rsidR="00FD36B8" w:rsidRPr="009C350F" w:rsidRDefault="00FD36B8" w:rsidP="00FD36B8"/>
    <w:p w14:paraId="0974C3AD" w14:textId="77777777" w:rsidR="00FD36B8" w:rsidRPr="009C350F" w:rsidRDefault="00FD36B8" w:rsidP="00FD36B8">
      <w:pPr>
        <w:sectPr w:rsidR="00FD36B8" w:rsidRPr="009C350F" w:rsidSect="00595EBE">
          <w:type w:val="continuous"/>
          <w:pgSz w:w="11900" w:h="16840"/>
          <w:pgMar w:top="1417" w:right="1701" w:bottom="1168" w:left="1701" w:header="708" w:footer="708" w:gutter="0"/>
          <w:cols w:space="708"/>
          <w:docGrid w:linePitch="360"/>
        </w:sectPr>
      </w:pPr>
      <w:r w:rsidRPr="009C350F">
        <w:t>Fase 2:</w:t>
      </w:r>
    </w:p>
    <w:tbl>
      <w:tblPr>
        <w:tblStyle w:val="Tablaconcuadrcula"/>
        <w:tblpPr w:leftFromText="141" w:rightFromText="141" w:vertAnchor="text" w:horzAnchor="page" w:tblpX="5451" w:tblpY="358"/>
        <w:tblW w:w="5506" w:type="dxa"/>
        <w:tblLayout w:type="fixed"/>
        <w:tblLook w:val="04A0" w:firstRow="1" w:lastRow="0" w:firstColumn="1" w:lastColumn="0" w:noHBand="0" w:noVBand="1"/>
      </w:tblPr>
      <w:tblGrid>
        <w:gridCol w:w="567"/>
        <w:gridCol w:w="1253"/>
        <w:gridCol w:w="425"/>
        <w:gridCol w:w="426"/>
        <w:gridCol w:w="613"/>
        <w:gridCol w:w="1371"/>
        <w:gridCol w:w="425"/>
        <w:gridCol w:w="426"/>
      </w:tblGrid>
      <w:tr w:rsidR="00FD36B8" w:rsidRPr="009C350F" w14:paraId="00C9922A" w14:textId="77777777" w:rsidTr="0095646C">
        <w:trPr>
          <w:trHeight w:val="274"/>
        </w:trPr>
        <w:tc>
          <w:tcPr>
            <w:tcW w:w="567" w:type="dxa"/>
            <w:tcBorders>
              <w:top w:val="single" w:sz="18" w:space="0" w:color="auto"/>
              <w:left w:val="single" w:sz="18" w:space="0" w:color="auto"/>
            </w:tcBorders>
          </w:tcPr>
          <w:p w14:paraId="5F836F14" w14:textId="77777777" w:rsidR="00FD36B8" w:rsidRPr="009C350F" w:rsidRDefault="00FD36B8" w:rsidP="0095646C">
            <w:pPr>
              <w:rPr>
                <w:sz w:val="18"/>
              </w:rPr>
            </w:pPr>
            <w:r w:rsidRPr="009C350F">
              <w:rPr>
                <w:sz w:val="18"/>
              </w:rPr>
              <w:t>Ítem</w:t>
            </w:r>
          </w:p>
        </w:tc>
        <w:tc>
          <w:tcPr>
            <w:tcW w:w="1253" w:type="dxa"/>
            <w:tcBorders>
              <w:top w:val="single" w:sz="18" w:space="0" w:color="auto"/>
              <w:right w:val="single" w:sz="18" w:space="0" w:color="auto"/>
            </w:tcBorders>
          </w:tcPr>
          <w:p w14:paraId="50494B0D" w14:textId="77777777" w:rsidR="00FD36B8" w:rsidRPr="009C350F" w:rsidRDefault="00FD36B8" w:rsidP="0095646C">
            <w:pPr>
              <w:rPr>
                <w:sz w:val="18"/>
              </w:rPr>
            </w:pPr>
            <w:r w:rsidRPr="009C350F">
              <w:rPr>
                <w:sz w:val="18"/>
              </w:rPr>
              <w:t>Respuesta</w:t>
            </w:r>
          </w:p>
        </w:tc>
        <w:tc>
          <w:tcPr>
            <w:tcW w:w="425" w:type="dxa"/>
            <w:tcBorders>
              <w:top w:val="single" w:sz="18" w:space="0" w:color="auto"/>
            </w:tcBorders>
            <w:shd w:val="clear" w:color="auto" w:fill="D9D9D9" w:themeFill="background1" w:themeFillShade="D9"/>
          </w:tcPr>
          <w:p w14:paraId="26D10412" w14:textId="77777777" w:rsidR="00FD36B8" w:rsidRPr="009C350F" w:rsidRDefault="00FD36B8" w:rsidP="0095646C">
            <w:pPr>
              <w:rPr>
                <w:sz w:val="18"/>
              </w:rPr>
            </w:pPr>
            <w:r w:rsidRPr="009C350F">
              <w:rPr>
                <w:sz w:val="18"/>
              </w:rPr>
              <w:t>VI</w:t>
            </w:r>
          </w:p>
        </w:tc>
        <w:tc>
          <w:tcPr>
            <w:tcW w:w="426" w:type="dxa"/>
            <w:tcBorders>
              <w:top w:val="single" w:sz="18" w:space="0" w:color="auto"/>
              <w:right w:val="single" w:sz="18" w:space="0" w:color="auto"/>
            </w:tcBorders>
            <w:shd w:val="clear" w:color="auto" w:fill="D9D9D9" w:themeFill="background1" w:themeFillShade="D9"/>
          </w:tcPr>
          <w:p w14:paraId="3B95F1EB" w14:textId="77777777" w:rsidR="00FD36B8" w:rsidRPr="009C350F" w:rsidRDefault="00FD36B8" w:rsidP="0095646C">
            <w:pPr>
              <w:rPr>
                <w:sz w:val="18"/>
              </w:rPr>
            </w:pPr>
            <w:r w:rsidRPr="009C350F">
              <w:rPr>
                <w:rFonts w:ascii="Segoe UI Symbol" w:hAnsi="Segoe UI Symbol" w:cs="Segoe UI Symbol"/>
                <w:sz w:val="18"/>
                <w:szCs w:val="18"/>
              </w:rPr>
              <w:t>✓</w:t>
            </w:r>
          </w:p>
        </w:tc>
        <w:tc>
          <w:tcPr>
            <w:tcW w:w="613" w:type="dxa"/>
            <w:tcBorders>
              <w:top w:val="single" w:sz="18" w:space="0" w:color="auto"/>
              <w:left w:val="single" w:sz="18" w:space="0" w:color="auto"/>
            </w:tcBorders>
          </w:tcPr>
          <w:p w14:paraId="026E93E0" w14:textId="77777777" w:rsidR="00FD36B8" w:rsidRPr="009C350F" w:rsidRDefault="00FD36B8" w:rsidP="0095646C">
            <w:pPr>
              <w:rPr>
                <w:sz w:val="18"/>
              </w:rPr>
            </w:pPr>
            <w:r w:rsidRPr="009C350F">
              <w:rPr>
                <w:sz w:val="18"/>
              </w:rPr>
              <w:t>Ítem</w:t>
            </w:r>
          </w:p>
        </w:tc>
        <w:tc>
          <w:tcPr>
            <w:tcW w:w="1371" w:type="dxa"/>
            <w:tcBorders>
              <w:top w:val="single" w:sz="18" w:space="0" w:color="auto"/>
              <w:right w:val="single" w:sz="18" w:space="0" w:color="auto"/>
            </w:tcBorders>
          </w:tcPr>
          <w:p w14:paraId="672BA122" w14:textId="77777777" w:rsidR="00FD36B8" w:rsidRPr="009C350F" w:rsidRDefault="00FD36B8" w:rsidP="0095646C">
            <w:pPr>
              <w:rPr>
                <w:sz w:val="18"/>
              </w:rPr>
            </w:pPr>
            <w:r w:rsidRPr="009C350F">
              <w:rPr>
                <w:sz w:val="18"/>
              </w:rPr>
              <w:t>Respuesta</w:t>
            </w:r>
          </w:p>
        </w:tc>
        <w:tc>
          <w:tcPr>
            <w:tcW w:w="425" w:type="dxa"/>
            <w:tcBorders>
              <w:top w:val="single" w:sz="18" w:space="0" w:color="auto"/>
            </w:tcBorders>
            <w:shd w:val="clear" w:color="auto" w:fill="D9D9D9" w:themeFill="background1" w:themeFillShade="D9"/>
          </w:tcPr>
          <w:p w14:paraId="0FD18E5E" w14:textId="77777777" w:rsidR="00FD36B8" w:rsidRPr="009C350F" w:rsidRDefault="00FD36B8" w:rsidP="0095646C">
            <w:pPr>
              <w:rPr>
                <w:sz w:val="18"/>
              </w:rPr>
            </w:pPr>
            <w:r w:rsidRPr="009C350F">
              <w:rPr>
                <w:sz w:val="18"/>
              </w:rPr>
              <w:t>VI</w:t>
            </w:r>
          </w:p>
        </w:tc>
        <w:tc>
          <w:tcPr>
            <w:tcW w:w="426" w:type="dxa"/>
            <w:tcBorders>
              <w:top w:val="single" w:sz="18" w:space="0" w:color="auto"/>
              <w:right w:val="single" w:sz="18" w:space="0" w:color="auto"/>
            </w:tcBorders>
            <w:shd w:val="clear" w:color="auto" w:fill="D9D9D9" w:themeFill="background1" w:themeFillShade="D9"/>
          </w:tcPr>
          <w:p w14:paraId="754F5DAC" w14:textId="77777777" w:rsidR="00FD36B8" w:rsidRPr="009C350F" w:rsidRDefault="00FD36B8" w:rsidP="0095646C">
            <w:pPr>
              <w:rPr>
                <w:sz w:val="18"/>
              </w:rPr>
            </w:pPr>
            <w:r w:rsidRPr="009C350F">
              <w:rPr>
                <w:rFonts w:ascii="Segoe UI Symbol" w:hAnsi="Segoe UI Symbol" w:cs="Segoe UI Symbol"/>
                <w:sz w:val="18"/>
                <w:szCs w:val="18"/>
              </w:rPr>
              <w:t>✓</w:t>
            </w:r>
          </w:p>
        </w:tc>
      </w:tr>
      <w:tr w:rsidR="00FD36B8" w:rsidRPr="009C350F" w14:paraId="13C7084E" w14:textId="77777777" w:rsidTr="0095646C">
        <w:trPr>
          <w:trHeight w:val="286"/>
        </w:trPr>
        <w:tc>
          <w:tcPr>
            <w:tcW w:w="567" w:type="dxa"/>
            <w:tcBorders>
              <w:left w:val="single" w:sz="18" w:space="0" w:color="auto"/>
            </w:tcBorders>
          </w:tcPr>
          <w:p w14:paraId="4FF90057" w14:textId="77777777" w:rsidR="00FD36B8" w:rsidRPr="009C350F" w:rsidRDefault="00FD36B8" w:rsidP="0095646C">
            <w:pPr>
              <w:rPr>
                <w:sz w:val="18"/>
              </w:rPr>
            </w:pPr>
            <w:r w:rsidRPr="009C350F">
              <w:rPr>
                <w:sz w:val="18"/>
              </w:rPr>
              <w:t>1</w:t>
            </w:r>
          </w:p>
        </w:tc>
        <w:tc>
          <w:tcPr>
            <w:tcW w:w="1253" w:type="dxa"/>
            <w:tcBorders>
              <w:right w:val="single" w:sz="18" w:space="0" w:color="auto"/>
            </w:tcBorders>
          </w:tcPr>
          <w:p w14:paraId="1E8EF475" w14:textId="77777777" w:rsidR="00FD36B8" w:rsidRPr="009C350F" w:rsidRDefault="00FD36B8" w:rsidP="0095646C">
            <w:pPr>
              <w:rPr>
                <w:sz w:val="18"/>
              </w:rPr>
            </w:pPr>
          </w:p>
        </w:tc>
        <w:tc>
          <w:tcPr>
            <w:tcW w:w="425" w:type="dxa"/>
            <w:shd w:val="clear" w:color="auto" w:fill="D9D9D9" w:themeFill="background1" w:themeFillShade="D9"/>
          </w:tcPr>
          <w:p w14:paraId="6D44EC31"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0825FCC7" w14:textId="77777777" w:rsidR="00FD36B8" w:rsidRPr="009C350F" w:rsidRDefault="00FD36B8" w:rsidP="0095646C">
            <w:pPr>
              <w:rPr>
                <w:sz w:val="18"/>
              </w:rPr>
            </w:pPr>
          </w:p>
        </w:tc>
        <w:tc>
          <w:tcPr>
            <w:tcW w:w="613" w:type="dxa"/>
            <w:tcBorders>
              <w:left w:val="single" w:sz="18" w:space="0" w:color="auto"/>
            </w:tcBorders>
          </w:tcPr>
          <w:p w14:paraId="345F2434" w14:textId="77777777" w:rsidR="00FD36B8" w:rsidRPr="009C350F" w:rsidRDefault="00FD36B8" w:rsidP="0095646C">
            <w:pPr>
              <w:rPr>
                <w:sz w:val="18"/>
              </w:rPr>
            </w:pPr>
            <w:r w:rsidRPr="009C350F">
              <w:rPr>
                <w:sz w:val="18"/>
              </w:rPr>
              <w:t>11</w:t>
            </w:r>
          </w:p>
        </w:tc>
        <w:tc>
          <w:tcPr>
            <w:tcW w:w="1371" w:type="dxa"/>
            <w:tcBorders>
              <w:right w:val="single" w:sz="18" w:space="0" w:color="auto"/>
            </w:tcBorders>
          </w:tcPr>
          <w:p w14:paraId="40FCA46D" w14:textId="77777777" w:rsidR="00FD36B8" w:rsidRPr="009C350F" w:rsidRDefault="00FD36B8" w:rsidP="0095646C">
            <w:pPr>
              <w:rPr>
                <w:sz w:val="18"/>
              </w:rPr>
            </w:pPr>
          </w:p>
        </w:tc>
        <w:tc>
          <w:tcPr>
            <w:tcW w:w="425" w:type="dxa"/>
            <w:shd w:val="clear" w:color="auto" w:fill="D9D9D9" w:themeFill="background1" w:themeFillShade="D9"/>
          </w:tcPr>
          <w:p w14:paraId="373CB2A7"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2E9E8E54" w14:textId="77777777" w:rsidR="00FD36B8" w:rsidRPr="009C350F" w:rsidRDefault="00FD36B8" w:rsidP="0095646C">
            <w:pPr>
              <w:rPr>
                <w:sz w:val="18"/>
              </w:rPr>
            </w:pPr>
          </w:p>
        </w:tc>
      </w:tr>
      <w:tr w:rsidR="00FD36B8" w:rsidRPr="009C350F" w14:paraId="738E3B78" w14:textId="77777777" w:rsidTr="0095646C">
        <w:trPr>
          <w:trHeight w:val="274"/>
        </w:trPr>
        <w:tc>
          <w:tcPr>
            <w:tcW w:w="567" w:type="dxa"/>
            <w:tcBorders>
              <w:left w:val="single" w:sz="18" w:space="0" w:color="auto"/>
            </w:tcBorders>
          </w:tcPr>
          <w:p w14:paraId="55965F5E" w14:textId="77777777" w:rsidR="00FD36B8" w:rsidRPr="009C350F" w:rsidRDefault="00FD36B8" w:rsidP="0095646C">
            <w:pPr>
              <w:rPr>
                <w:sz w:val="18"/>
              </w:rPr>
            </w:pPr>
            <w:r w:rsidRPr="009C350F">
              <w:rPr>
                <w:sz w:val="18"/>
              </w:rPr>
              <w:t>2</w:t>
            </w:r>
          </w:p>
        </w:tc>
        <w:tc>
          <w:tcPr>
            <w:tcW w:w="1253" w:type="dxa"/>
            <w:tcBorders>
              <w:right w:val="single" w:sz="18" w:space="0" w:color="auto"/>
            </w:tcBorders>
          </w:tcPr>
          <w:p w14:paraId="04D57A7C" w14:textId="77777777" w:rsidR="00FD36B8" w:rsidRPr="009C350F" w:rsidRDefault="00FD36B8" w:rsidP="0095646C">
            <w:pPr>
              <w:rPr>
                <w:sz w:val="18"/>
              </w:rPr>
            </w:pPr>
          </w:p>
        </w:tc>
        <w:tc>
          <w:tcPr>
            <w:tcW w:w="425" w:type="dxa"/>
            <w:shd w:val="clear" w:color="auto" w:fill="D9D9D9" w:themeFill="background1" w:themeFillShade="D9"/>
          </w:tcPr>
          <w:p w14:paraId="0CC898A7"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0694FB97" w14:textId="77777777" w:rsidR="00FD36B8" w:rsidRPr="009C350F" w:rsidRDefault="00FD36B8" w:rsidP="0095646C">
            <w:pPr>
              <w:rPr>
                <w:sz w:val="18"/>
              </w:rPr>
            </w:pPr>
          </w:p>
        </w:tc>
        <w:tc>
          <w:tcPr>
            <w:tcW w:w="613" w:type="dxa"/>
            <w:tcBorders>
              <w:left w:val="single" w:sz="18" w:space="0" w:color="auto"/>
            </w:tcBorders>
          </w:tcPr>
          <w:p w14:paraId="1C8476D2" w14:textId="77777777" w:rsidR="00FD36B8" w:rsidRPr="009C350F" w:rsidRDefault="00FD36B8" w:rsidP="0095646C">
            <w:pPr>
              <w:rPr>
                <w:sz w:val="18"/>
              </w:rPr>
            </w:pPr>
            <w:r w:rsidRPr="009C350F">
              <w:rPr>
                <w:sz w:val="18"/>
              </w:rPr>
              <w:t>22</w:t>
            </w:r>
          </w:p>
        </w:tc>
        <w:tc>
          <w:tcPr>
            <w:tcW w:w="1371" w:type="dxa"/>
            <w:tcBorders>
              <w:right w:val="single" w:sz="18" w:space="0" w:color="auto"/>
            </w:tcBorders>
          </w:tcPr>
          <w:p w14:paraId="20CF1B27" w14:textId="77777777" w:rsidR="00FD36B8" w:rsidRPr="009C350F" w:rsidRDefault="00FD36B8" w:rsidP="0095646C">
            <w:pPr>
              <w:rPr>
                <w:sz w:val="18"/>
              </w:rPr>
            </w:pPr>
          </w:p>
        </w:tc>
        <w:tc>
          <w:tcPr>
            <w:tcW w:w="425" w:type="dxa"/>
            <w:shd w:val="clear" w:color="auto" w:fill="D9D9D9" w:themeFill="background1" w:themeFillShade="D9"/>
          </w:tcPr>
          <w:p w14:paraId="445157DF"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7FA4E265" w14:textId="77777777" w:rsidR="00FD36B8" w:rsidRPr="009C350F" w:rsidRDefault="00FD36B8" w:rsidP="0095646C">
            <w:pPr>
              <w:rPr>
                <w:sz w:val="18"/>
              </w:rPr>
            </w:pPr>
          </w:p>
        </w:tc>
      </w:tr>
      <w:tr w:rsidR="00FD36B8" w:rsidRPr="009C350F" w14:paraId="6556F245" w14:textId="77777777" w:rsidTr="0095646C">
        <w:trPr>
          <w:trHeight w:val="286"/>
        </w:trPr>
        <w:tc>
          <w:tcPr>
            <w:tcW w:w="567" w:type="dxa"/>
            <w:tcBorders>
              <w:left w:val="single" w:sz="18" w:space="0" w:color="auto"/>
            </w:tcBorders>
          </w:tcPr>
          <w:p w14:paraId="328C5152" w14:textId="77777777" w:rsidR="00FD36B8" w:rsidRPr="009C350F" w:rsidRDefault="00FD36B8" w:rsidP="0095646C">
            <w:pPr>
              <w:rPr>
                <w:sz w:val="18"/>
              </w:rPr>
            </w:pPr>
            <w:r w:rsidRPr="009C350F">
              <w:rPr>
                <w:sz w:val="18"/>
              </w:rPr>
              <w:t>3</w:t>
            </w:r>
          </w:p>
        </w:tc>
        <w:tc>
          <w:tcPr>
            <w:tcW w:w="1253" w:type="dxa"/>
            <w:tcBorders>
              <w:right w:val="single" w:sz="18" w:space="0" w:color="auto"/>
            </w:tcBorders>
          </w:tcPr>
          <w:p w14:paraId="4C1891D4" w14:textId="77777777" w:rsidR="00FD36B8" w:rsidRPr="009C350F" w:rsidRDefault="00FD36B8" w:rsidP="0095646C">
            <w:pPr>
              <w:rPr>
                <w:sz w:val="18"/>
              </w:rPr>
            </w:pPr>
          </w:p>
        </w:tc>
        <w:tc>
          <w:tcPr>
            <w:tcW w:w="425" w:type="dxa"/>
            <w:shd w:val="clear" w:color="auto" w:fill="D9D9D9" w:themeFill="background1" w:themeFillShade="D9"/>
          </w:tcPr>
          <w:p w14:paraId="659F4017"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296A9689" w14:textId="77777777" w:rsidR="00FD36B8" w:rsidRPr="009C350F" w:rsidRDefault="00FD36B8" w:rsidP="0095646C">
            <w:pPr>
              <w:rPr>
                <w:sz w:val="18"/>
              </w:rPr>
            </w:pPr>
          </w:p>
        </w:tc>
        <w:tc>
          <w:tcPr>
            <w:tcW w:w="613" w:type="dxa"/>
            <w:tcBorders>
              <w:left w:val="single" w:sz="18" w:space="0" w:color="auto"/>
            </w:tcBorders>
          </w:tcPr>
          <w:p w14:paraId="791DD9FC" w14:textId="77777777" w:rsidR="00FD36B8" w:rsidRPr="009C350F" w:rsidRDefault="00FD36B8" w:rsidP="0095646C">
            <w:pPr>
              <w:rPr>
                <w:sz w:val="18"/>
              </w:rPr>
            </w:pPr>
            <w:r w:rsidRPr="009C350F">
              <w:rPr>
                <w:sz w:val="18"/>
              </w:rPr>
              <w:t>23</w:t>
            </w:r>
          </w:p>
        </w:tc>
        <w:tc>
          <w:tcPr>
            <w:tcW w:w="1371" w:type="dxa"/>
            <w:tcBorders>
              <w:right w:val="single" w:sz="18" w:space="0" w:color="auto"/>
            </w:tcBorders>
          </w:tcPr>
          <w:p w14:paraId="09409F0C" w14:textId="77777777" w:rsidR="00FD36B8" w:rsidRPr="009C350F" w:rsidRDefault="00FD36B8" w:rsidP="0095646C">
            <w:pPr>
              <w:rPr>
                <w:sz w:val="18"/>
              </w:rPr>
            </w:pPr>
          </w:p>
        </w:tc>
        <w:tc>
          <w:tcPr>
            <w:tcW w:w="425" w:type="dxa"/>
            <w:shd w:val="clear" w:color="auto" w:fill="D9D9D9" w:themeFill="background1" w:themeFillShade="D9"/>
          </w:tcPr>
          <w:p w14:paraId="0F2244A3"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30AFDA50" w14:textId="77777777" w:rsidR="00FD36B8" w:rsidRPr="009C350F" w:rsidRDefault="00FD36B8" w:rsidP="0095646C">
            <w:pPr>
              <w:rPr>
                <w:sz w:val="18"/>
              </w:rPr>
            </w:pPr>
          </w:p>
        </w:tc>
      </w:tr>
      <w:tr w:rsidR="00FD36B8" w:rsidRPr="009C350F" w14:paraId="07C89DF9" w14:textId="77777777" w:rsidTr="0095646C">
        <w:trPr>
          <w:trHeight w:val="274"/>
        </w:trPr>
        <w:tc>
          <w:tcPr>
            <w:tcW w:w="567" w:type="dxa"/>
            <w:tcBorders>
              <w:left w:val="single" w:sz="18" w:space="0" w:color="auto"/>
            </w:tcBorders>
          </w:tcPr>
          <w:p w14:paraId="53993EA5" w14:textId="77777777" w:rsidR="00FD36B8" w:rsidRPr="009C350F" w:rsidRDefault="00FD36B8" w:rsidP="0095646C">
            <w:pPr>
              <w:rPr>
                <w:sz w:val="18"/>
              </w:rPr>
            </w:pPr>
            <w:r w:rsidRPr="009C350F">
              <w:rPr>
                <w:sz w:val="18"/>
              </w:rPr>
              <w:t>4</w:t>
            </w:r>
          </w:p>
        </w:tc>
        <w:tc>
          <w:tcPr>
            <w:tcW w:w="1253" w:type="dxa"/>
            <w:tcBorders>
              <w:right w:val="single" w:sz="18" w:space="0" w:color="auto"/>
            </w:tcBorders>
          </w:tcPr>
          <w:p w14:paraId="39052A44" w14:textId="77777777" w:rsidR="00FD36B8" w:rsidRPr="009C350F" w:rsidRDefault="00FD36B8" w:rsidP="0095646C">
            <w:pPr>
              <w:rPr>
                <w:sz w:val="18"/>
              </w:rPr>
            </w:pPr>
          </w:p>
        </w:tc>
        <w:tc>
          <w:tcPr>
            <w:tcW w:w="425" w:type="dxa"/>
            <w:shd w:val="clear" w:color="auto" w:fill="D9D9D9" w:themeFill="background1" w:themeFillShade="D9"/>
          </w:tcPr>
          <w:p w14:paraId="163342E1"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479972DA" w14:textId="77777777" w:rsidR="00FD36B8" w:rsidRPr="009C350F" w:rsidRDefault="00FD36B8" w:rsidP="0095646C">
            <w:pPr>
              <w:rPr>
                <w:sz w:val="18"/>
              </w:rPr>
            </w:pPr>
          </w:p>
        </w:tc>
        <w:tc>
          <w:tcPr>
            <w:tcW w:w="613" w:type="dxa"/>
            <w:tcBorders>
              <w:left w:val="single" w:sz="18" w:space="0" w:color="auto"/>
            </w:tcBorders>
          </w:tcPr>
          <w:p w14:paraId="64D7E91D" w14:textId="77777777" w:rsidR="00FD36B8" w:rsidRPr="009C350F" w:rsidRDefault="00FD36B8" w:rsidP="0095646C">
            <w:pPr>
              <w:rPr>
                <w:sz w:val="18"/>
              </w:rPr>
            </w:pPr>
            <w:r w:rsidRPr="009C350F">
              <w:rPr>
                <w:sz w:val="18"/>
              </w:rPr>
              <w:t>24</w:t>
            </w:r>
          </w:p>
        </w:tc>
        <w:tc>
          <w:tcPr>
            <w:tcW w:w="1371" w:type="dxa"/>
            <w:tcBorders>
              <w:right w:val="single" w:sz="18" w:space="0" w:color="auto"/>
            </w:tcBorders>
          </w:tcPr>
          <w:p w14:paraId="4A16E828" w14:textId="77777777" w:rsidR="00FD36B8" w:rsidRPr="009C350F" w:rsidRDefault="00FD36B8" w:rsidP="0095646C">
            <w:pPr>
              <w:rPr>
                <w:sz w:val="18"/>
              </w:rPr>
            </w:pPr>
          </w:p>
        </w:tc>
        <w:tc>
          <w:tcPr>
            <w:tcW w:w="425" w:type="dxa"/>
            <w:shd w:val="clear" w:color="auto" w:fill="D9D9D9" w:themeFill="background1" w:themeFillShade="D9"/>
          </w:tcPr>
          <w:p w14:paraId="6BD53293"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6D022EC1" w14:textId="77777777" w:rsidR="00FD36B8" w:rsidRPr="009C350F" w:rsidRDefault="00FD36B8" w:rsidP="0095646C">
            <w:pPr>
              <w:rPr>
                <w:sz w:val="18"/>
              </w:rPr>
            </w:pPr>
          </w:p>
        </w:tc>
      </w:tr>
      <w:tr w:rsidR="00FD36B8" w:rsidRPr="009C350F" w14:paraId="3D0FC2F8" w14:textId="77777777" w:rsidTr="0095646C">
        <w:trPr>
          <w:trHeight w:val="286"/>
        </w:trPr>
        <w:tc>
          <w:tcPr>
            <w:tcW w:w="567" w:type="dxa"/>
            <w:tcBorders>
              <w:left w:val="single" w:sz="18" w:space="0" w:color="auto"/>
            </w:tcBorders>
          </w:tcPr>
          <w:p w14:paraId="366116AD" w14:textId="77777777" w:rsidR="00FD36B8" w:rsidRPr="009C350F" w:rsidRDefault="00FD36B8" w:rsidP="0095646C">
            <w:pPr>
              <w:rPr>
                <w:sz w:val="18"/>
              </w:rPr>
            </w:pPr>
            <w:r w:rsidRPr="009C350F">
              <w:rPr>
                <w:sz w:val="18"/>
              </w:rPr>
              <w:t>5</w:t>
            </w:r>
          </w:p>
        </w:tc>
        <w:tc>
          <w:tcPr>
            <w:tcW w:w="1253" w:type="dxa"/>
            <w:tcBorders>
              <w:right w:val="single" w:sz="18" w:space="0" w:color="auto"/>
            </w:tcBorders>
          </w:tcPr>
          <w:p w14:paraId="45AFADAF" w14:textId="77777777" w:rsidR="00FD36B8" w:rsidRPr="009C350F" w:rsidRDefault="00FD36B8" w:rsidP="0095646C">
            <w:pPr>
              <w:rPr>
                <w:sz w:val="18"/>
              </w:rPr>
            </w:pPr>
          </w:p>
        </w:tc>
        <w:tc>
          <w:tcPr>
            <w:tcW w:w="425" w:type="dxa"/>
            <w:shd w:val="clear" w:color="auto" w:fill="D9D9D9" w:themeFill="background1" w:themeFillShade="D9"/>
          </w:tcPr>
          <w:p w14:paraId="7FA6ED4F"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41EAEEA1" w14:textId="77777777" w:rsidR="00FD36B8" w:rsidRPr="009C350F" w:rsidRDefault="00FD36B8" w:rsidP="0095646C">
            <w:pPr>
              <w:rPr>
                <w:sz w:val="18"/>
              </w:rPr>
            </w:pPr>
          </w:p>
        </w:tc>
        <w:tc>
          <w:tcPr>
            <w:tcW w:w="613" w:type="dxa"/>
            <w:tcBorders>
              <w:left w:val="single" w:sz="18" w:space="0" w:color="auto"/>
            </w:tcBorders>
          </w:tcPr>
          <w:p w14:paraId="6CD164F0" w14:textId="77777777" w:rsidR="00FD36B8" w:rsidRPr="009C350F" w:rsidRDefault="00FD36B8" w:rsidP="0095646C">
            <w:pPr>
              <w:rPr>
                <w:sz w:val="18"/>
              </w:rPr>
            </w:pPr>
            <w:r w:rsidRPr="009C350F">
              <w:rPr>
                <w:sz w:val="18"/>
              </w:rPr>
              <w:t>25</w:t>
            </w:r>
          </w:p>
        </w:tc>
        <w:tc>
          <w:tcPr>
            <w:tcW w:w="1371" w:type="dxa"/>
            <w:tcBorders>
              <w:right w:val="single" w:sz="18" w:space="0" w:color="auto"/>
            </w:tcBorders>
          </w:tcPr>
          <w:p w14:paraId="381A2BD9" w14:textId="77777777" w:rsidR="00FD36B8" w:rsidRPr="009C350F" w:rsidRDefault="00FD36B8" w:rsidP="0095646C">
            <w:pPr>
              <w:rPr>
                <w:sz w:val="18"/>
              </w:rPr>
            </w:pPr>
          </w:p>
        </w:tc>
        <w:tc>
          <w:tcPr>
            <w:tcW w:w="425" w:type="dxa"/>
            <w:shd w:val="clear" w:color="auto" w:fill="D9D9D9" w:themeFill="background1" w:themeFillShade="D9"/>
          </w:tcPr>
          <w:p w14:paraId="5F10E398"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25F82E2A" w14:textId="77777777" w:rsidR="00FD36B8" w:rsidRPr="009C350F" w:rsidRDefault="00FD36B8" w:rsidP="0095646C">
            <w:pPr>
              <w:rPr>
                <w:sz w:val="18"/>
              </w:rPr>
            </w:pPr>
          </w:p>
        </w:tc>
      </w:tr>
      <w:tr w:rsidR="00FD36B8" w:rsidRPr="009C350F" w14:paraId="1C54B68B" w14:textId="77777777" w:rsidTr="0095646C">
        <w:trPr>
          <w:trHeight w:val="274"/>
        </w:trPr>
        <w:tc>
          <w:tcPr>
            <w:tcW w:w="567" w:type="dxa"/>
            <w:tcBorders>
              <w:left w:val="single" w:sz="18" w:space="0" w:color="auto"/>
            </w:tcBorders>
          </w:tcPr>
          <w:p w14:paraId="20B78966" w14:textId="77777777" w:rsidR="00FD36B8" w:rsidRPr="009C350F" w:rsidRDefault="00FD36B8" w:rsidP="0095646C">
            <w:pPr>
              <w:rPr>
                <w:sz w:val="18"/>
              </w:rPr>
            </w:pPr>
            <w:r w:rsidRPr="009C350F">
              <w:rPr>
                <w:sz w:val="18"/>
              </w:rPr>
              <w:t>6</w:t>
            </w:r>
          </w:p>
        </w:tc>
        <w:tc>
          <w:tcPr>
            <w:tcW w:w="1253" w:type="dxa"/>
            <w:tcBorders>
              <w:right w:val="single" w:sz="18" w:space="0" w:color="auto"/>
            </w:tcBorders>
          </w:tcPr>
          <w:p w14:paraId="3C1ED7B6" w14:textId="77777777" w:rsidR="00FD36B8" w:rsidRPr="009C350F" w:rsidRDefault="00FD36B8" w:rsidP="0095646C">
            <w:pPr>
              <w:rPr>
                <w:sz w:val="18"/>
              </w:rPr>
            </w:pPr>
          </w:p>
        </w:tc>
        <w:tc>
          <w:tcPr>
            <w:tcW w:w="425" w:type="dxa"/>
            <w:shd w:val="clear" w:color="auto" w:fill="D9D9D9" w:themeFill="background1" w:themeFillShade="D9"/>
          </w:tcPr>
          <w:p w14:paraId="064629CD"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4CBE584A" w14:textId="77777777" w:rsidR="00FD36B8" w:rsidRPr="009C350F" w:rsidRDefault="00FD36B8" w:rsidP="0095646C">
            <w:pPr>
              <w:rPr>
                <w:sz w:val="18"/>
              </w:rPr>
            </w:pPr>
          </w:p>
        </w:tc>
        <w:tc>
          <w:tcPr>
            <w:tcW w:w="613" w:type="dxa"/>
            <w:tcBorders>
              <w:left w:val="single" w:sz="18" w:space="0" w:color="auto"/>
            </w:tcBorders>
          </w:tcPr>
          <w:p w14:paraId="3D4DFF47" w14:textId="77777777" w:rsidR="00FD36B8" w:rsidRPr="009C350F" w:rsidRDefault="00FD36B8" w:rsidP="0095646C">
            <w:pPr>
              <w:rPr>
                <w:sz w:val="18"/>
              </w:rPr>
            </w:pPr>
            <w:r w:rsidRPr="009C350F">
              <w:rPr>
                <w:sz w:val="18"/>
              </w:rPr>
              <w:t>26</w:t>
            </w:r>
          </w:p>
        </w:tc>
        <w:tc>
          <w:tcPr>
            <w:tcW w:w="1371" w:type="dxa"/>
            <w:tcBorders>
              <w:right w:val="single" w:sz="18" w:space="0" w:color="auto"/>
            </w:tcBorders>
          </w:tcPr>
          <w:p w14:paraId="74470BF3" w14:textId="77777777" w:rsidR="00FD36B8" w:rsidRPr="009C350F" w:rsidRDefault="00FD36B8" w:rsidP="0095646C">
            <w:pPr>
              <w:rPr>
                <w:sz w:val="18"/>
              </w:rPr>
            </w:pPr>
          </w:p>
        </w:tc>
        <w:tc>
          <w:tcPr>
            <w:tcW w:w="425" w:type="dxa"/>
            <w:shd w:val="clear" w:color="auto" w:fill="D9D9D9" w:themeFill="background1" w:themeFillShade="D9"/>
          </w:tcPr>
          <w:p w14:paraId="64A25C37"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43B89C65" w14:textId="77777777" w:rsidR="00FD36B8" w:rsidRPr="009C350F" w:rsidRDefault="00FD36B8" w:rsidP="0095646C">
            <w:pPr>
              <w:rPr>
                <w:sz w:val="18"/>
              </w:rPr>
            </w:pPr>
          </w:p>
        </w:tc>
      </w:tr>
      <w:tr w:rsidR="00FD36B8" w:rsidRPr="009C350F" w14:paraId="64EBBBFB" w14:textId="77777777" w:rsidTr="0095646C">
        <w:trPr>
          <w:trHeight w:val="286"/>
        </w:trPr>
        <w:tc>
          <w:tcPr>
            <w:tcW w:w="567" w:type="dxa"/>
            <w:tcBorders>
              <w:left w:val="single" w:sz="18" w:space="0" w:color="auto"/>
            </w:tcBorders>
          </w:tcPr>
          <w:p w14:paraId="78EBC2E4" w14:textId="77777777" w:rsidR="00FD36B8" w:rsidRPr="009C350F" w:rsidRDefault="00FD36B8" w:rsidP="0095646C">
            <w:pPr>
              <w:rPr>
                <w:sz w:val="18"/>
              </w:rPr>
            </w:pPr>
            <w:r w:rsidRPr="009C350F">
              <w:rPr>
                <w:sz w:val="18"/>
              </w:rPr>
              <w:t>7</w:t>
            </w:r>
          </w:p>
        </w:tc>
        <w:tc>
          <w:tcPr>
            <w:tcW w:w="1253" w:type="dxa"/>
            <w:tcBorders>
              <w:right w:val="single" w:sz="18" w:space="0" w:color="auto"/>
            </w:tcBorders>
          </w:tcPr>
          <w:p w14:paraId="07A0A136" w14:textId="77777777" w:rsidR="00FD36B8" w:rsidRPr="009C350F" w:rsidRDefault="00FD36B8" w:rsidP="0095646C">
            <w:pPr>
              <w:rPr>
                <w:sz w:val="18"/>
              </w:rPr>
            </w:pPr>
          </w:p>
        </w:tc>
        <w:tc>
          <w:tcPr>
            <w:tcW w:w="425" w:type="dxa"/>
            <w:shd w:val="clear" w:color="auto" w:fill="D9D9D9" w:themeFill="background1" w:themeFillShade="D9"/>
          </w:tcPr>
          <w:p w14:paraId="38555C2D"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3DBDEFBB" w14:textId="77777777" w:rsidR="00FD36B8" w:rsidRPr="009C350F" w:rsidRDefault="00FD36B8" w:rsidP="0095646C">
            <w:pPr>
              <w:rPr>
                <w:sz w:val="18"/>
              </w:rPr>
            </w:pPr>
          </w:p>
        </w:tc>
        <w:tc>
          <w:tcPr>
            <w:tcW w:w="613" w:type="dxa"/>
            <w:tcBorders>
              <w:left w:val="single" w:sz="18" w:space="0" w:color="auto"/>
            </w:tcBorders>
          </w:tcPr>
          <w:p w14:paraId="3AA2BA6A" w14:textId="77777777" w:rsidR="00FD36B8" w:rsidRPr="009C350F" w:rsidRDefault="00FD36B8" w:rsidP="0095646C">
            <w:pPr>
              <w:rPr>
                <w:sz w:val="18"/>
              </w:rPr>
            </w:pPr>
            <w:r w:rsidRPr="009C350F">
              <w:rPr>
                <w:sz w:val="18"/>
              </w:rPr>
              <w:t>27</w:t>
            </w:r>
          </w:p>
        </w:tc>
        <w:tc>
          <w:tcPr>
            <w:tcW w:w="1371" w:type="dxa"/>
            <w:tcBorders>
              <w:right w:val="single" w:sz="18" w:space="0" w:color="auto"/>
            </w:tcBorders>
          </w:tcPr>
          <w:p w14:paraId="0FD65A6A" w14:textId="77777777" w:rsidR="00FD36B8" w:rsidRPr="009C350F" w:rsidRDefault="00FD36B8" w:rsidP="0095646C">
            <w:pPr>
              <w:rPr>
                <w:sz w:val="18"/>
              </w:rPr>
            </w:pPr>
          </w:p>
        </w:tc>
        <w:tc>
          <w:tcPr>
            <w:tcW w:w="425" w:type="dxa"/>
            <w:shd w:val="clear" w:color="auto" w:fill="D9D9D9" w:themeFill="background1" w:themeFillShade="D9"/>
          </w:tcPr>
          <w:p w14:paraId="2D57492F"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089F5E27" w14:textId="77777777" w:rsidR="00FD36B8" w:rsidRPr="009C350F" w:rsidRDefault="00FD36B8" w:rsidP="0095646C">
            <w:pPr>
              <w:rPr>
                <w:sz w:val="18"/>
              </w:rPr>
            </w:pPr>
          </w:p>
        </w:tc>
      </w:tr>
      <w:tr w:rsidR="00FD36B8" w:rsidRPr="009C350F" w14:paraId="560143D9" w14:textId="77777777" w:rsidTr="0095646C">
        <w:trPr>
          <w:trHeight w:val="286"/>
        </w:trPr>
        <w:tc>
          <w:tcPr>
            <w:tcW w:w="567" w:type="dxa"/>
            <w:tcBorders>
              <w:left w:val="single" w:sz="18" w:space="0" w:color="auto"/>
            </w:tcBorders>
          </w:tcPr>
          <w:p w14:paraId="429786C4" w14:textId="77777777" w:rsidR="00FD36B8" w:rsidRPr="009C350F" w:rsidRDefault="00FD36B8" w:rsidP="0095646C">
            <w:pPr>
              <w:rPr>
                <w:sz w:val="18"/>
              </w:rPr>
            </w:pPr>
            <w:r w:rsidRPr="009C350F">
              <w:rPr>
                <w:sz w:val="18"/>
              </w:rPr>
              <w:t>8</w:t>
            </w:r>
          </w:p>
        </w:tc>
        <w:tc>
          <w:tcPr>
            <w:tcW w:w="1253" w:type="dxa"/>
            <w:tcBorders>
              <w:right w:val="single" w:sz="18" w:space="0" w:color="auto"/>
            </w:tcBorders>
          </w:tcPr>
          <w:p w14:paraId="4A19ED56" w14:textId="77777777" w:rsidR="00FD36B8" w:rsidRPr="009C350F" w:rsidRDefault="00FD36B8" w:rsidP="0095646C">
            <w:pPr>
              <w:rPr>
                <w:sz w:val="18"/>
              </w:rPr>
            </w:pPr>
          </w:p>
        </w:tc>
        <w:tc>
          <w:tcPr>
            <w:tcW w:w="425" w:type="dxa"/>
            <w:shd w:val="clear" w:color="auto" w:fill="D9D9D9" w:themeFill="background1" w:themeFillShade="D9"/>
          </w:tcPr>
          <w:p w14:paraId="5FB2D7CE"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6B0DD253" w14:textId="77777777" w:rsidR="00FD36B8" w:rsidRPr="009C350F" w:rsidRDefault="00FD36B8" w:rsidP="0095646C">
            <w:pPr>
              <w:rPr>
                <w:sz w:val="18"/>
              </w:rPr>
            </w:pPr>
          </w:p>
        </w:tc>
        <w:tc>
          <w:tcPr>
            <w:tcW w:w="613" w:type="dxa"/>
            <w:tcBorders>
              <w:left w:val="single" w:sz="18" w:space="0" w:color="auto"/>
            </w:tcBorders>
          </w:tcPr>
          <w:p w14:paraId="0C4AA7DA" w14:textId="77777777" w:rsidR="00FD36B8" w:rsidRPr="009C350F" w:rsidRDefault="00FD36B8" w:rsidP="0095646C">
            <w:pPr>
              <w:rPr>
                <w:sz w:val="18"/>
              </w:rPr>
            </w:pPr>
            <w:r w:rsidRPr="009C350F">
              <w:rPr>
                <w:sz w:val="18"/>
              </w:rPr>
              <w:t>28</w:t>
            </w:r>
          </w:p>
        </w:tc>
        <w:tc>
          <w:tcPr>
            <w:tcW w:w="1371" w:type="dxa"/>
            <w:tcBorders>
              <w:right w:val="single" w:sz="18" w:space="0" w:color="auto"/>
            </w:tcBorders>
          </w:tcPr>
          <w:p w14:paraId="271606AD" w14:textId="77777777" w:rsidR="00FD36B8" w:rsidRPr="009C350F" w:rsidRDefault="00FD36B8" w:rsidP="0095646C">
            <w:pPr>
              <w:rPr>
                <w:sz w:val="18"/>
              </w:rPr>
            </w:pPr>
          </w:p>
        </w:tc>
        <w:tc>
          <w:tcPr>
            <w:tcW w:w="425" w:type="dxa"/>
            <w:shd w:val="clear" w:color="auto" w:fill="D9D9D9" w:themeFill="background1" w:themeFillShade="D9"/>
          </w:tcPr>
          <w:p w14:paraId="130AE255"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2399954C" w14:textId="77777777" w:rsidR="00FD36B8" w:rsidRPr="009C350F" w:rsidRDefault="00FD36B8" w:rsidP="0095646C">
            <w:pPr>
              <w:rPr>
                <w:sz w:val="18"/>
              </w:rPr>
            </w:pPr>
          </w:p>
        </w:tc>
      </w:tr>
      <w:tr w:rsidR="00FD36B8" w:rsidRPr="009C350F" w14:paraId="6FF99461" w14:textId="77777777" w:rsidTr="0095646C">
        <w:trPr>
          <w:trHeight w:val="286"/>
        </w:trPr>
        <w:tc>
          <w:tcPr>
            <w:tcW w:w="567" w:type="dxa"/>
            <w:tcBorders>
              <w:left w:val="single" w:sz="18" w:space="0" w:color="auto"/>
            </w:tcBorders>
          </w:tcPr>
          <w:p w14:paraId="0994C15D" w14:textId="77777777" w:rsidR="00FD36B8" w:rsidRPr="009C350F" w:rsidRDefault="00FD36B8" w:rsidP="0095646C">
            <w:pPr>
              <w:rPr>
                <w:sz w:val="18"/>
              </w:rPr>
            </w:pPr>
            <w:r w:rsidRPr="009C350F">
              <w:rPr>
                <w:sz w:val="18"/>
              </w:rPr>
              <w:t>9</w:t>
            </w:r>
          </w:p>
        </w:tc>
        <w:tc>
          <w:tcPr>
            <w:tcW w:w="1253" w:type="dxa"/>
            <w:tcBorders>
              <w:right w:val="single" w:sz="18" w:space="0" w:color="auto"/>
            </w:tcBorders>
          </w:tcPr>
          <w:p w14:paraId="2ACAC4FC" w14:textId="77777777" w:rsidR="00FD36B8" w:rsidRPr="009C350F" w:rsidRDefault="00FD36B8" w:rsidP="0095646C">
            <w:pPr>
              <w:rPr>
                <w:sz w:val="18"/>
              </w:rPr>
            </w:pPr>
          </w:p>
        </w:tc>
        <w:tc>
          <w:tcPr>
            <w:tcW w:w="425" w:type="dxa"/>
            <w:shd w:val="clear" w:color="auto" w:fill="D9D9D9" w:themeFill="background1" w:themeFillShade="D9"/>
          </w:tcPr>
          <w:p w14:paraId="3FF3B3DD"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03480798" w14:textId="77777777" w:rsidR="00FD36B8" w:rsidRPr="009C350F" w:rsidRDefault="00FD36B8" w:rsidP="0095646C">
            <w:pPr>
              <w:rPr>
                <w:sz w:val="18"/>
              </w:rPr>
            </w:pPr>
          </w:p>
        </w:tc>
        <w:tc>
          <w:tcPr>
            <w:tcW w:w="613" w:type="dxa"/>
            <w:tcBorders>
              <w:left w:val="single" w:sz="18" w:space="0" w:color="auto"/>
            </w:tcBorders>
          </w:tcPr>
          <w:p w14:paraId="7D5811AE" w14:textId="77777777" w:rsidR="00FD36B8" w:rsidRPr="009C350F" w:rsidRDefault="00FD36B8" w:rsidP="0095646C">
            <w:pPr>
              <w:rPr>
                <w:sz w:val="18"/>
              </w:rPr>
            </w:pPr>
            <w:r w:rsidRPr="009C350F">
              <w:rPr>
                <w:sz w:val="18"/>
              </w:rPr>
              <w:t>29</w:t>
            </w:r>
          </w:p>
        </w:tc>
        <w:tc>
          <w:tcPr>
            <w:tcW w:w="1371" w:type="dxa"/>
            <w:tcBorders>
              <w:right w:val="single" w:sz="18" w:space="0" w:color="auto"/>
            </w:tcBorders>
          </w:tcPr>
          <w:p w14:paraId="36AB3AA6" w14:textId="77777777" w:rsidR="00FD36B8" w:rsidRPr="009C350F" w:rsidRDefault="00FD36B8" w:rsidP="0095646C">
            <w:pPr>
              <w:rPr>
                <w:sz w:val="18"/>
              </w:rPr>
            </w:pPr>
          </w:p>
        </w:tc>
        <w:tc>
          <w:tcPr>
            <w:tcW w:w="425" w:type="dxa"/>
            <w:shd w:val="clear" w:color="auto" w:fill="D9D9D9" w:themeFill="background1" w:themeFillShade="D9"/>
          </w:tcPr>
          <w:p w14:paraId="61F5B537"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2A35E0B0" w14:textId="77777777" w:rsidR="00FD36B8" w:rsidRPr="009C350F" w:rsidRDefault="00FD36B8" w:rsidP="0095646C">
            <w:pPr>
              <w:rPr>
                <w:sz w:val="18"/>
              </w:rPr>
            </w:pPr>
          </w:p>
        </w:tc>
      </w:tr>
      <w:tr w:rsidR="00FD36B8" w:rsidRPr="009C350F" w14:paraId="4E676A76" w14:textId="77777777" w:rsidTr="0095646C">
        <w:trPr>
          <w:trHeight w:val="286"/>
        </w:trPr>
        <w:tc>
          <w:tcPr>
            <w:tcW w:w="567" w:type="dxa"/>
            <w:tcBorders>
              <w:left w:val="single" w:sz="18" w:space="0" w:color="auto"/>
            </w:tcBorders>
          </w:tcPr>
          <w:p w14:paraId="54BE4246" w14:textId="77777777" w:rsidR="00FD36B8" w:rsidRPr="009C350F" w:rsidRDefault="00FD36B8" w:rsidP="0095646C">
            <w:pPr>
              <w:rPr>
                <w:sz w:val="18"/>
              </w:rPr>
            </w:pPr>
            <w:r w:rsidRPr="009C350F">
              <w:rPr>
                <w:sz w:val="18"/>
              </w:rPr>
              <w:t>10</w:t>
            </w:r>
          </w:p>
        </w:tc>
        <w:tc>
          <w:tcPr>
            <w:tcW w:w="1253" w:type="dxa"/>
            <w:tcBorders>
              <w:right w:val="single" w:sz="18" w:space="0" w:color="auto"/>
            </w:tcBorders>
          </w:tcPr>
          <w:p w14:paraId="22016D25" w14:textId="77777777" w:rsidR="00FD36B8" w:rsidRPr="009C350F" w:rsidRDefault="00FD36B8" w:rsidP="0095646C">
            <w:pPr>
              <w:rPr>
                <w:sz w:val="18"/>
              </w:rPr>
            </w:pPr>
          </w:p>
        </w:tc>
        <w:tc>
          <w:tcPr>
            <w:tcW w:w="425" w:type="dxa"/>
            <w:shd w:val="clear" w:color="auto" w:fill="D9D9D9" w:themeFill="background1" w:themeFillShade="D9"/>
          </w:tcPr>
          <w:p w14:paraId="2BC4E5A1"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3BAA2C60" w14:textId="77777777" w:rsidR="00FD36B8" w:rsidRPr="009C350F" w:rsidRDefault="00FD36B8" w:rsidP="0095646C">
            <w:pPr>
              <w:rPr>
                <w:sz w:val="18"/>
              </w:rPr>
            </w:pPr>
          </w:p>
        </w:tc>
        <w:tc>
          <w:tcPr>
            <w:tcW w:w="613" w:type="dxa"/>
            <w:tcBorders>
              <w:left w:val="single" w:sz="18" w:space="0" w:color="auto"/>
            </w:tcBorders>
          </w:tcPr>
          <w:p w14:paraId="0A754561" w14:textId="77777777" w:rsidR="00FD36B8" w:rsidRPr="009C350F" w:rsidRDefault="00FD36B8" w:rsidP="0095646C">
            <w:pPr>
              <w:rPr>
                <w:sz w:val="18"/>
              </w:rPr>
            </w:pPr>
            <w:r w:rsidRPr="009C350F">
              <w:rPr>
                <w:sz w:val="18"/>
              </w:rPr>
              <w:t>30</w:t>
            </w:r>
          </w:p>
        </w:tc>
        <w:tc>
          <w:tcPr>
            <w:tcW w:w="1371" w:type="dxa"/>
            <w:tcBorders>
              <w:right w:val="single" w:sz="18" w:space="0" w:color="auto"/>
            </w:tcBorders>
          </w:tcPr>
          <w:p w14:paraId="4FF3604C" w14:textId="77777777" w:rsidR="00FD36B8" w:rsidRPr="009C350F" w:rsidRDefault="00FD36B8" w:rsidP="0095646C">
            <w:pPr>
              <w:rPr>
                <w:sz w:val="18"/>
              </w:rPr>
            </w:pPr>
          </w:p>
        </w:tc>
        <w:tc>
          <w:tcPr>
            <w:tcW w:w="425" w:type="dxa"/>
            <w:shd w:val="clear" w:color="auto" w:fill="D9D9D9" w:themeFill="background1" w:themeFillShade="D9"/>
          </w:tcPr>
          <w:p w14:paraId="46C21714"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1EFC4172" w14:textId="77777777" w:rsidR="00FD36B8" w:rsidRPr="009C350F" w:rsidRDefault="00FD36B8" w:rsidP="0095646C">
            <w:pPr>
              <w:rPr>
                <w:sz w:val="18"/>
              </w:rPr>
            </w:pPr>
          </w:p>
        </w:tc>
      </w:tr>
      <w:tr w:rsidR="00FD36B8" w:rsidRPr="009C350F" w14:paraId="34D5F138" w14:textId="77777777" w:rsidTr="0095646C">
        <w:trPr>
          <w:trHeight w:val="286"/>
        </w:trPr>
        <w:tc>
          <w:tcPr>
            <w:tcW w:w="567" w:type="dxa"/>
            <w:tcBorders>
              <w:left w:val="single" w:sz="18" w:space="0" w:color="auto"/>
            </w:tcBorders>
          </w:tcPr>
          <w:p w14:paraId="706C059C" w14:textId="77777777" w:rsidR="00FD36B8" w:rsidRPr="009C350F" w:rsidRDefault="00FD36B8" w:rsidP="0095646C">
            <w:pPr>
              <w:rPr>
                <w:sz w:val="18"/>
              </w:rPr>
            </w:pPr>
            <w:r w:rsidRPr="009C350F">
              <w:rPr>
                <w:sz w:val="18"/>
              </w:rPr>
              <w:t>11</w:t>
            </w:r>
          </w:p>
        </w:tc>
        <w:tc>
          <w:tcPr>
            <w:tcW w:w="1253" w:type="dxa"/>
            <w:tcBorders>
              <w:right w:val="single" w:sz="18" w:space="0" w:color="auto"/>
            </w:tcBorders>
          </w:tcPr>
          <w:p w14:paraId="7B201C37" w14:textId="77777777" w:rsidR="00FD36B8" w:rsidRPr="009C350F" w:rsidRDefault="00FD36B8" w:rsidP="0095646C">
            <w:pPr>
              <w:rPr>
                <w:sz w:val="18"/>
              </w:rPr>
            </w:pPr>
          </w:p>
        </w:tc>
        <w:tc>
          <w:tcPr>
            <w:tcW w:w="425" w:type="dxa"/>
            <w:shd w:val="clear" w:color="auto" w:fill="D9D9D9" w:themeFill="background1" w:themeFillShade="D9"/>
          </w:tcPr>
          <w:p w14:paraId="19E77593"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5F964B29" w14:textId="77777777" w:rsidR="00FD36B8" w:rsidRPr="009C350F" w:rsidRDefault="00FD36B8" w:rsidP="0095646C">
            <w:pPr>
              <w:rPr>
                <w:sz w:val="18"/>
              </w:rPr>
            </w:pPr>
          </w:p>
        </w:tc>
        <w:tc>
          <w:tcPr>
            <w:tcW w:w="613" w:type="dxa"/>
            <w:tcBorders>
              <w:left w:val="single" w:sz="18" w:space="0" w:color="auto"/>
            </w:tcBorders>
          </w:tcPr>
          <w:p w14:paraId="23CE5E08" w14:textId="77777777" w:rsidR="00FD36B8" w:rsidRPr="009C350F" w:rsidRDefault="00FD36B8" w:rsidP="0095646C">
            <w:pPr>
              <w:rPr>
                <w:sz w:val="18"/>
              </w:rPr>
            </w:pPr>
            <w:r w:rsidRPr="009C350F">
              <w:rPr>
                <w:sz w:val="18"/>
              </w:rPr>
              <w:t>31</w:t>
            </w:r>
          </w:p>
        </w:tc>
        <w:tc>
          <w:tcPr>
            <w:tcW w:w="1371" w:type="dxa"/>
            <w:tcBorders>
              <w:right w:val="single" w:sz="18" w:space="0" w:color="auto"/>
            </w:tcBorders>
          </w:tcPr>
          <w:p w14:paraId="3EFA0F3B" w14:textId="77777777" w:rsidR="00FD36B8" w:rsidRPr="009C350F" w:rsidRDefault="00FD36B8" w:rsidP="0095646C">
            <w:pPr>
              <w:rPr>
                <w:sz w:val="18"/>
              </w:rPr>
            </w:pPr>
          </w:p>
        </w:tc>
        <w:tc>
          <w:tcPr>
            <w:tcW w:w="425" w:type="dxa"/>
            <w:shd w:val="clear" w:color="auto" w:fill="D9D9D9" w:themeFill="background1" w:themeFillShade="D9"/>
          </w:tcPr>
          <w:p w14:paraId="1A27185D"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68DE57AA" w14:textId="77777777" w:rsidR="00FD36B8" w:rsidRPr="009C350F" w:rsidRDefault="00FD36B8" w:rsidP="0095646C">
            <w:pPr>
              <w:rPr>
                <w:sz w:val="18"/>
              </w:rPr>
            </w:pPr>
          </w:p>
        </w:tc>
      </w:tr>
      <w:tr w:rsidR="00FD36B8" w:rsidRPr="009C350F" w14:paraId="2B9EA206" w14:textId="77777777" w:rsidTr="0095646C">
        <w:trPr>
          <w:trHeight w:val="286"/>
        </w:trPr>
        <w:tc>
          <w:tcPr>
            <w:tcW w:w="567" w:type="dxa"/>
            <w:tcBorders>
              <w:left w:val="single" w:sz="18" w:space="0" w:color="auto"/>
            </w:tcBorders>
          </w:tcPr>
          <w:p w14:paraId="0E93D0BB" w14:textId="77777777" w:rsidR="00FD36B8" w:rsidRPr="009C350F" w:rsidRDefault="00FD36B8" w:rsidP="0095646C">
            <w:pPr>
              <w:rPr>
                <w:sz w:val="18"/>
              </w:rPr>
            </w:pPr>
            <w:r w:rsidRPr="009C350F">
              <w:rPr>
                <w:sz w:val="18"/>
              </w:rPr>
              <w:t>12</w:t>
            </w:r>
          </w:p>
        </w:tc>
        <w:tc>
          <w:tcPr>
            <w:tcW w:w="1253" w:type="dxa"/>
            <w:tcBorders>
              <w:right w:val="single" w:sz="18" w:space="0" w:color="auto"/>
            </w:tcBorders>
          </w:tcPr>
          <w:p w14:paraId="57BB522D" w14:textId="77777777" w:rsidR="00FD36B8" w:rsidRPr="009C350F" w:rsidRDefault="00FD36B8" w:rsidP="0095646C">
            <w:pPr>
              <w:rPr>
                <w:sz w:val="18"/>
              </w:rPr>
            </w:pPr>
          </w:p>
        </w:tc>
        <w:tc>
          <w:tcPr>
            <w:tcW w:w="425" w:type="dxa"/>
            <w:shd w:val="clear" w:color="auto" w:fill="D9D9D9" w:themeFill="background1" w:themeFillShade="D9"/>
          </w:tcPr>
          <w:p w14:paraId="484C63AF"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35991A86" w14:textId="77777777" w:rsidR="00FD36B8" w:rsidRPr="009C350F" w:rsidRDefault="00FD36B8" w:rsidP="0095646C">
            <w:pPr>
              <w:rPr>
                <w:sz w:val="18"/>
              </w:rPr>
            </w:pPr>
          </w:p>
        </w:tc>
        <w:tc>
          <w:tcPr>
            <w:tcW w:w="613" w:type="dxa"/>
            <w:tcBorders>
              <w:left w:val="single" w:sz="18" w:space="0" w:color="auto"/>
            </w:tcBorders>
          </w:tcPr>
          <w:p w14:paraId="4D9B5A60" w14:textId="77777777" w:rsidR="00FD36B8" w:rsidRPr="009C350F" w:rsidRDefault="00FD36B8" w:rsidP="0095646C">
            <w:pPr>
              <w:rPr>
                <w:sz w:val="18"/>
              </w:rPr>
            </w:pPr>
            <w:r w:rsidRPr="009C350F">
              <w:rPr>
                <w:sz w:val="18"/>
              </w:rPr>
              <w:t>32</w:t>
            </w:r>
          </w:p>
        </w:tc>
        <w:tc>
          <w:tcPr>
            <w:tcW w:w="1371" w:type="dxa"/>
            <w:tcBorders>
              <w:right w:val="single" w:sz="18" w:space="0" w:color="auto"/>
            </w:tcBorders>
          </w:tcPr>
          <w:p w14:paraId="5BE6EA97" w14:textId="77777777" w:rsidR="00FD36B8" w:rsidRPr="009C350F" w:rsidRDefault="00FD36B8" w:rsidP="0095646C">
            <w:pPr>
              <w:rPr>
                <w:sz w:val="18"/>
              </w:rPr>
            </w:pPr>
          </w:p>
        </w:tc>
        <w:tc>
          <w:tcPr>
            <w:tcW w:w="425" w:type="dxa"/>
            <w:shd w:val="clear" w:color="auto" w:fill="D9D9D9" w:themeFill="background1" w:themeFillShade="D9"/>
          </w:tcPr>
          <w:p w14:paraId="44C29B44"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78CB5591" w14:textId="77777777" w:rsidR="00FD36B8" w:rsidRPr="009C350F" w:rsidRDefault="00FD36B8" w:rsidP="0095646C">
            <w:pPr>
              <w:rPr>
                <w:sz w:val="18"/>
              </w:rPr>
            </w:pPr>
          </w:p>
        </w:tc>
      </w:tr>
      <w:tr w:rsidR="00FD36B8" w:rsidRPr="009C350F" w14:paraId="704D6E51" w14:textId="77777777" w:rsidTr="0095646C">
        <w:trPr>
          <w:trHeight w:val="286"/>
        </w:trPr>
        <w:tc>
          <w:tcPr>
            <w:tcW w:w="567" w:type="dxa"/>
            <w:tcBorders>
              <w:left w:val="single" w:sz="18" w:space="0" w:color="auto"/>
            </w:tcBorders>
          </w:tcPr>
          <w:p w14:paraId="7FBA8DE0" w14:textId="77777777" w:rsidR="00FD36B8" w:rsidRPr="009C350F" w:rsidRDefault="00FD36B8" w:rsidP="0095646C">
            <w:pPr>
              <w:rPr>
                <w:sz w:val="18"/>
              </w:rPr>
            </w:pPr>
            <w:r w:rsidRPr="009C350F">
              <w:rPr>
                <w:sz w:val="18"/>
              </w:rPr>
              <w:t>13</w:t>
            </w:r>
          </w:p>
        </w:tc>
        <w:tc>
          <w:tcPr>
            <w:tcW w:w="1253" w:type="dxa"/>
            <w:tcBorders>
              <w:right w:val="single" w:sz="18" w:space="0" w:color="auto"/>
            </w:tcBorders>
          </w:tcPr>
          <w:p w14:paraId="32E1D871" w14:textId="77777777" w:rsidR="00FD36B8" w:rsidRPr="009C350F" w:rsidRDefault="00FD36B8" w:rsidP="0095646C">
            <w:pPr>
              <w:rPr>
                <w:sz w:val="18"/>
              </w:rPr>
            </w:pPr>
          </w:p>
        </w:tc>
        <w:tc>
          <w:tcPr>
            <w:tcW w:w="425" w:type="dxa"/>
            <w:shd w:val="clear" w:color="auto" w:fill="D9D9D9" w:themeFill="background1" w:themeFillShade="D9"/>
          </w:tcPr>
          <w:p w14:paraId="1D392984"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34FA64DA" w14:textId="77777777" w:rsidR="00FD36B8" w:rsidRPr="009C350F" w:rsidRDefault="00FD36B8" w:rsidP="0095646C">
            <w:pPr>
              <w:rPr>
                <w:sz w:val="18"/>
              </w:rPr>
            </w:pPr>
          </w:p>
        </w:tc>
        <w:tc>
          <w:tcPr>
            <w:tcW w:w="613" w:type="dxa"/>
            <w:tcBorders>
              <w:left w:val="single" w:sz="18" w:space="0" w:color="auto"/>
            </w:tcBorders>
          </w:tcPr>
          <w:p w14:paraId="04FBC602" w14:textId="77777777" w:rsidR="00FD36B8" w:rsidRPr="009C350F" w:rsidRDefault="00FD36B8" w:rsidP="0095646C">
            <w:pPr>
              <w:rPr>
                <w:sz w:val="18"/>
              </w:rPr>
            </w:pPr>
            <w:r w:rsidRPr="009C350F">
              <w:rPr>
                <w:sz w:val="18"/>
              </w:rPr>
              <w:t>33</w:t>
            </w:r>
          </w:p>
        </w:tc>
        <w:tc>
          <w:tcPr>
            <w:tcW w:w="1371" w:type="dxa"/>
            <w:tcBorders>
              <w:right w:val="single" w:sz="18" w:space="0" w:color="auto"/>
            </w:tcBorders>
          </w:tcPr>
          <w:p w14:paraId="49E7E0CA" w14:textId="77777777" w:rsidR="00FD36B8" w:rsidRPr="009C350F" w:rsidRDefault="00FD36B8" w:rsidP="0095646C">
            <w:pPr>
              <w:rPr>
                <w:sz w:val="18"/>
              </w:rPr>
            </w:pPr>
          </w:p>
        </w:tc>
        <w:tc>
          <w:tcPr>
            <w:tcW w:w="425" w:type="dxa"/>
            <w:shd w:val="clear" w:color="auto" w:fill="D9D9D9" w:themeFill="background1" w:themeFillShade="D9"/>
          </w:tcPr>
          <w:p w14:paraId="5FA789B6"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395AED46" w14:textId="77777777" w:rsidR="00FD36B8" w:rsidRPr="009C350F" w:rsidRDefault="00FD36B8" w:rsidP="0095646C">
            <w:pPr>
              <w:rPr>
                <w:sz w:val="18"/>
              </w:rPr>
            </w:pPr>
          </w:p>
        </w:tc>
      </w:tr>
      <w:tr w:rsidR="00FD36B8" w:rsidRPr="009C350F" w14:paraId="47E881A7" w14:textId="77777777" w:rsidTr="0095646C">
        <w:trPr>
          <w:trHeight w:val="286"/>
        </w:trPr>
        <w:tc>
          <w:tcPr>
            <w:tcW w:w="567" w:type="dxa"/>
            <w:tcBorders>
              <w:left w:val="single" w:sz="18" w:space="0" w:color="auto"/>
            </w:tcBorders>
          </w:tcPr>
          <w:p w14:paraId="658E1C19" w14:textId="77777777" w:rsidR="00FD36B8" w:rsidRPr="009C350F" w:rsidRDefault="00FD36B8" w:rsidP="0095646C">
            <w:pPr>
              <w:rPr>
                <w:sz w:val="18"/>
              </w:rPr>
            </w:pPr>
            <w:r w:rsidRPr="009C350F">
              <w:rPr>
                <w:sz w:val="18"/>
              </w:rPr>
              <w:t>14</w:t>
            </w:r>
          </w:p>
        </w:tc>
        <w:tc>
          <w:tcPr>
            <w:tcW w:w="1253" w:type="dxa"/>
            <w:tcBorders>
              <w:right w:val="single" w:sz="18" w:space="0" w:color="auto"/>
            </w:tcBorders>
          </w:tcPr>
          <w:p w14:paraId="17D8E2E5" w14:textId="77777777" w:rsidR="00FD36B8" w:rsidRPr="009C350F" w:rsidRDefault="00FD36B8" w:rsidP="0095646C">
            <w:pPr>
              <w:rPr>
                <w:sz w:val="18"/>
              </w:rPr>
            </w:pPr>
          </w:p>
        </w:tc>
        <w:tc>
          <w:tcPr>
            <w:tcW w:w="425" w:type="dxa"/>
            <w:shd w:val="clear" w:color="auto" w:fill="D9D9D9" w:themeFill="background1" w:themeFillShade="D9"/>
          </w:tcPr>
          <w:p w14:paraId="76852FAC"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6E82DA6F" w14:textId="77777777" w:rsidR="00FD36B8" w:rsidRPr="009C350F" w:rsidRDefault="00FD36B8" w:rsidP="0095646C">
            <w:pPr>
              <w:rPr>
                <w:sz w:val="18"/>
              </w:rPr>
            </w:pPr>
          </w:p>
        </w:tc>
        <w:tc>
          <w:tcPr>
            <w:tcW w:w="613" w:type="dxa"/>
            <w:tcBorders>
              <w:left w:val="single" w:sz="18" w:space="0" w:color="auto"/>
            </w:tcBorders>
          </w:tcPr>
          <w:p w14:paraId="2D02C564" w14:textId="77777777" w:rsidR="00FD36B8" w:rsidRPr="009C350F" w:rsidRDefault="00FD36B8" w:rsidP="0095646C">
            <w:pPr>
              <w:rPr>
                <w:sz w:val="18"/>
              </w:rPr>
            </w:pPr>
            <w:r w:rsidRPr="009C350F">
              <w:rPr>
                <w:sz w:val="18"/>
              </w:rPr>
              <w:t>34</w:t>
            </w:r>
          </w:p>
        </w:tc>
        <w:tc>
          <w:tcPr>
            <w:tcW w:w="1371" w:type="dxa"/>
            <w:tcBorders>
              <w:right w:val="single" w:sz="18" w:space="0" w:color="auto"/>
            </w:tcBorders>
          </w:tcPr>
          <w:p w14:paraId="5E5B6AE9" w14:textId="77777777" w:rsidR="00FD36B8" w:rsidRPr="009C350F" w:rsidRDefault="00FD36B8" w:rsidP="0095646C">
            <w:pPr>
              <w:rPr>
                <w:sz w:val="18"/>
              </w:rPr>
            </w:pPr>
          </w:p>
        </w:tc>
        <w:tc>
          <w:tcPr>
            <w:tcW w:w="425" w:type="dxa"/>
            <w:shd w:val="clear" w:color="auto" w:fill="D9D9D9" w:themeFill="background1" w:themeFillShade="D9"/>
          </w:tcPr>
          <w:p w14:paraId="742167D3"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4098FB2B" w14:textId="77777777" w:rsidR="00FD36B8" w:rsidRPr="009C350F" w:rsidRDefault="00FD36B8" w:rsidP="0095646C">
            <w:pPr>
              <w:rPr>
                <w:sz w:val="18"/>
              </w:rPr>
            </w:pPr>
          </w:p>
        </w:tc>
      </w:tr>
      <w:tr w:rsidR="00FD36B8" w:rsidRPr="009C350F" w14:paraId="3161F6A3" w14:textId="77777777" w:rsidTr="0095646C">
        <w:trPr>
          <w:trHeight w:val="286"/>
        </w:trPr>
        <w:tc>
          <w:tcPr>
            <w:tcW w:w="567" w:type="dxa"/>
            <w:tcBorders>
              <w:left w:val="single" w:sz="18" w:space="0" w:color="auto"/>
            </w:tcBorders>
          </w:tcPr>
          <w:p w14:paraId="3DC2C620" w14:textId="77777777" w:rsidR="00FD36B8" w:rsidRPr="009C350F" w:rsidRDefault="00FD36B8" w:rsidP="0095646C">
            <w:pPr>
              <w:rPr>
                <w:sz w:val="18"/>
              </w:rPr>
            </w:pPr>
            <w:r w:rsidRPr="009C350F">
              <w:rPr>
                <w:sz w:val="18"/>
              </w:rPr>
              <w:t>15</w:t>
            </w:r>
          </w:p>
        </w:tc>
        <w:tc>
          <w:tcPr>
            <w:tcW w:w="1253" w:type="dxa"/>
            <w:tcBorders>
              <w:right w:val="single" w:sz="18" w:space="0" w:color="auto"/>
            </w:tcBorders>
          </w:tcPr>
          <w:p w14:paraId="74378706" w14:textId="77777777" w:rsidR="00FD36B8" w:rsidRPr="009C350F" w:rsidRDefault="00FD36B8" w:rsidP="0095646C">
            <w:pPr>
              <w:rPr>
                <w:sz w:val="18"/>
              </w:rPr>
            </w:pPr>
          </w:p>
        </w:tc>
        <w:tc>
          <w:tcPr>
            <w:tcW w:w="425" w:type="dxa"/>
            <w:shd w:val="clear" w:color="auto" w:fill="D9D9D9" w:themeFill="background1" w:themeFillShade="D9"/>
          </w:tcPr>
          <w:p w14:paraId="1143E360"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74768674" w14:textId="77777777" w:rsidR="00FD36B8" w:rsidRPr="009C350F" w:rsidRDefault="00FD36B8" w:rsidP="0095646C">
            <w:pPr>
              <w:rPr>
                <w:sz w:val="18"/>
              </w:rPr>
            </w:pPr>
          </w:p>
        </w:tc>
        <w:tc>
          <w:tcPr>
            <w:tcW w:w="613" w:type="dxa"/>
            <w:tcBorders>
              <w:left w:val="single" w:sz="18" w:space="0" w:color="auto"/>
            </w:tcBorders>
          </w:tcPr>
          <w:p w14:paraId="02111345" w14:textId="77777777" w:rsidR="00FD36B8" w:rsidRPr="009C350F" w:rsidRDefault="00FD36B8" w:rsidP="0095646C">
            <w:pPr>
              <w:rPr>
                <w:sz w:val="18"/>
              </w:rPr>
            </w:pPr>
            <w:r w:rsidRPr="009C350F">
              <w:rPr>
                <w:sz w:val="18"/>
              </w:rPr>
              <w:t>35</w:t>
            </w:r>
          </w:p>
        </w:tc>
        <w:tc>
          <w:tcPr>
            <w:tcW w:w="1371" w:type="dxa"/>
            <w:tcBorders>
              <w:right w:val="single" w:sz="18" w:space="0" w:color="auto"/>
            </w:tcBorders>
          </w:tcPr>
          <w:p w14:paraId="641CECBF" w14:textId="77777777" w:rsidR="00FD36B8" w:rsidRPr="009C350F" w:rsidRDefault="00FD36B8" w:rsidP="0095646C">
            <w:pPr>
              <w:rPr>
                <w:sz w:val="18"/>
              </w:rPr>
            </w:pPr>
          </w:p>
        </w:tc>
        <w:tc>
          <w:tcPr>
            <w:tcW w:w="425" w:type="dxa"/>
            <w:shd w:val="clear" w:color="auto" w:fill="D9D9D9" w:themeFill="background1" w:themeFillShade="D9"/>
          </w:tcPr>
          <w:p w14:paraId="44B33B72"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2AFC7003" w14:textId="77777777" w:rsidR="00FD36B8" w:rsidRPr="009C350F" w:rsidRDefault="00FD36B8" w:rsidP="0095646C">
            <w:pPr>
              <w:rPr>
                <w:sz w:val="18"/>
              </w:rPr>
            </w:pPr>
          </w:p>
        </w:tc>
      </w:tr>
      <w:tr w:rsidR="00FD36B8" w:rsidRPr="009C350F" w14:paraId="43BF0CF4" w14:textId="77777777" w:rsidTr="0095646C">
        <w:trPr>
          <w:trHeight w:val="286"/>
        </w:trPr>
        <w:tc>
          <w:tcPr>
            <w:tcW w:w="567" w:type="dxa"/>
            <w:tcBorders>
              <w:left w:val="single" w:sz="18" w:space="0" w:color="auto"/>
            </w:tcBorders>
          </w:tcPr>
          <w:p w14:paraId="163F9300" w14:textId="77777777" w:rsidR="00FD36B8" w:rsidRPr="009C350F" w:rsidRDefault="00FD36B8" w:rsidP="0095646C">
            <w:pPr>
              <w:rPr>
                <w:sz w:val="18"/>
              </w:rPr>
            </w:pPr>
            <w:r w:rsidRPr="009C350F">
              <w:rPr>
                <w:sz w:val="18"/>
              </w:rPr>
              <w:t>16</w:t>
            </w:r>
          </w:p>
        </w:tc>
        <w:tc>
          <w:tcPr>
            <w:tcW w:w="1253" w:type="dxa"/>
            <w:tcBorders>
              <w:right w:val="single" w:sz="18" w:space="0" w:color="auto"/>
            </w:tcBorders>
          </w:tcPr>
          <w:p w14:paraId="1FF71AED" w14:textId="77777777" w:rsidR="00FD36B8" w:rsidRPr="009C350F" w:rsidRDefault="00FD36B8" w:rsidP="0095646C">
            <w:pPr>
              <w:rPr>
                <w:sz w:val="18"/>
              </w:rPr>
            </w:pPr>
          </w:p>
        </w:tc>
        <w:tc>
          <w:tcPr>
            <w:tcW w:w="425" w:type="dxa"/>
            <w:shd w:val="clear" w:color="auto" w:fill="D9D9D9" w:themeFill="background1" w:themeFillShade="D9"/>
          </w:tcPr>
          <w:p w14:paraId="65D0CB37"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1610E402" w14:textId="77777777" w:rsidR="00FD36B8" w:rsidRPr="009C350F" w:rsidRDefault="00FD36B8" w:rsidP="0095646C">
            <w:pPr>
              <w:rPr>
                <w:sz w:val="18"/>
              </w:rPr>
            </w:pPr>
          </w:p>
        </w:tc>
        <w:tc>
          <w:tcPr>
            <w:tcW w:w="613" w:type="dxa"/>
            <w:tcBorders>
              <w:left w:val="single" w:sz="18" w:space="0" w:color="auto"/>
            </w:tcBorders>
          </w:tcPr>
          <w:p w14:paraId="2107F134" w14:textId="77777777" w:rsidR="00FD36B8" w:rsidRPr="009C350F" w:rsidRDefault="00FD36B8" w:rsidP="0095646C">
            <w:pPr>
              <w:rPr>
                <w:sz w:val="18"/>
              </w:rPr>
            </w:pPr>
            <w:r w:rsidRPr="009C350F">
              <w:rPr>
                <w:sz w:val="18"/>
              </w:rPr>
              <w:t>36</w:t>
            </w:r>
          </w:p>
        </w:tc>
        <w:tc>
          <w:tcPr>
            <w:tcW w:w="1371" w:type="dxa"/>
            <w:tcBorders>
              <w:right w:val="single" w:sz="18" w:space="0" w:color="auto"/>
            </w:tcBorders>
          </w:tcPr>
          <w:p w14:paraId="48BD0E83" w14:textId="77777777" w:rsidR="00FD36B8" w:rsidRPr="009C350F" w:rsidRDefault="00FD36B8" w:rsidP="0095646C">
            <w:pPr>
              <w:rPr>
                <w:sz w:val="18"/>
              </w:rPr>
            </w:pPr>
          </w:p>
        </w:tc>
        <w:tc>
          <w:tcPr>
            <w:tcW w:w="425" w:type="dxa"/>
            <w:shd w:val="clear" w:color="auto" w:fill="D9D9D9" w:themeFill="background1" w:themeFillShade="D9"/>
          </w:tcPr>
          <w:p w14:paraId="17E2A164"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6C563F16" w14:textId="77777777" w:rsidR="00FD36B8" w:rsidRPr="009C350F" w:rsidRDefault="00FD36B8" w:rsidP="0095646C">
            <w:pPr>
              <w:rPr>
                <w:sz w:val="18"/>
              </w:rPr>
            </w:pPr>
          </w:p>
        </w:tc>
      </w:tr>
      <w:tr w:rsidR="00FD36B8" w:rsidRPr="009C350F" w14:paraId="789E8DE0" w14:textId="77777777" w:rsidTr="0095646C">
        <w:trPr>
          <w:trHeight w:val="286"/>
        </w:trPr>
        <w:tc>
          <w:tcPr>
            <w:tcW w:w="567" w:type="dxa"/>
            <w:tcBorders>
              <w:left w:val="single" w:sz="18" w:space="0" w:color="auto"/>
            </w:tcBorders>
          </w:tcPr>
          <w:p w14:paraId="1360BE17" w14:textId="77777777" w:rsidR="00FD36B8" w:rsidRPr="009C350F" w:rsidRDefault="00FD36B8" w:rsidP="0095646C">
            <w:pPr>
              <w:rPr>
                <w:sz w:val="18"/>
              </w:rPr>
            </w:pPr>
            <w:r w:rsidRPr="009C350F">
              <w:rPr>
                <w:sz w:val="18"/>
              </w:rPr>
              <w:t>17</w:t>
            </w:r>
          </w:p>
        </w:tc>
        <w:tc>
          <w:tcPr>
            <w:tcW w:w="1253" w:type="dxa"/>
            <w:tcBorders>
              <w:right w:val="single" w:sz="18" w:space="0" w:color="auto"/>
            </w:tcBorders>
          </w:tcPr>
          <w:p w14:paraId="01693CD8" w14:textId="77777777" w:rsidR="00FD36B8" w:rsidRPr="009C350F" w:rsidRDefault="00FD36B8" w:rsidP="0095646C">
            <w:pPr>
              <w:rPr>
                <w:sz w:val="18"/>
              </w:rPr>
            </w:pPr>
          </w:p>
        </w:tc>
        <w:tc>
          <w:tcPr>
            <w:tcW w:w="425" w:type="dxa"/>
            <w:shd w:val="clear" w:color="auto" w:fill="D9D9D9" w:themeFill="background1" w:themeFillShade="D9"/>
          </w:tcPr>
          <w:p w14:paraId="3D4FDEB2"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3C1F1D4B" w14:textId="77777777" w:rsidR="00FD36B8" w:rsidRPr="009C350F" w:rsidRDefault="00FD36B8" w:rsidP="0095646C">
            <w:pPr>
              <w:rPr>
                <w:sz w:val="18"/>
              </w:rPr>
            </w:pPr>
          </w:p>
        </w:tc>
        <w:tc>
          <w:tcPr>
            <w:tcW w:w="613" w:type="dxa"/>
            <w:tcBorders>
              <w:left w:val="single" w:sz="18" w:space="0" w:color="auto"/>
            </w:tcBorders>
          </w:tcPr>
          <w:p w14:paraId="10B3A841" w14:textId="77777777" w:rsidR="00FD36B8" w:rsidRPr="009C350F" w:rsidRDefault="00FD36B8" w:rsidP="0095646C">
            <w:pPr>
              <w:rPr>
                <w:sz w:val="18"/>
              </w:rPr>
            </w:pPr>
            <w:r w:rsidRPr="009C350F">
              <w:rPr>
                <w:sz w:val="18"/>
              </w:rPr>
              <w:t>37</w:t>
            </w:r>
          </w:p>
        </w:tc>
        <w:tc>
          <w:tcPr>
            <w:tcW w:w="1371" w:type="dxa"/>
            <w:tcBorders>
              <w:right w:val="single" w:sz="18" w:space="0" w:color="auto"/>
            </w:tcBorders>
          </w:tcPr>
          <w:p w14:paraId="574A8F91" w14:textId="77777777" w:rsidR="00FD36B8" w:rsidRPr="009C350F" w:rsidRDefault="00FD36B8" w:rsidP="0095646C">
            <w:pPr>
              <w:rPr>
                <w:sz w:val="18"/>
              </w:rPr>
            </w:pPr>
          </w:p>
        </w:tc>
        <w:tc>
          <w:tcPr>
            <w:tcW w:w="425" w:type="dxa"/>
            <w:shd w:val="clear" w:color="auto" w:fill="D9D9D9" w:themeFill="background1" w:themeFillShade="D9"/>
          </w:tcPr>
          <w:p w14:paraId="6272923A"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6060B221" w14:textId="77777777" w:rsidR="00FD36B8" w:rsidRPr="009C350F" w:rsidRDefault="00FD36B8" w:rsidP="0095646C">
            <w:pPr>
              <w:rPr>
                <w:sz w:val="18"/>
              </w:rPr>
            </w:pPr>
          </w:p>
        </w:tc>
      </w:tr>
      <w:tr w:rsidR="00FD36B8" w:rsidRPr="009C350F" w14:paraId="094F8F07" w14:textId="77777777" w:rsidTr="0095646C">
        <w:trPr>
          <w:trHeight w:val="286"/>
        </w:trPr>
        <w:tc>
          <w:tcPr>
            <w:tcW w:w="567" w:type="dxa"/>
            <w:tcBorders>
              <w:left w:val="single" w:sz="18" w:space="0" w:color="auto"/>
            </w:tcBorders>
          </w:tcPr>
          <w:p w14:paraId="75B5CE2C" w14:textId="77777777" w:rsidR="00FD36B8" w:rsidRPr="009C350F" w:rsidRDefault="00FD36B8" w:rsidP="0095646C">
            <w:pPr>
              <w:rPr>
                <w:sz w:val="18"/>
              </w:rPr>
            </w:pPr>
            <w:r w:rsidRPr="009C350F">
              <w:rPr>
                <w:sz w:val="18"/>
              </w:rPr>
              <w:t>18</w:t>
            </w:r>
          </w:p>
        </w:tc>
        <w:tc>
          <w:tcPr>
            <w:tcW w:w="1253" w:type="dxa"/>
            <w:tcBorders>
              <w:right w:val="single" w:sz="18" w:space="0" w:color="auto"/>
            </w:tcBorders>
          </w:tcPr>
          <w:p w14:paraId="5AB35B4E" w14:textId="77777777" w:rsidR="00FD36B8" w:rsidRPr="009C350F" w:rsidRDefault="00FD36B8" w:rsidP="0095646C">
            <w:pPr>
              <w:rPr>
                <w:sz w:val="18"/>
              </w:rPr>
            </w:pPr>
          </w:p>
        </w:tc>
        <w:tc>
          <w:tcPr>
            <w:tcW w:w="425" w:type="dxa"/>
            <w:shd w:val="clear" w:color="auto" w:fill="D9D9D9" w:themeFill="background1" w:themeFillShade="D9"/>
          </w:tcPr>
          <w:p w14:paraId="2DC299C7"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1D9223FD" w14:textId="77777777" w:rsidR="00FD36B8" w:rsidRPr="009C350F" w:rsidRDefault="00FD36B8" w:rsidP="0095646C">
            <w:pPr>
              <w:rPr>
                <w:sz w:val="18"/>
              </w:rPr>
            </w:pPr>
          </w:p>
        </w:tc>
        <w:tc>
          <w:tcPr>
            <w:tcW w:w="613" w:type="dxa"/>
            <w:tcBorders>
              <w:left w:val="single" w:sz="18" w:space="0" w:color="auto"/>
            </w:tcBorders>
          </w:tcPr>
          <w:p w14:paraId="0A7B5956" w14:textId="77777777" w:rsidR="00FD36B8" w:rsidRPr="009C350F" w:rsidRDefault="00FD36B8" w:rsidP="0095646C">
            <w:pPr>
              <w:rPr>
                <w:sz w:val="18"/>
              </w:rPr>
            </w:pPr>
            <w:r w:rsidRPr="009C350F">
              <w:rPr>
                <w:sz w:val="18"/>
              </w:rPr>
              <w:t>38</w:t>
            </w:r>
          </w:p>
        </w:tc>
        <w:tc>
          <w:tcPr>
            <w:tcW w:w="1371" w:type="dxa"/>
            <w:tcBorders>
              <w:right w:val="single" w:sz="18" w:space="0" w:color="auto"/>
            </w:tcBorders>
          </w:tcPr>
          <w:p w14:paraId="391EE31A" w14:textId="77777777" w:rsidR="00FD36B8" w:rsidRPr="009C350F" w:rsidRDefault="00FD36B8" w:rsidP="0095646C">
            <w:pPr>
              <w:rPr>
                <w:sz w:val="18"/>
              </w:rPr>
            </w:pPr>
          </w:p>
        </w:tc>
        <w:tc>
          <w:tcPr>
            <w:tcW w:w="425" w:type="dxa"/>
            <w:shd w:val="clear" w:color="auto" w:fill="D9D9D9" w:themeFill="background1" w:themeFillShade="D9"/>
          </w:tcPr>
          <w:p w14:paraId="70FB3263"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6FC8E6EA" w14:textId="77777777" w:rsidR="00FD36B8" w:rsidRPr="009C350F" w:rsidRDefault="00FD36B8" w:rsidP="0095646C">
            <w:pPr>
              <w:rPr>
                <w:sz w:val="18"/>
              </w:rPr>
            </w:pPr>
          </w:p>
        </w:tc>
      </w:tr>
      <w:tr w:rsidR="00FD36B8" w:rsidRPr="009C350F" w14:paraId="1D446106" w14:textId="77777777" w:rsidTr="0095646C">
        <w:trPr>
          <w:trHeight w:val="286"/>
        </w:trPr>
        <w:tc>
          <w:tcPr>
            <w:tcW w:w="567" w:type="dxa"/>
            <w:tcBorders>
              <w:left w:val="single" w:sz="18" w:space="0" w:color="auto"/>
            </w:tcBorders>
          </w:tcPr>
          <w:p w14:paraId="4C2EC84C" w14:textId="77777777" w:rsidR="00FD36B8" w:rsidRPr="009C350F" w:rsidRDefault="00FD36B8" w:rsidP="0095646C">
            <w:pPr>
              <w:rPr>
                <w:sz w:val="18"/>
              </w:rPr>
            </w:pPr>
            <w:r w:rsidRPr="009C350F">
              <w:rPr>
                <w:sz w:val="18"/>
              </w:rPr>
              <w:t>19</w:t>
            </w:r>
          </w:p>
        </w:tc>
        <w:tc>
          <w:tcPr>
            <w:tcW w:w="1253" w:type="dxa"/>
            <w:tcBorders>
              <w:right w:val="single" w:sz="18" w:space="0" w:color="auto"/>
            </w:tcBorders>
          </w:tcPr>
          <w:p w14:paraId="39C6F3C3" w14:textId="77777777" w:rsidR="00FD36B8" w:rsidRPr="009C350F" w:rsidRDefault="00FD36B8" w:rsidP="0095646C">
            <w:pPr>
              <w:rPr>
                <w:sz w:val="18"/>
              </w:rPr>
            </w:pPr>
          </w:p>
        </w:tc>
        <w:tc>
          <w:tcPr>
            <w:tcW w:w="425" w:type="dxa"/>
            <w:shd w:val="clear" w:color="auto" w:fill="D9D9D9" w:themeFill="background1" w:themeFillShade="D9"/>
          </w:tcPr>
          <w:p w14:paraId="208245C0"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40BA9C49" w14:textId="77777777" w:rsidR="00FD36B8" w:rsidRPr="009C350F" w:rsidRDefault="00FD36B8" w:rsidP="0095646C">
            <w:pPr>
              <w:rPr>
                <w:sz w:val="18"/>
              </w:rPr>
            </w:pPr>
          </w:p>
        </w:tc>
        <w:tc>
          <w:tcPr>
            <w:tcW w:w="613" w:type="dxa"/>
            <w:tcBorders>
              <w:left w:val="single" w:sz="18" w:space="0" w:color="auto"/>
            </w:tcBorders>
          </w:tcPr>
          <w:p w14:paraId="520A6593" w14:textId="77777777" w:rsidR="00FD36B8" w:rsidRPr="009C350F" w:rsidRDefault="00FD36B8" w:rsidP="0095646C">
            <w:pPr>
              <w:rPr>
                <w:sz w:val="18"/>
              </w:rPr>
            </w:pPr>
            <w:r w:rsidRPr="009C350F">
              <w:rPr>
                <w:sz w:val="18"/>
              </w:rPr>
              <w:t>29</w:t>
            </w:r>
          </w:p>
        </w:tc>
        <w:tc>
          <w:tcPr>
            <w:tcW w:w="1371" w:type="dxa"/>
            <w:tcBorders>
              <w:right w:val="single" w:sz="18" w:space="0" w:color="auto"/>
            </w:tcBorders>
          </w:tcPr>
          <w:p w14:paraId="73E7960F" w14:textId="77777777" w:rsidR="00FD36B8" w:rsidRPr="009C350F" w:rsidRDefault="00FD36B8" w:rsidP="0095646C">
            <w:pPr>
              <w:rPr>
                <w:sz w:val="18"/>
              </w:rPr>
            </w:pPr>
          </w:p>
        </w:tc>
        <w:tc>
          <w:tcPr>
            <w:tcW w:w="425" w:type="dxa"/>
            <w:shd w:val="clear" w:color="auto" w:fill="D9D9D9" w:themeFill="background1" w:themeFillShade="D9"/>
          </w:tcPr>
          <w:p w14:paraId="1674BF9A" w14:textId="77777777" w:rsidR="00FD36B8" w:rsidRPr="009C350F" w:rsidRDefault="00FD36B8" w:rsidP="0095646C">
            <w:pPr>
              <w:rPr>
                <w:sz w:val="18"/>
              </w:rPr>
            </w:pPr>
          </w:p>
        </w:tc>
        <w:tc>
          <w:tcPr>
            <w:tcW w:w="426" w:type="dxa"/>
            <w:tcBorders>
              <w:right w:val="single" w:sz="18" w:space="0" w:color="auto"/>
            </w:tcBorders>
            <w:shd w:val="clear" w:color="auto" w:fill="D9D9D9" w:themeFill="background1" w:themeFillShade="D9"/>
          </w:tcPr>
          <w:p w14:paraId="17E73E0E" w14:textId="77777777" w:rsidR="00FD36B8" w:rsidRPr="009C350F" w:rsidRDefault="00FD36B8" w:rsidP="0095646C">
            <w:pPr>
              <w:rPr>
                <w:sz w:val="18"/>
              </w:rPr>
            </w:pPr>
          </w:p>
        </w:tc>
      </w:tr>
      <w:tr w:rsidR="00FD36B8" w:rsidRPr="009C350F" w14:paraId="1A682C9E" w14:textId="77777777" w:rsidTr="0095646C">
        <w:trPr>
          <w:trHeight w:val="286"/>
        </w:trPr>
        <w:tc>
          <w:tcPr>
            <w:tcW w:w="567" w:type="dxa"/>
            <w:tcBorders>
              <w:left w:val="single" w:sz="18" w:space="0" w:color="auto"/>
              <w:bottom w:val="single" w:sz="18" w:space="0" w:color="auto"/>
            </w:tcBorders>
          </w:tcPr>
          <w:p w14:paraId="634AF706" w14:textId="77777777" w:rsidR="00FD36B8" w:rsidRPr="009C350F" w:rsidRDefault="00FD36B8" w:rsidP="0095646C">
            <w:pPr>
              <w:rPr>
                <w:sz w:val="18"/>
              </w:rPr>
            </w:pPr>
            <w:r w:rsidRPr="009C350F">
              <w:rPr>
                <w:sz w:val="18"/>
              </w:rPr>
              <w:t>20</w:t>
            </w:r>
          </w:p>
        </w:tc>
        <w:tc>
          <w:tcPr>
            <w:tcW w:w="1253" w:type="dxa"/>
            <w:tcBorders>
              <w:bottom w:val="single" w:sz="18" w:space="0" w:color="auto"/>
              <w:right w:val="single" w:sz="18" w:space="0" w:color="auto"/>
            </w:tcBorders>
          </w:tcPr>
          <w:p w14:paraId="4DF384D5" w14:textId="77777777" w:rsidR="00FD36B8" w:rsidRPr="009C350F" w:rsidRDefault="00FD36B8" w:rsidP="0095646C">
            <w:pPr>
              <w:rPr>
                <w:sz w:val="18"/>
              </w:rPr>
            </w:pPr>
          </w:p>
        </w:tc>
        <w:tc>
          <w:tcPr>
            <w:tcW w:w="425" w:type="dxa"/>
            <w:tcBorders>
              <w:bottom w:val="single" w:sz="18" w:space="0" w:color="auto"/>
            </w:tcBorders>
            <w:shd w:val="clear" w:color="auto" w:fill="D9D9D9" w:themeFill="background1" w:themeFillShade="D9"/>
          </w:tcPr>
          <w:p w14:paraId="123BCF8D" w14:textId="77777777" w:rsidR="00FD36B8" w:rsidRPr="009C350F" w:rsidRDefault="00FD36B8" w:rsidP="0095646C">
            <w:pPr>
              <w:rPr>
                <w:sz w:val="18"/>
              </w:rPr>
            </w:pPr>
          </w:p>
        </w:tc>
        <w:tc>
          <w:tcPr>
            <w:tcW w:w="426" w:type="dxa"/>
            <w:tcBorders>
              <w:bottom w:val="single" w:sz="18" w:space="0" w:color="auto"/>
              <w:right w:val="single" w:sz="18" w:space="0" w:color="auto"/>
            </w:tcBorders>
            <w:shd w:val="clear" w:color="auto" w:fill="D9D9D9" w:themeFill="background1" w:themeFillShade="D9"/>
          </w:tcPr>
          <w:p w14:paraId="1B96047B" w14:textId="77777777" w:rsidR="00FD36B8" w:rsidRPr="009C350F" w:rsidRDefault="00FD36B8" w:rsidP="0095646C">
            <w:pPr>
              <w:rPr>
                <w:sz w:val="18"/>
              </w:rPr>
            </w:pPr>
          </w:p>
        </w:tc>
        <w:tc>
          <w:tcPr>
            <w:tcW w:w="613" w:type="dxa"/>
            <w:tcBorders>
              <w:left w:val="single" w:sz="18" w:space="0" w:color="auto"/>
              <w:bottom w:val="single" w:sz="18" w:space="0" w:color="auto"/>
            </w:tcBorders>
          </w:tcPr>
          <w:p w14:paraId="65369542" w14:textId="77777777" w:rsidR="00FD36B8" w:rsidRPr="009C350F" w:rsidRDefault="00FD36B8" w:rsidP="0095646C">
            <w:pPr>
              <w:rPr>
                <w:sz w:val="18"/>
              </w:rPr>
            </w:pPr>
            <w:r w:rsidRPr="009C350F">
              <w:rPr>
                <w:sz w:val="18"/>
              </w:rPr>
              <w:t>40</w:t>
            </w:r>
          </w:p>
        </w:tc>
        <w:tc>
          <w:tcPr>
            <w:tcW w:w="1371" w:type="dxa"/>
            <w:tcBorders>
              <w:bottom w:val="single" w:sz="18" w:space="0" w:color="auto"/>
              <w:right w:val="single" w:sz="18" w:space="0" w:color="auto"/>
            </w:tcBorders>
          </w:tcPr>
          <w:p w14:paraId="7A08F61D" w14:textId="77777777" w:rsidR="00FD36B8" w:rsidRPr="009C350F" w:rsidRDefault="00FD36B8" w:rsidP="0095646C">
            <w:pPr>
              <w:rPr>
                <w:sz w:val="18"/>
              </w:rPr>
            </w:pPr>
          </w:p>
        </w:tc>
        <w:tc>
          <w:tcPr>
            <w:tcW w:w="425" w:type="dxa"/>
            <w:tcBorders>
              <w:bottom w:val="single" w:sz="18" w:space="0" w:color="auto"/>
            </w:tcBorders>
            <w:shd w:val="clear" w:color="auto" w:fill="D9D9D9" w:themeFill="background1" w:themeFillShade="D9"/>
          </w:tcPr>
          <w:p w14:paraId="44D6C161" w14:textId="77777777" w:rsidR="00FD36B8" w:rsidRPr="009C350F" w:rsidRDefault="00FD36B8" w:rsidP="0095646C">
            <w:pPr>
              <w:rPr>
                <w:sz w:val="18"/>
              </w:rPr>
            </w:pPr>
          </w:p>
        </w:tc>
        <w:tc>
          <w:tcPr>
            <w:tcW w:w="426" w:type="dxa"/>
            <w:tcBorders>
              <w:bottom w:val="single" w:sz="18" w:space="0" w:color="auto"/>
              <w:right w:val="single" w:sz="18" w:space="0" w:color="auto"/>
            </w:tcBorders>
            <w:shd w:val="clear" w:color="auto" w:fill="D9D9D9" w:themeFill="background1" w:themeFillShade="D9"/>
          </w:tcPr>
          <w:p w14:paraId="7DC5700A" w14:textId="77777777" w:rsidR="00FD36B8" w:rsidRPr="009C350F" w:rsidRDefault="00FD36B8" w:rsidP="0095646C">
            <w:pPr>
              <w:rPr>
                <w:sz w:val="18"/>
              </w:rPr>
            </w:pPr>
          </w:p>
        </w:tc>
      </w:tr>
    </w:tbl>
    <w:p w14:paraId="29845BFA" w14:textId="77777777" w:rsidR="00FD36B8" w:rsidRPr="009C350F" w:rsidRDefault="00FD36B8" w:rsidP="00FD36B8">
      <w:r w:rsidRPr="009C350F">
        <w:rPr>
          <w:noProof/>
        </w:rPr>
        <w:drawing>
          <wp:anchor distT="0" distB="0" distL="114300" distR="114300" simplePos="0" relativeHeight="251721216" behindDoc="0" locked="0" layoutInCell="1" allowOverlap="1" wp14:anchorId="441DBF31" wp14:editId="443C8282">
            <wp:simplePos x="0" y="0"/>
            <wp:positionH relativeFrom="column">
              <wp:posOffset>-241935</wp:posOffset>
            </wp:positionH>
            <wp:positionV relativeFrom="paragraph">
              <wp:posOffset>283210</wp:posOffset>
            </wp:positionV>
            <wp:extent cx="2216150" cy="2216150"/>
            <wp:effectExtent l="0" t="0" r="0" b="0"/>
            <wp:wrapSquare wrapText="bothSides"/>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Diagrama&#10;&#10;Descripción generada automáticament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16150" cy="2216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C95099" w14:textId="77777777" w:rsidR="00FD36B8" w:rsidRPr="009C350F" w:rsidRDefault="00FD36B8" w:rsidP="00FD36B8">
      <w:pPr>
        <w:sectPr w:rsidR="00FD36B8" w:rsidRPr="009C350F" w:rsidSect="00595EBE">
          <w:type w:val="continuous"/>
          <w:pgSz w:w="11900" w:h="16840"/>
          <w:pgMar w:top="1417" w:right="1701" w:bottom="1168" w:left="1701" w:header="708" w:footer="708" w:gutter="0"/>
          <w:cols w:space="708"/>
          <w:docGrid w:linePitch="360"/>
        </w:sectPr>
      </w:pPr>
    </w:p>
    <w:p w14:paraId="2725E210" w14:textId="77777777" w:rsidR="00FD36B8" w:rsidRPr="009C350F" w:rsidRDefault="00FD36B8" w:rsidP="00FD36B8"/>
    <w:p w14:paraId="735E498A" w14:textId="77777777" w:rsidR="00FD36B8" w:rsidRPr="009C350F" w:rsidRDefault="00FD36B8" w:rsidP="00FD36B8"/>
    <w:p w14:paraId="03382926" w14:textId="77777777" w:rsidR="00FD36B8" w:rsidRPr="009C350F" w:rsidRDefault="00FD36B8" w:rsidP="00FD36B8"/>
    <w:p w14:paraId="1C8F4D94" w14:textId="77777777" w:rsidR="00FD36B8" w:rsidRPr="009C350F" w:rsidRDefault="00FD36B8" w:rsidP="00FD36B8"/>
    <w:p w14:paraId="409FF824" w14:textId="77777777" w:rsidR="00FD36B8" w:rsidRPr="009C350F" w:rsidRDefault="00FD36B8" w:rsidP="00FD36B8"/>
    <w:p w14:paraId="53FF5199" w14:textId="77777777" w:rsidR="00FD36B8" w:rsidRPr="009C350F" w:rsidRDefault="00FD36B8" w:rsidP="00FD36B8"/>
    <w:p w14:paraId="04EA303B" w14:textId="77777777" w:rsidR="00FD36B8" w:rsidRPr="009C350F" w:rsidRDefault="00FD36B8" w:rsidP="00FD36B8"/>
    <w:p w14:paraId="2748EC26" w14:textId="77777777" w:rsidR="00FD36B8" w:rsidRPr="009C350F" w:rsidRDefault="00FD36B8" w:rsidP="00FD36B8"/>
    <w:p w14:paraId="339847CB" w14:textId="77777777" w:rsidR="00FD36B8" w:rsidRPr="009C350F" w:rsidRDefault="00FD36B8" w:rsidP="00FD36B8">
      <w:pPr>
        <w:sectPr w:rsidR="00FD36B8" w:rsidRPr="009C350F" w:rsidSect="00BC4619">
          <w:type w:val="continuous"/>
          <w:pgSz w:w="11900" w:h="16840"/>
          <w:pgMar w:top="1417" w:right="1701" w:bottom="1168" w:left="1701" w:header="708" w:footer="708" w:gutter="0"/>
          <w:cols w:space="708"/>
          <w:docGrid w:linePitch="360"/>
        </w:sectPr>
      </w:pPr>
    </w:p>
    <w:p w14:paraId="7407165A" w14:textId="77777777" w:rsidR="00FD36B8" w:rsidRPr="009C350F" w:rsidRDefault="00FD36B8" w:rsidP="00FD36B8">
      <w:pPr>
        <w:sectPr w:rsidR="00FD36B8" w:rsidRPr="009C350F" w:rsidSect="007E3F19">
          <w:type w:val="continuous"/>
          <w:pgSz w:w="11900" w:h="16840"/>
          <w:pgMar w:top="1417" w:right="1701" w:bottom="1168" w:left="1701" w:header="708" w:footer="708" w:gutter="0"/>
          <w:cols w:space="708"/>
          <w:docGrid w:linePitch="360"/>
        </w:sectPr>
      </w:pPr>
    </w:p>
    <w:p w14:paraId="4EF17235" w14:textId="77777777" w:rsidR="00FD36B8" w:rsidRPr="009C350F" w:rsidRDefault="00FD36B8" w:rsidP="00FD36B8">
      <w:pPr>
        <w:rPr>
          <w:u w:val="single"/>
        </w:rPr>
        <w:sectPr w:rsidR="00FD36B8" w:rsidRPr="009C350F" w:rsidSect="007E3F19">
          <w:type w:val="continuous"/>
          <w:pgSz w:w="11900" w:h="16840"/>
          <w:pgMar w:top="1417" w:right="1701" w:bottom="1168" w:left="1701" w:header="708" w:footer="708" w:gutter="0"/>
          <w:cols w:space="708"/>
          <w:docGrid w:linePitch="360"/>
        </w:sectPr>
      </w:pPr>
    </w:p>
    <w:p w14:paraId="1FB72A4E" w14:textId="77777777" w:rsidR="00FD36B8" w:rsidRPr="009C350F" w:rsidRDefault="00FD36B8" w:rsidP="00FD36B8">
      <w:pPr>
        <w:rPr>
          <w:u w:val="single"/>
        </w:rPr>
      </w:pPr>
      <w:r w:rsidRPr="009C350F">
        <w:rPr>
          <w:u w:val="single"/>
        </w:rPr>
        <w:t>Análisis de datos conductuales</w:t>
      </w:r>
    </w:p>
    <w:p w14:paraId="50DEBE03" w14:textId="77777777" w:rsidR="00FD36B8" w:rsidRPr="009C350F" w:rsidRDefault="00FD36B8" w:rsidP="00FD36B8">
      <w:pPr>
        <w:rPr>
          <w:u w:val="single"/>
        </w:rPr>
      </w:pPr>
    </w:p>
    <w:p w14:paraId="0C2C6477" w14:textId="77777777" w:rsidR="00FD36B8" w:rsidRPr="009C350F" w:rsidRDefault="00FD36B8" w:rsidP="00FD36B8">
      <w:pPr>
        <w:pStyle w:val="Prrafodelista"/>
        <w:numPr>
          <w:ilvl w:val="0"/>
          <w:numId w:val="25"/>
        </w:numPr>
        <w:spacing w:after="0" w:line="240" w:lineRule="auto"/>
        <w:jc w:val="left"/>
        <w:rPr>
          <w:rFonts w:ascii="Segoe UI" w:eastAsia="Times New Roman" w:hAnsi="Segoe UI" w:cs="Segoe UI"/>
          <w:color w:val="202124"/>
          <w:shd w:val="clear" w:color="auto" w:fill="FFFFFF"/>
          <w:lang w:eastAsia="es-ES_tradnl"/>
        </w:rPr>
      </w:pPr>
      <w:r w:rsidRPr="009C350F">
        <w:rPr>
          <w:rFonts w:ascii="Segoe UI" w:hAnsi="Segoe UI" w:cs="Segoe UI"/>
        </w:rPr>
        <w:t xml:space="preserve">Aciertos (estudiadas) </w:t>
      </w:r>
      <w:r w:rsidRPr="009C350F">
        <w:rPr>
          <w:rFonts w:ascii="Segoe UI" w:hAnsi="Segoe UI" w:cs="Segoe UI"/>
        </w:rPr>
        <w:sym w:font="Wingdings" w:char="F0E0"/>
      </w:r>
      <w:r w:rsidRPr="009C350F">
        <w:rPr>
          <w:rFonts w:ascii="Segoe UI" w:hAnsi="Segoe UI" w:cs="Segoe UI"/>
        </w:rPr>
        <w:t xml:space="preserve"> Proporción</w:t>
      </w:r>
      <w:r w:rsidRPr="009C350F">
        <w:rPr>
          <w:rFonts w:ascii="Segoe UI" w:eastAsia="Times New Roman" w:hAnsi="Segoe UI" w:cs="Segoe UI"/>
          <w:color w:val="202124"/>
          <w:shd w:val="clear" w:color="auto" w:fill="FFFFFF"/>
          <w:lang w:eastAsia="es-ES_tradnl"/>
        </w:rPr>
        <w:t xml:space="preserve"> de raíces completadas con palabras de la lista estudiada (aciertos / 20) = </w:t>
      </w:r>
    </w:p>
    <w:p w14:paraId="1E16E7DF" w14:textId="77777777" w:rsidR="00FD36B8" w:rsidRPr="009C350F" w:rsidRDefault="00FD36B8" w:rsidP="00FD36B8">
      <w:pPr>
        <w:rPr>
          <w:color w:val="202124"/>
          <w:shd w:val="clear" w:color="auto" w:fill="FFFFFF"/>
        </w:rPr>
      </w:pPr>
    </w:p>
    <w:p w14:paraId="6FCA2A27" w14:textId="77777777" w:rsidR="00FD36B8" w:rsidRPr="009C350F" w:rsidRDefault="00FD36B8" w:rsidP="00FD36B8">
      <w:pPr>
        <w:pStyle w:val="Prrafodelista"/>
        <w:numPr>
          <w:ilvl w:val="0"/>
          <w:numId w:val="25"/>
        </w:numPr>
        <w:spacing w:after="0" w:line="240" w:lineRule="auto"/>
        <w:jc w:val="left"/>
        <w:rPr>
          <w:rFonts w:ascii="Segoe UI" w:eastAsia="Times New Roman" w:hAnsi="Segoe UI" w:cs="Segoe UI"/>
          <w:color w:val="202124"/>
          <w:shd w:val="clear" w:color="auto" w:fill="FFFFFF"/>
          <w:lang w:eastAsia="es-ES_tradnl"/>
        </w:rPr>
      </w:pPr>
      <w:r w:rsidRPr="009C350F">
        <w:rPr>
          <w:rFonts w:ascii="Segoe UI" w:hAnsi="Segoe UI" w:cs="Segoe UI"/>
        </w:rPr>
        <w:t xml:space="preserve">Falsas alarmas (no estudiadas)  </w:t>
      </w:r>
      <w:r w:rsidRPr="009C350F">
        <w:rPr>
          <w:rFonts w:ascii="Segoe UI" w:hAnsi="Segoe UI" w:cs="Segoe UI"/>
        </w:rPr>
        <w:sym w:font="Wingdings" w:char="F0E0"/>
      </w:r>
      <w:r w:rsidRPr="009C350F">
        <w:rPr>
          <w:rFonts w:ascii="Segoe UI" w:hAnsi="Segoe UI" w:cs="Segoe UI"/>
        </w:rPr>
        <w:t xml:space="preserve"> Proporción</w:t>
      </w:r>
      <w:r w:rsidRPr="009C350F">
        <w:rPr>
          <w:rFonts w:ascii="Segoe UI" w:eastAsia="Times New Roman" w:hAnsi="Segoe UI" w:cs="Segoe UI"/>
          <w:color w:val="202124"/>
          <w:shd w:val="clear" w:color="auto" w:fill="FFFFFF"/>
          <w:lang w:eastAsia="es-ES_tradnl"/>
        </w:rPr>
        <w:t xml:space="preserve"> de raíces completadas con palabras distintas (falsas alarmas / 20) = </w:t>
      </w:r>
    </w:p>
    <w:p w14:paraId="39C019B2" w14:textId="77777777" w:rsidR="00FD36B8" w:rsidRPr="009C350F" w:rsidRDefault="00FD36B8" w:rsidP="00FD36B8">
      <w:pPr>
        <w:pStyle w:val="Prrafodelista"/>
        <w:rPr>
          <w:rFonts w:ascii="Segoe UI" w:eastAsia="Times New Roman" w:hAnsi="Segoe UI" w:cs="Segoe UI"/>
          <w:color w:val="202124"/>
          <w:shd w:val="clear" w:color="auto" w:fill="FFFFFF"/>
          <w:lang w:eastAsia="es-ES_tradnl"/>
        </w:rPr>
      </w:pPr>
    </w:p>
    <w:p w14:paraId="19A6A180" w14:textId="1F52F6FD" w:rsidR="00FD36B8" w:rsidRPr="009C350F" w:rsidRDefault="00FD36B8" w:rsidP="00FD36B8">
      <w:pPr>
        <w:rPr>
          <w:bCs/>
        </w:rPr>
        <w:sectPr w:rsidR="00FD36B8" w:rsidRPr="009C350F" w:rsidSect="007E3F19">
          <w:type w:val="continuous"/>
          <w:pgSz w:w="11900" w:h="16840"/>
          <w:pgMar w:top="1417" w:right="1701" w:bottom="1168" w:left="1701" w:header="708" w:footer="708" w:gutter="0"/>
          <w:cols w:space="708"/>
          <w:docGrid w:linePitch="360"/>
        </w:sectPr>
      </w:pPr>
      <w:r w:rsidRPr="009C350F">
        <w:rPr>
          <w:bCs/>
        </w:rPr>
        <w:t xml:space="preserve">Prueba T de </w:t>
      </w:r>
      <w:proofErr w:type="spellStart"/>
      <w:r w:rsidRPr="009C350F">
        <w:rPr>
          <w:bCs/>
        </w:rPr>
        <w:t>Student</w:t>
      </w:r>
      <w:proofErr w:type="spellEnd"/>
      <w:r w:rsidRPr="009C350F">
        <w:rPr>
          <w:bCs/>
        </w:rPr>
        <w:t xml:space="preserve"> Proporción Aciertos vs Falsas alarma</w:t>
      </w:r>
    </w:p>
    <w:p w14:paraId="288E6B31" w14:textId="77777777" w:rsidR="00FD36B8" w:rsidRPr="009C350F" w:rsidRDefault="00FD36B8" w:rsidP="00FD36B8">
      <w:pPr>
        <w:rPr>
          <w:b/>
        </w:rPr>
        <w:sectPr w:rsidR="00FD36B8" w:rsidRPr="009C350F" w:rsidSect="007E3F19">
          <w:type w:val="continuous"/>
          <w:pgSz w:w="11900" w:h="16840"/>
          <w:pgMar w:top="1417" w:right="1701" w:bottom="1168" w:left="1701" w:header="708" w:footer="708" w:gutter="0"/>
          <w:cols w:space="708"/>
          <w:docGrid w:linePitch="360"/>
        </w:sectPr>
      </w:pPr>
    </w:p>
    <w:p w14:paraId="3F171D57" w14:textId="77777777" w:rsidR="00FD36B8" w:rsidRPr="009C350F" w:rsidRDefault="00FD36B8" w:rsidP="00FD36B8">
      <w:pPr>
        <w:rPr>
          <w:b/>
        </w:rPr>
      </w:pPr>
    </w:p>
    <w:p w14:paraId="74CD7788" w14:textId="77777777" w:rsidR="00FD36B8" w:rsidRPr="009C350F" w:rsidRDefault="00FD36B8" w:rsidP="00FD36B8">
      <w:pPr>
        <w:rPr>
          <w:b/>
        </w:rPr>
      </w:pPr>
      <w:r w:rsidRPr="009C350F">
        <w:rPr>
          <w:b/>
        </w:rPr>
        <w:t>Bibliografía</w:t>
      </w:r>
    </w:p>
    <w:p w14:paraId="096F8FF3" w14:textId="77777777" w:rsidR="00FD36B8" w:rsidRPr="009C350F" w:rsidRDefault="00FD36B8" w:rsidP="00FD36B8"/>
    <w:p w14:paraId="17F2145A" w14:textId="77777777" w:rsidR="00FD36B8" w:rsidRPr="00E84A4E" w:rsidRDefault="00FD36B8" w:rsidP="000D42DC">
      <w:pPr>
        <w:ind w:left="709" w:hanging="709"/>
      </w:pPr>
      <w:r w:rsidRPr="00B43020">
        <w:rPr>
          <w:lang w:val="en-US"/>
        </w:rPr>
        <w:t xml:space="preserve">Baddeley, </w:t>
      </w:r>
      <w:proofErr w:type="gramStart"/>
      <w:r w:rsidRPr="00B43020">
        <w:rPr>
          <w:lang w:val="en-US"/>
        </w:rPr>
        <w:t>A.,</w:t>
      </w:r>
      <w:proofErr w:type="spellStart"/>
      <w:r w:rsidRPr="00B43020">
        <w:rPr>
          <w:lang w:val="en-US"/>
        </w:rPr>
        <w:t>Eysenck</w:t>
      </w:r>
      <w:proofErr w:type="gramEnd"/>
      <w:r w:rsidRPr="00B43020">
        <w:rPr>
          <w:lang w:val="en-US"/>
        </w:rPr>
        <w:t>,M</w:t>
      </w:r>
      <w:proofErr w:type="spellEnd"/>
      <w:r w:rsidRPr="00B43020">
        <w:rPr>
          <w:lang w:val="en-US"/>
        </w:rPr>
        <w:t xml:space="preserve">. y </w:t>
      </w:r>
      <w:proofErr w:type="spellStart"/>
      <w:r w:rsidRPr="00B43020">
        <w:rPr>
          <w:lang w:val="en-US"/>
        </w:rPr>
        <w:t>Anderson,M</w:t>
      </w:r>
      <w:proofErr w:type="spellEnd"/>
      <w:r w:rsidRPr="00B43020">
        <w:rPr>
          <w:lang w:val="en-US"/>
        </w:rPr>
        <w:t xml:space="preserve">. (2010). </w:t>
      </w:r>
      <w:r w:rsidRPr="00E84A4E">
        <w:t xml:space="preserve">Memoria. Madrid: Alianza editorial. </w:t>
      </w:r>
    </w:p>
    <w:p w14:paraId="4B750C29" w14:textId="5B98CD78" w:rsidR="00FD36B8" w:rsidRPr="00E84A4E" w:rsidRDefault="00FD36B8" w:rsidP="000D42DC">
      <w:pPr>
        <w:ind w:left="709" w:hanging="709"/>
        <w:rPr>
          <w:lang w:val="en-US" w:eastAsia="es-ES"/>
        </w:rPr>
      </w:pPr>
      <w:proofErr w:type="spellStart"/>
      <w:r w:rsidRPr="00B43020">
        <w:rPr>
          <w:lang w:eastAsia="es-ES"/>
        </w:rPr>
        <w:t>Craik</w:t>
      </w:r>
      <w:proofErr w:type="spellEnd"/>
      <w:r w:rsidRPr="00B43020">
        <w:rPr>
          <w:lang w:eastAsia="es-ES"/>
        </w:rPr>
        <w:t xml:space="preserve">, F. I., </w:t>
      </w:r>
      <w:proofErr w:type="spellStart"/>
      <w:r w:rsidRPr="00B43020">
        <w:rPr>
          <w:lang w:eastAsia="es-ES"/>
        </w:rPr>
        <w:t>Moscovitch</w:t>
      </w:r>
      <w:proofErr w:type="spellEnd"/>
      <w:r w:rsidRPr="00B43020">
        <w:rPr>
          <w:lang w:eastAsia="es-ES"/>
        </w:rPr>
        <w:t xml:space="preserve">, M., &amp; </w:t>
      </w:r>
      <w:proofErr w:type="spellStart"/>
      <w:r w:rsidRPr="00B43020">
        <w:rPr>
          <w:lang w:eastAsia="es-ES"/>
        </w:rPr>
        <w:t>McDowd</w:t>
      </w:r>
      <w:proofErr w:type="spellEnd"/>
      <w:r w:rsidRPr="00B43020">
        <w:rPr>
          <w:lang w:eastAsia="es-ES"/>
        </w:rPr>
        <w:t xml:space="preserve">, J. M. (1994). </w:t>
      </w:r>
      <w:r w:rsidRPr="00E84A4E">
        <w:rPr>
          <w:lang w:val="en-US" w:eastAsia="es-ES"/>
        </w:rPr>
        <w:t xml:space="preserve">Contributions of surface and conceptual information to performance on implicit and explicit memory tasks. </w:t>
      </w:r>
      <w:r w:rsidRPr="00E84A4E">
        <w:rPr>
          <w:i/>
          <w:iCs/>
          <w:lang w:val="en-US" w:eastAsia="es-ES"/>
        </w:rPr>
        <w:t>Journal of Experimental Psychology: Learning, Memory, and Cognition</w:t>
      </w:r>
      <w:r w:rsidRPr="00E84A4E">
        <w:rPr>
          <w:lang w:val="en-US" w:eastAsia="es-ES"/>
        </w:rPr>
        <w:t xml:space="preserve">, </w:t>
      </w:r>
      <w:r w:rsidRPr="00E84A4E">
        <w:rPr>
          <w:i/>
          <w:iCs/>
          <w:lang w:val="en-US" w:eastAsia="es-ES"/>
        </w:rPr>
        <w:t>20</w:t>
      </w:r>
      <w:r w:rsidRPr="00E84A4E">
        <w:rPr>
          <w:lang w:val="en-US" w:eastAsia="es-ES"/>
        </w:rPr>
        <w:t>(4), 864.</w:t>
      </w:r>
    </w:p>
    <w:p w14:paraId="100F4DD6" w14:textId="0A687621" w:rsidR="00E84A4E" w:rsidRPr="00E84A4E" w:rsidRDefault="00E84A4E" w:rsidP="000D42DC">
      <w:pPr>
        <w:ind w:left="709" w:hanging="709"/>
        <w:rPr>
          <w:lang w:eastAsia="es-ES"/>
        </w:rPr>
      </w:pPr>
      <w:r w:rsidRPr="00B43020">
        <w:rPr>
          <w:color w:val="222222"/>
          <w:shd w:val="clear" w:color="auto" w:fill="FFFFFF"/>
          <w:lang w:val="en-US"/>
        </w:rPr>
        <w:t xml:space="preserve">Osorio Zamorano, A. P. (2009). </w:t>
      </w:r>
      <w:r w:rsidRPr="00E84A4E">
        <w:rPr>
          <w:color w:val="222222"/>
          <w:shd w:val="clear" w:color="auto" w:fill="FFFFFF"/>
        </w:rPr>
        <w:t>Memorias implícita y explícita: disociaciones conductuales y electrofisiológicas en jóvenes y mayores con alto nivel educativo.</w:t>
      </w:r>
    </w:p>
    <w:p w14:paraId="3A6098D7" w14:textId="03FD07B9" w:rsidR="00CF35F9" w:rsidRPr="00E84A4E" w:rsidRDefault="00CF35F9" w:rsidP="000D42DC">
      <w:pPr>
        <w:ind w:left="709" w:hanging="709"/>
        <w:rPr>
          <w:color w:val="222222"/>
          <w:shd w:val="clear" w:color="auto" w:fill="FFFFFF"/>
        </w:rPr>
      </w:pPr>
      <w:r w:rsidRPr="00E84A4E">
        <w:rPr>
          <w:color w:val="222222"/>
          <w:shd w:val="clear" w:color="auto" w:fill="FFFFFF"/>
        </w:rPr>
        <w:t>Redondo, M. T., Reales, J. M., &amp; Ballesteros, S. (2010). Memoria implícita y explícita en mayores no dementes con trastornos metabólicos producidos por la diabetes mellitus tipo 2.</w:t>
      </w:r>
      <w:r w:rsidRPr="00E84A4E">
        <w:rPr>
          <w:rStyle w:val="apple-converted-space"/>
          <w:color w:val="222222"/>
          <w:shd w:val="clear" w:color="auto" w:fill="FFFFFF"/>
        </w:rPr>
        <w:t> </w:t>
      </w:r>
      <w:r w:rsidRPr="00E84A4E">
        <w:rPr>
          <w:i/>
          <w:iCs/>
          <w:color w:val="222222"/>
        </w:rPr>
        <w:t>Psicológica</w:t>
      </w:r>
      <w:r w:rsidRPr="00E84A4E">
        <w:rPr>
          <w:color w:val="222222"/>
          <w:shd w:val="clear" w:color="auto" w:fill="FFFFFF"/>
        </w:rPr>
        <w:t>,</w:t>
      </w:r>
      <w:r w:rsidRPr="00E84A4E">
        <w:rPr>
          <w:rStyle w:val="apple-converted-space"/>
          <w:color w:val="222222"/>
          <w:shd w:val="clear" w:color="auto" w:fill="FFFFFF"/>
        </w:rPr>
        <w:t> </w:t>
      </w:r>
      <w:r w:rsidRPr="00E84A4E">
        <w:rPr>
          <w:i/>
          <w:iCs/>
          <w:color w:val="222222"/>
        </w:rPr>
        <w:t>31</w:t>
      </w:r>
      <w:r w:rsidRPr="00E84A4E">
        <w:rPr>
          <w:color w:val="222222"/>
          <w:shd w:val="clear" w:color="auto" w:fill="FFFFFF"/>
        </w:rPr>
        <w:t>(1), 87-108.</w:t>
      </w:r>
    </w:p>
    <w:p w14:paraId="1D1DFF2E" w14:textId="1BBA75F7" w:rsidR="007A4075" w:rsidRPr="00B43020" w:rsidRDefault="007A4075" w:rsidP="000D42DC">
      <w:pPr>
        <w:ind w:left="709" w:hanging="709"/>
        <w:rPr>
          <w:lang w:eastAsia="es-ES"/>
        </w:rPr>
      </w:pPr>
      <w:r w:rsidRPr="00E84A4E">
        <w:rPr>
          <w:color w:val="222222"/>
          <w:shd w:val="clear" w:color="auto" w:fill="FFFFFF"/>
        </w:rPr>
        <w:t xml:space="preserve">Soler, M. J., </w:t>
      </w:r>
      <w:proofErr w:type="spellStart"/>
      <w:r w:rsidRPr="00E84A4E">
        <w:rPr>
          <w:color w:val="222222"/>
          <w:shd w:val="clear" w:color="auto" w:fill="FFFFFF"/>
        </w:rPr>
        <w:t>Dasí</w:t>
      </w:r>
      <w:proofErr w:type="spellEnd"/>
      <w:r w:rsidRPr="00E84A4E">
        <w:rPr>
          <w:color w:val="222222"/>
          <w:shd w:val="clear" w:color="auto" w:fill="FFFFFF"/>
        </w:rPr>
        <w:t xml:space="preserve">, C., &amp; Ruiz, J. C. (2009). Datos normativos de 269 fragmentos de palabras españolas a partir de la base de </w:t>
      </w:r>
      <w:proofErr w:type="spellStart"/>
      <w:r w:rsidRPr="00E84A4E">
        <w:rPr>
          <w:color w:val="222222"/>
          <w:shd w:val="clear" w:color="auto" w:fill="FFFFFF"/>
        </w:rPr>
        <w:t>Dasí</w:t>
      </w:r>
      <w:proofErr w:type="spellEnd"/>
      <w:r w:rsidRPr="00E84A4E">
        <w:rPr>
          <w:color w:val="222222"/>
          <w:shd w:val="clear" w:color="auto" w:fill="FFFFFF"/>
        </w:rPr>
        <w:t>, Soler y Ruiz (2004).</w:t>
      </w:r>
      <w:r w:rsidRPr="00E84A4E">
        <w:rPr>
          <w:rStyle w:val="apple-converted-space"/>
          <w:color w:val="222222"/>
          <w:shd w:val="clear" w:color="auto" w:fill="FFFFFF"/>
        </w:rPr>
        <w:t> </w:t>
      </w:r>
      <w:r w:rsidRPr="00E84A4E">
        <w:rPr>
          <w:i/>
          <w:iCs/>
          <w:color w:val="222222"/>
        </w:rPr>
        <w:t>Psicológica</w:t>
      </w:r>
      <w:r w:rsidRPr="00E84A4E">
        <w:rPr>
          <w:color w:val="222222"/>
          <w:shd w:val="clear" w:color="auto" w:fill="FFFFFF"/>
        </w:rPr>
        <w:t>,</w:t>
      </w:r>
      <w:r w:rsidRPr="00E84A4E">
        <w:rPr>
          <w:rStyle w:val="apple-converted-space"/>
          <w:color w:val="222222"/>
          <w:shd w:val="clear" w:color="auto" w:fill="FFFFFF"/>
        </w:rPr>
        <w:t> </w:t>
      </w:r>
      <w:r w:rsidRPr="00E84A4E">
        <w:rPr>
          <w:i/>
          <w:iCs/>
          <w:color w:val="222222"/>
        </w:rPr>
        <w:t>30</w:t>
      </w:r>
      <w:r w:rsidRPr="00E84A4E">
        <w:rPr>
          <w:color w:val="222222"/>
          <w:shd w:val="clear" w:color="auto" w:fill="FFFFFF"/>
        </w:rPr>
        <w:t>(1), 91-117.</w:t>
      </w:r>
    </w:p>
    <w:p w14:paraId="7AABF699" w14:textId="32205168" w:rsidR="00FD36B8" w:rsidRPr="00B43020" w:rsidRDefault="00FD36B8" w:rsidP="00FD36B8"/>
    <w:p w14:paraId="1CDFC625" w14:textId="77777777" w:rsidR="00FD36B8" w:rsidRPr="00B43020" w:rsidRDefault="00FD36B8" w:rsidP="00FD36B8"/>
    <w:p w14:paraId="38366134" w14:textId="77777777" w:rsidR="00C74403" w:rsidRPr="00B43020" w:rsidRDefault="00C74403">
      <w:pPr>
        <w:spacing w:after="200" w:line="276" w:lineRule="auto"/>
        <w:contextualSpacing w:val="0"/>
        <w:jc w:val="left"/>
        <w:rPr>
          <w:rFonts w:ascii="Arial" w:hAnsi="Arial" w:cs="Arial"/>
          <w:b/>
          <w:sz w:val="44"/>
          <w:szCs w:val="44"/>
        </w:rPr>
      </w:pPr>
      <w:r w:rsidRPr="00B43020">
        <w:br w:type="page"/>
      </w:r>
    </w:p>
    <w:p w14:paraId="6E391F17" w14:textId="76ED4335" w:rsidR="00C74403" w:rsidRPr="00336B95" w:rsidRDefault="00C74403" w:rsidP="00C74403">
      <w:pPr>
        <w:jc w:val="left"/>
        <w:rPr>
          <w:rFonts w:ascii="Arial" w:hAnsi="Arial" w:cs="Arial"/>
          <w:b/>
          <w:bCs/>
          <w:color w:val="000000" w:themeColor="text1"/>
          <w:sz w:val="44"/>
        </w:rPr>
      </w:pPr>
      <w:r w:rsidRPr="00336B95">
        <w:rPr>
          <w:rFonts w:ascii="Arial" w:hAnsi="Arial" w:cs="Arial"/>
          <w:b/>
          <w:bCs/>
          <w:color w:val="000000" w:themeColor="text1"/>
          <w:sz w:val="44"/>
        </w:rPr>
        <w:lastRenderedPageBreak/>
        <w:t xml:space="preserve">Práctica </w:t>
      </w:r>
      <w:r>
        <w:rPr>
          <w:rFonts w:ascii="Arial" w:hAnsi="Arial" w:cs="Arial"/>
          <w:b/>
          <w:bCs/>
          <w:color w:val="000000" w:themeColor="text1"/>
          <w:sz w:val="44"/>
        </w:rPr>
        <w:t>3</w:t>
      </w:r>
      <w:r w:rsidRPr="00336B95">
        <w:rPr>
          <w:rFonts w:ascii="Arial" w:hAnsi="Arial" w:cs="Arial"/>
          <w:b/>
          <w:bCs/>
          <w:color w:val="000000" w:themeColor="text1"/>
          <w:sz w:val="44"/>
        </w:rPr>
        <w:t>. Casos</w:t>
      </w:r>
      <w:r>
        <w:rPr>
          <w:rFonts w:ascii="Arial" w:hAnsi="Arial" w:cs="Arial"/>
          <w:b/>
          <w:bCs/>
          <w:color w:val="000000" w:themeColor="text1"/>
          <w:sz w:val="44"/>
        </w:rPr>
        <w:t xml:space="preserve"> clínicos</w:t>
      </w:r>
      <w:r w:rsidRPr="00336B95">
        <w:rPr>
          <w:rFonts w:ascii="Arial" w:hAnsi="Arial" w:cs="Arial"/>
          <w:b/>
          <w:bCs/>
          <w:color w:val="000000" w:themeColor="text1"/>
          <w:sz w:val="44"/>
        </w:rPr>
        <w:t>:</w:t>
      </w:r>
      <w:r>
        <w:rPr>
          <w:rFonts w:ascii="Arial" w:hAnsi="Arial" w:cs="Arial"/>
          <w:b/>
          <w:bCs/>
          <w:color w:val="000000" w:themeColor="text1"/>
          <w:sz w:val="44"/>
        </w:rPr>
        <w:t xml:space="preserve"> Enfermedades neurodegenerativas</w:t>
      </w:r>
    </w:p>
    <w:p w14:paraId="206AB1E4" w14:textId="77777777" w:rsidR="00C74403" w:rsidRPr="00672098" w:rsidRDefault="00C74403" w:rsidP="00C74403">
      <w:pPr>
        <w:rPr>
          <w:rFonts w:ascii="Helvetica Neue" w:hAnsi="Helvetica Neue"/>
        </w:rPr>
      </w:pPr>
    </w:p>
    <w:p w14:paraId="38373558" w14:textId="77777777" w:rsidR="00C74403" w:rsidRPr="00C74403" w:rsidRDefault="00C74403" w:rsidP="00C74403">
      <w:pPr>
        <w:rPr>
          <w:b/>
        </w:rPr>
      </w:pPr>
      <w:r w:rsidRPr="00C74403">
        <w:rPr>
          <w:b/>
        </w:rPr>
        <w:t>Introducción</w:t>
      </w:r>
    </w:p>
    <w:p w14:paraId="39064FAE" w14:textId="77777777" w:rsidR="00C74403" w:rsidRPr="00C74403" w:rsidRDefault="00C74403" w:rsidP="00C74403">
      <w:pPr>
        <w:pStyle w:val="NormalWeb"/>
        <w:rPr>
          <w:color w:val="000000" w:themeColor="text1"/>
        </w:rPr>
      </w:pPr>
      <w:r w:rsidRPr="00C74403">
        <w:rPr>
          <w:color w:val="000000" w:themeColor="text1"/>
        </w:rPr>
        <w:t xml:space="preserve">En esta asignatura no se requiere conocer las pruebas y test neuropsicológicos (forma de aplicación, población, corrección o interpretación). Pero sí es necesario que el estudiante sea capaz de identificar qué sistema de memoria puede estar midiendo una prueba o paradigma experimental concreto. Es decir, el estudiante dadas las instrucciones de una tarea tiene que ser capaz de identificar qué sistemas de memoria se están midiendo, con independencia de que se conozca o no la prueba o batería neuropsicológica a la que pertenece. Posteriormente se aplicará este conocimiento a tres casos clínicos. </w:t>
      </w:r>
    </w:p>
    <w:p w14:paraId="422B9077" w14:textId="77777777" w:rsidR="00C74403" w:rsidRPr="00C74403" w:rsidRDefault="00C74403" w:rsidP="00C74403">
      <w:r w:rsidRPr="00C74403">
        <w:rPr>
          <w:b/>
        </w:rPr>
        <w:t>Metodología</w:t>
      </w:r>
      <w:r w:rsidRPr="00C74403">
        <w:t>: Aprendizaje autónomo, estudio de casos y discusión guiada.</w:t>
      </w:r>
    </w:p>
    <w:p w14:paraId="1C51FF4C" w14:textId="77777777" w:rsidR="00C74403" w:rsidRPr="00C74403" w:rsidRDefault="00C74403" w:rsidP="00C74403"/>
    <w:p w14:paraId="10BBC6D3" w14:textId="77777777" w:rsidR="00C74403" w:rsidRPr="00C74403" w:rsidRDefault="00C74403" w:rsidP="00C74403">
      <w:pPr>
        <w:rPr>
          <w:b/>
        </w:rPr>
      </w:pPr>
      <w:r w:rsidRPr="00C74403">
        <w:rPr>
          <w:b/>
        </w:rPr>
        <w:t>Resultados de aprendizaje</w:t>
      </w:r>
    </w:p>
    <w:p w14:paraId="0EC759AF" w14:textId="77777777" w:rsidR="00C74403" w:rsidRPr="00C74403" w:rsidRDefault="00C74403" w:rsidP="00C74403"/>
    <w:p w14:paraId="10C83790" w14:textId="77777777" w:rsidR="00C74403" w:rsidRPr="00C74403" w:rsidRDefault="00C74403" w:rsidP="00C74403">
      <w:pPr>
        <w:pStyle w:val="Prrafodelista"/>
        <w:numPr>
          <w:ilvl w:val="0"/>
          <w:numId w:val="23"/>
        </w:numPr>
        <w:spacing w:after="0" w:line="240" w:lineRule="auto"/>
        <w:jc w:val="left"/>
        <w:rPr>
          <w:rFonts w:ascii="Segoe UI" w:hAnsi="Segoe UI" w:cs="Segoe UI"/>
        </w:rPr>
      </w:pPr>
      <w:r w:rsidRPr="00C74403">
        <w:rPr>
          <w:rFonts w:ascii="Segoe UI" w:hAnsi="Segoe UI" w:cs="Segoe UI"/>
        </w:rPr>
        <w:t>Describir los distintos sistemas de memoria a corto y largo plazo.</w:t>
      </w:r>
    </w:p>
    <w:p w14:paraId="6C08507F" w14:textId="77777777" w:rsidR="00C74403" w:rsidRPr="00C74403" w:rsidRDefault="00C74403" w:rsidP="00C74403">
      <w:pPr>
        <w:pStyle w:val="Prrafodelista"/>
        <w:numPr>
          <w:ilvl w:val="0"/>
          <w:numId w:val="23"/>
        </w:numPr>
        <w:spacing w:after="0" w:line="240" w:lineRule="auto"/>
        <w:jc w:val="left"/>
        <w:rPr>
          <w:rFonts w:ascii="Segoe UI" w:hAnsi="Segoe UI" w:cs="Segoe UI"/>
        </w:rPr>
      </w:pPr>
      <w:r w:rsidRPr="00C74403">
        <w:rPr>
          <w:rFonts w:ascii="Segoe UI" w:hAnsi="Segoe UI" w:cs="Segoe UI"/>
        </w:rPr>
        <w:t>Aportar argumentos para determinar si la concepción actual de la memoria es unitaria o múltiple.</w:t>
      </w:r>
    </w:p>
    <w:p w14:paraId="16051964" w14:textId="77777777" w:rsidR="00C74403" w:rsidRPr="00C74403" w:rsidRDefault="00C74403" w:rsidP="00C74403">
      <w:pPr>
        <w:pStyle w:val="Prrafodelista"/>
        <w:numPr>
          <w:ilvl w:val="0"/>
          <w:numId w:val="23"/>
        </w:numPr>
        <w:spacing w:after="0" w:line="240" w:lineRule="auto"/>
        <w:jc w:val="left"/>
        <w:rPr>
          <w:rFonts w:ascii="Segoe UI" w:hAnsi="Segoe UI" w:cs="Segoe UI"/>
        </w:rPr>
      </w:pPr>
      <w:r w:rsidRPr="00C74403">
        <w:rPr>
          <w:rFonts w:ascii="Segoe UI" w:hAnsi="Segoe UI" w:cs="Segoe UI"/>
        </w:rPr>
        <w:t>Identificar qué sistemas de memoria miden algunas pruebas neuropsicológicas.</w:t>
      </w:r>
    </w:p>
    <w:p w14:paraId="5CABD18A" w14:textId="77777777" w:rsidR="00C74403" w:rsidRPr="00C74403" w:rsidRDefault="00C74403" w:rsidP="00C74403">
      <w:pPr>
        <w:pStyle w:val="Prrafodelista"/>
        <w:numPr>
          <w:ilvl w:val="0"/>
          <w:numId w:val="23"/>
        </w:numPr>
        <w:spacing w:after="0" w:line="240" w:lineRule="auto"/>
        <w:jc w:val="left"/>
        <w:rPr>
          <w:rFonts w:ascii="Segoe UI" w:hAnsi="Segoe UI" w:cs="Segoe UI"/>
        </w:rPr>
      </w:pPr>
      <w:r w:rsidRPr="00C74403">
        <w:rPr>
          <w:rFonts w:ascii="Segoe UI" w:hAnsi="Segoe UI" w:cs="Segoe UI"/>
        </w:rPr>
        <w:t xml:space="preserve">Determinar los sistemas de memoria que se ven alterados en diferentes enfermedades neurodegenerativas. </w:t>
      </w:r>
    </w:p>
    <w:p w14:paraId="46928E86" w14:textId="77777777" w:rsidR="00C74403" w:rsidRPr="00C74403" w:rsidRDefault="00C74403" w:rsidP="00C74403">
      <w:pPr>
        <w:pStyle w:val="Prrafodelista"/>
        <w:numPr>
          <w:ilvl w:val="0"/>
          <w:numId w:val="23"/>
        </w:numPr>
        <w:spacing w:after="0" w:line="240" w:lineRule="auto"/>
        <w:jc w:val="left"/>
        <w:rPr>
          <w:rFonts w:ascii="Segoe UI" w:hAnsi="Segoe UI" w:cs="Segoe UI"/>
        </w:rPr>
      </w:pPr>
      <w:r w:rsidRPr="00C74403">
        <w:rPr>
          <w:rFonts w:ascii="Segoe UI" w:hAnsi="Segoe UI" w:cs="Segoe UI"/>
        </w:rPr>
        <w:t xml:space="preserve">Deducir el papel de algunas estructuras cerebrales en el funcionamiento o alteración de algunas enfermedades neurodegenerativas. </w:t>
      </w:r>
    </w:p>
    <w:p w14:paraId="7F727A06" w14:textId="77777777" w:rsidR="00C74403" w:rsidRPr="00C74403" w:rsidRDefault="00C74403" w:rsidP="00C74403"/>
    <w:p w14:paraId="65C04618" w14:textId="77777777" w:rsidR="00C74403" w:rsidRPr="00C74403" w:rsidRDefault="00C74403" w:rsidP="00C74403">
      <w:r w:rsidRPr="00C74403">
        <w:rPr>
          <w:b/>
        </w:rPr>
        <w:t xml:space="preserve">Trabajo autónomo previo:  </w:t>
      </w:r>
      <w:r w:rsidRPr="00C74403">
        <w:rPr>
          <w:u w:val="single"/>
        </w:rPr>
        <w:t xml:space="preserve">Lectura comprensiva del siguiente texto: </w:t>
      </w:r>
      <w:r w:rsidRPr="00C74403">
        <w:t>lee los siguientes casos clínicos y subraya los síntomas que se relacionen con déficit en los diferentes sistemas/subsistemas de memoria tanto a largo plazo como de trabajo. Habrá pruebas de memoria que no conozcas, esos conceptos los veremos durante la práctica (no son necesarios para el trabajo autónomo que se propone). No es necesario averiguar de qué enfermedad se trata, puesto que en esta asignatura no se solicitan conocimientos específicos de diagnóstico y tratamiento.</w:t>
      </w:r>
    </w:p>
    <w:p w14:paraId="1C4DE1C2" w14:textId="77777777" w:rsidR="00C74403" w:rsidRPr="00C74403" w:rsidRDefault="00C74403" w:rsidP="00C74403">
      <w:pPr>
        <w:rPr>
          <w:b/>
        </w:rPr>
      </w:pPr>
    </w:p>
    <w:p w14:paraId="72DA9D8D" w14:textId="77777777" w:rsidR="00C74403" w:rsidRPr="00FE4A1F" w:rsidRDefault="00C74403" w:rsidP="00C74403">
      <w:pPr>
        <w:pStyle w:val="Prrafodelista"/>
        <w:numPr>
          <w:ilvl w:val="0"/>
          <w:numId w:val="27"/>
        </w:numPr>
        <w:spacing w:after="0" w:line="240" w:lineRule="auto"/>
        <w:jc w:val="left"/>
        <w:rPr>
          <w:rFonts w:ascii="Segoe UI" w:hAnsi="Segoe UI" w:cs="Segoe UI"/>
          <w:b/>
          <w:bCs/>
        </w:rPr>
      </w:pPr>
      <w:r w:rsidRPr="00FE4A1F">
        <w:rPr>
          <w:rFonts w:ascii="Segoe UI" w:hAnsi="Segoe UI" w:cs="Segoe UI"/>
          <w:b/>
          <w:bCs/>
        </w:rPr>
        <w:t>Caso 1: Paciente AM</w:t>
      </w:r>
    </w:p>
    <w:p w14:paraId="47DB0E67" w14:textId="77777777" w:rsidR="00C74403" w:rsidRPr="00C74403" w:rsidRDefault="00C74403" w:rsidP="00C74403">
      <w:pPr>
        <w:pStyle w:val="NormalWeb"/>
      </w:pPr>
      <w:r w:rsidRPr="00C74403">
        <w:t xml:space="preserve">A. M. era un hombre activo, inteligente, que había realizado el primer ciclo universitario de ingeniería y una licenciatura en Ciencias. Trabajaba en una acreditada compañía, donde era responsable de dirigir a más de 450 empleados. Sus síntomas neurológicos empezaron por una dificultad progresiva para entender lo que decían los demás y encontrar las palabras apropiadas para expresarse. Cuando </w:t>
      </w:r>
      <w:proofErr w:type="spellStart"/>
      <w:r w:rsidRPr="00C74403">
        <w:t>Murre</w:t>
      </w:r>
      <w:proofErr w:type="spellEnd"/>
      <w:r w:rsidRPr="00C74403">
        <w:t xml:space="preserve"> y sus colegas (2001) conocieron a A.M., su habla era fluida y gramaticalmente correcta, pero con escaso significado. </w:t>
      </w:r>
    </w:p>
    <w:p w14:paraId="39C459B7" w14:textId="79FBF9C9" w:rsidR="00C74403" w:rsidRPr="00C74403" w:rsidRDefault="00C74403" w:rsidP="00F17D4E">
      <w:pPr>
        <w:pStyle w:val="Cita"/>
        <w:ind w:firstLine="708"/>
        <w:rPr>
          <w:rFonts w:ascii="Segoe UI" w:hAnsi="Segoe UI" w:cs="Segoe UI"/>
          <w:sz w:val="22"/>
          <w:szCs w:val="22"/>
        </w:rPr>
      </w:pPr>
      <w:r w:rsidRPr="00C74403">
        <w:rPr>
          <w:rFonts w:ascii="Segoe UI" w:hAnsi="Segoe UI" w:cs="Segoe UI"/>
          <w:sz w:val="22"/>
          <w:szCs w:val="22"/>
        </w:rPr>
        <w:t xml:space="preserve">“Examinador: ¿Puede hablarme de la época en que estuvo en el hospital? </w:t>
      </w:r>
    </w:p>
    <w:p w14:paraId="3CB28238" w14:textId="1BA2CF16" w:rsidR="00C74403" w:rsidRPr="00C74403" w:rsidRDefault="00C74403" w:rsidP="00C74403">
      <w:pPr>
        <w:pStyle w:val="Cita"/>
        <w:ind w:left="709"/>
        <w:rPr>
          <w:rFonts w:ascii="Segoe UI" w:hAnsi="Segoe UI" w:cs="Segoe UI"/>
          <w:sz w:val="22"/>
          <w:szCs w:val="22"/>
        </w:rPr>
      </w:pPr>
      <w:r w:rsidRPr="00C74403">
        <w:rPr>
          <w:rFonts w:ascii="Segoe UI" w:hAnsi="Segoe UI" w:cs="Segoe UI"/>
          <w:sz w:val="22"/>
          <w:szCs w:val="22"/>
        </w:rPr>
        <w:lastRenderedPageBreak/>
        <w:t xml:space="preserve">A. M.: Bueno, uno de los mejores lugares fue en Abril del </w:t>
      </w:r>
      <w:proofErr w:type="spellStart"/>
      <w:r w:rsidRPr="00C74403">
        <w:rPr>
          <w:rFonts w:ascii="Segoe UI" w:hAnsi="Segoe UI" w:cs="Segoe UI"/>
          <w:sz w:val="22"/>
          <w:szCs w:val="22"/>
        </w:rPr>
        <w:t>año</w:t>
      </w:r>
      <w:proofErr w:type="spellEnd"/>
      <w:r w:rsidRPr="00C74403">
        <w:rPr>
          <w:rFonts w:ascii="Segoe UI" w:hAnsi="Segoe UI" w:cs="Segoe UI"/>
          <w:sz w:val="22"/>
          <w:szCs w:val="22"/>
        </w:rPr>
        <w:t xml:space="preserve"> pasado aquí (¡ja ja!) y luego </w:t>
      </w:r>
      <w:proofErr w:type="gramStart"/>
      <w:r w:rsidRPr="00C74403">
        <w:rPr>
          <w:rFonts w:ascii="Segoe UI" w:hAnsi="Segoe UI" w:cs="Segoe UI"/>
          <w:sz w:val="22"/>
          <w:szCs w:val="22"/>
        </w:rPr>
        <w:t>Abril</w:t>
      </w:r>
      <w:proofErr w:type="gramEnd"/>
      <w:r w:rsidRPr="00C74403">
        <w:rPr>
          <w:rFonts w:ascii="Segoe UI" w:hAnsi="Segoe UI" w:cs="Segoe UI"/>
          <w:sz w:val="22"/>
          <w:szCs w:val="22"/>
        </w:rPr>
        <w:t xml:space="preserve">, Mayo, Junio, Julio, Agosto, Septiembre y luego Octubre, y luego Abril hoy. </w:t>
      </w:r>
    </w:p>
    <w:p w14:paraId="273A75C9" w14:textId="77777777" w:rsidR="00C74403" w:rsidRPr="00C74403" w:rsidRDefault="00C74403" w:rsidP="00C74403">
      <w:pPr>
        <w:pStyle w:val="Cita"/>
        <w:ind w:left="709"/>
        <w:rPr>
          <w:rFonts w:ascii="Segoe UI" w:hAnsi="Segoe UI" w:cs="Segoe UI"/>
          <w:sz w:val="22"/>
          <w:szCs w:val="22"/>
        </w:rPr>
      </w:pPr>
      <w:r w:rsidRPr="00C74403">
        <w:rPr>
          <w:rFonts w:ascii="Segoe UI" w:hAnsi="Segoe UI" w:cs="Segoe UI"/>
          <w:sz w:val="22"/>
          <w:szCs w:val="22"/>
        </w:rPr>
        <w:t xml:space="preserve">Examinador: ¿Puede recordar el mes de </w:t>
      </w:r>
      <w:proofErr w:type="gramStart"/>
      <w:r w:rsidRPr="00C74403">
        <w:rPr>
          <w:rFonts w:ascii="Segoe UI" w:hAnsi="Segoe UI" w:cs="Segoe UI"/>
          <w:sz w:val="22"/>
          <w:szCs w:val="22"/>
        </w:rPr>
        <w:t>Abril</w:t>
      </w:r>
      <w:proofErr w:type="gramEnd"/>
      <w:r w:rsidRPr="00C74403">
        <w:rPr>
          <w:rFonts w:ascii="Segoe UI" w:hAnsi="Segoe UI" w:cs="Segoe UI"/>
          <w:sz w:val="22"/>
          <w:szCs w:val="22"/>
        </w:rPr>
        <w:t xml:space="preserve"> del año pasado? </w:t>
      </w:r>
    </w:p>
    <w:p w14:paraId="08C578E3" w14:textId="7C5DCBD1" w:rsidR="00C74403" w:rsidRPr="00C74403" w:rsidRDefault="00C74403" w:rsidP="00C74403">
      <w:pPr>
        <w:pStyle w:val="Cita"/>
        <w:ind w:left="709"/>
        <w:rPr>
          <w:rFonts w:ascii="Segoe UI" w:hAnsi="Segoe UI" w:cs="Segoe UI"/>
          <w:i w:val="0"/>
          <w:iCs w:val="0"/>
          <w:sz w:val="22"/>
          <w:szCs w:val="22"/>
        </w:rPr>
      </w:pPr>
      <w:r w:rsidRPr="00C74403">
        <w:rPr>
          <w:rFonts w:ascii="Segoe UI" w:hAnsi="Segoe UI" w:cs="Segoe UI"/>
          <w:sz w:val="22"/>
          <w:szCs w:val="22"/>
        </w:rPr>
        <w:t xml:space="preserve">A. M.: Abril del año pasado, aquella fue la primera vez, y eh, el lunes, por ejemplo, estaban examinando todo mi </w:t>
      </w:r>
      <w:proofErr w:type="spellStart"/>
      <w:r w:rsidRPr="00C74403">
        <w:rPr>
          <w:rFonts w:ascii="Segoe UI" w:hAnsi="Segoe UI" w:cs="Segoe UI"/>
          <w:sz w:val="22"/>
          <w:szCs w:val="22"/>
        </w:rPr>
        <w:t>queasiento</w:t>
      </w:r>
      <w:proofErr w:type="spellEnd"/>
      <w:r w:rsidRPr="00C74403">
        <w:rPr>
          <w:rFonts w:ascii="Segoe UI" w:hAnsi="Segoe UI" w:cs="Segoe UI"/>
          <w:sz w:val="22"/>
          <w:szCs w:val="22"/>
        </w:rPr>
        <w:t>, y aquella fue la primera vez, cuando mi cerebro fue, eh..., enseñado; ya me entiende, ya me entiende que barra del cerebro (señala la izquierda), no la, la otra estaba bien, pero esa estaba hecha un asco, así que hicieron eso y luego haciendo todo como eso, como así y quizá un poco mejor de como hago ahora (indica la exploración con escáner moviendo las manos sobre la cabeza)”</w:t>
      </w:r>
      <w:r w:rsidRPr="00C74403">
        <w:rPr>
          <w:rFonts w:ascii="Segoe UI" w:hAnsi="Segoe UI" w:cs="Segoe UI"/>
          <w:i w:val="0"/>
          <w:iCs w:val="0"/>
          <w:sz w:val="22"/>
          <w:szCs w:val="22"/>
        </w:rPr>
        <w:t xml:space="preserve"> (</w:t>
      </w:r>
      <w:proofErr w:type="spellStart"/>
      <w:r w:rsidRPr="00C74403">
        <w:rPr>
          <w:rFonts w:ascii="Segoe UI" w:hAnsi="Segoe UI" w:cs="Segoe UI"/>
          <w:i w:val="0"/>
          <w:iCs w:val="0"/>
          <w:sz w:val="22"/>
          <w:szCs w:val="22"/>
        </w:rPr>
        <w:t>Murre</w:t>
      </w:r>
      <w:proofErr w:type="spellEnd"/>
      <w:r w:rsidRPr="00C74403">
        <w:rPr>
          <w:rFonts w:ascii="Segoe UI" w:hAnsi="Segoe UI" w:cs="Segoe UI"/>
          <w:i w:val="0"/>
          <w:iCs w:val="0"/>
          <w:sz w:val="22"/>
          <w:szCs w:val="22"/>
        </w:rPr>
        <w:t xml:space="preserve">, Graham y </w:t>
      </w:r>
      <w:proofErr w:type="spellStart"/>
      <w:r w:rsidRPr="00C74403">
        <w:rPr>
          <w:rFonts w:ascii="Segoe UI" w:hAnsi="Segoe UI" w:cs="Segoe UI"/>
          <w:i w:val="0"/>
          <w:iCs w:val="0"/>
          <w:sz w:val="22"/>
          <w:szCs w:val="22"/>
        </w:rPr>
        <w:t>Hodges</w:t>
      </w:r>
      <w:proofErr w:type="spellEnd"/>
      <w:r w:rsidRPr="00C74403">
        <w:rPr>
          <w:rFonts w:ascii="Segoe UI" w:hAnsi="Segoe UI" w:cs="Segoe UI"/>
          <w:i w:val="0"/>
          <w:iCs w:val="0"/>
          <w:sz w:val="22"/>
          <w:szCs w:val="22"/>
        </w:rPr>
        <w:t xml:space="preserve">, 2001, p. 651.) </w:t>
      </w:r>
    </w:p>
    <w:p w14:paraId="1ABB6047" w14:textId="3DA79D41" w:rsidR="00C74403" w:rsidRPr="00C74403" w:rsidRDefault="00C74403" w:rsidP="00C74403">
      <w:pPr>
        <w:pStyle w:val="NormalWeb"/>
      </w:pPr>
      <w:r w:rsidRPr="00C74403">
        <w:t xml:space="preserve">La pérdida de información semántica del paciente A. M. repercutió notablemente en sus actividades cotidianas. Parecía no comprender la función de los objetos corrientes. Por ejemplo, sostenía un paraguas cerrado horizontalmente sobre la cabeza durante una tormenta y le llevaba a su mujer un cortacésped cuando le pedía una escalera. Ponía azúcar en una copa de vino y yogur en una loncha de salmón descongelado crudo, y se lo comía. Sin embargo, tenía algunos comportamientos sorprendentemente complejos. Cuando su trastorno estaba muy avanzado mantenía algunas habilidades preservadas, por ejemplo: contestó a una llamada telefónica dirigida a su mujer, que estaba fuera de casa. Cuando ella regresó, recordó decirle que la habían telefoneado. </w:t>
      </w:r>
    </w:p>
    <w:p w14:paraId="21694608" w14:textId="5F797C46" w:rsidR="00C74403" w:rsidRPr="00C74403" w:rsidRDefault="00C74403" w:rsidP="00C74403">
      <w:r w:rsidRPr="00C74403">
        <w:t>(</w:t>
      </w:r>
      <w:proofErr w:type="spellStart"/>
      <w:r w:rsidRPr="00C74403">
        <w:t>Murre</w:t>
      </w:r>
      <w:proofErr w:type="spellEnd"/>
      <w:r w:rsidRPr="00C74403">
        <w:t xml:space="preserve"> et al. 2001): se le pasaron 2 pruebas en varios momentos de evolución de la enfermedad</w:t>
      </w:r>
      <w:r w:rsidR="00336B74">
        <w:t>.</w:t>
      </w:r>
    </w:p>
    <w:p w14:paraId="5EB06A42" w14:textId="0BB95D8F" w:rsidR="00C74403" w:rsidRPr="00C74403" w:rsidRDefault="00C74403" w:rsidP="00C74403">
      <w:pPr>
        <w:pStyle w:val="Prrafodelista"/>
        <w:numPr>
          <w:ilvl w:val="0"/>
          <w:numId w:val="26"/>
        </w:numPr>
        <w:spacing w:after="0" w:line="240" w:lineRule="auto"/>
        <w:jc w:val="left"/>
        <w:rPr>
          <w:rFonts w:ascii="Segoe UI" w:hAnsi="Segoe UI" w:cs="Segoe UI"/>
        </w:rPr>
      </w:pPr>
      <w:r w:rsidRPr="00C74403">
        <w:rPr>
          <w:rFonts w:ascii="Segoe UI" w:hAnsi="Segoe UI" w:cs="Segoe UI"/>
        </w:rPr>
        <w:t>Denominación de dibujos: decir qué es lo que está representado en un dibujo.</w:t>
      </w:r>
      <w:r w:rsidR="00336B74">
        <w:rPr>
          <w:rFonts w:ascii="Segoe UI" w:hAnsi="Segoe UI" w:cs="Segoe UI"/>
        </w:rPr>
        <w:t xml:space="preserve"> </w:t>
      </w:r>
      <w:r w:rsidR="00072DC7">
        <w:rPr>
          <w:rFonts w:ascii="Segoe UI" w:hAnsi="Segoe UI" w:cs="Segoe UI"/>
        </w:rPr>
        <w:t>Realizaba con problemas esta tarea desde el principio de la evaluación. El deterioro se mantuvo a lo largo de las sesiones de seguimiento.</w:t>
      </w:r>
    </w:p>
    <w:p w14:paraId="30E95F83" w14:textId="629BBD48" w:rsidR="00C74403" w:rsidRPr="00C74403" w:rsidRDefault="00C74403" w:rsidP="00C74403">
      <w:pPr>
        <w:pStyle w:val="Prrafodelista"/>
        <w:numPr>
          <w:ilvl w:val="0"/>
          <w:numId w:val="26"/>
        </w:numPr>
        <w:spacing w:after="0" w:line="240" w:lineRule="auto"/>
        <w:jc w:val="left"/>
        <w:rPr>
          <w:rFonts w:ascii="Segoe UI" w:hAnsi="Segoe UI" w:cs="Segoe UI"/>
        </w:rPr>
      </w:pPr>
      <w:r w:rsidRPr="00C74403">
        <w:rPr>
          <w:rFonts w:ascii="Segoe UI" w:hAnsi="Segoe UI" w:cs="Segoe UI"/>
        </w:rPr>
        <w:t xml:space="preserve">Emparejar palabra con dibujo: unir cada dibujo con el nombre de lo que representa. </w:t>
      </w:r>
      <w:r w:rsidR="00072DC7">
        <w:rPr>
          <w:rFonts w:ascii="Segoe UI" w:hAnsi="Segoe UI" w:cs="Segoe UI"/>
        </w:rPr>
        <w:t xml:space="preserve">Se hizo un seguimiento durante varios meses y presentó un declive significativo que era más evidente mes a mes. </w:t>
      </w:r>
    </w:p>
    <w:p w14:paraId="7BE70F42" w14:textId="486527C6" w:rsidR="00C74403" w:rsidRPr="00C74403" w:rsidRDefault="00072DC7" w:rsidP="00C74403">
      <w:r w:rsidRPr="00C74403">
        <w:rPr>
          <w:noProof/>
        </w:rPr>
        <mc:AlternateContent>
          <mc:Choice Requires="wpg">
            <w:drawing>
              <wp:anchor distT="0" distB="0" distL="114300" distR="114300" simplePos="0" relativeHeight="251724288" behindDoc="0" locked="0" layoutInCell="1" allowOverlap="1" wp14:anchorId="7516CB51" wp14:editId="310A3C8E">
                <wp:simplePos x="0" y="0"/>
                <wp:positionH relativeFrom="column">
                  <wp:posOffset>2473325</wp:posOffset>
                </wp:positionH>
                <wp:positionV relativeFrom="paragraph">
                  <wp:posOffset>25402</wp:posOffset>
                </wp:positionV>
                <wp:extent cx="3124835" cy="2287905"/>
                <wp:effectExtent l="0" t="0" r="0" b="0"/>
                <wp:wrapSquare wrapText="bothSides"/>
                <wp:docPr id="27" name="Agrupar 9"/>
                <wp:cNvGraphicFramePr/>
                <a:graphic xmlns:a="http://schemas.openxmlformats.org/drawingml/2006/main">
                  <a:graphicData uri="http://schemas.microsoft.com/office/word/2010/wordprocessingGroup">
                    <wpg:wgp>
                      <wpg:cNvGrpSpPr/>
                      <wpg:grpSpPr>
                        <a:xfrm>
                          <a:off x="0" y="0"/>
                          <a:ext cx="3124835" cy="2287905"/>
                          <a:chOff x="0" y="0"/>
                          <a:chExt cx="2640752" cy="2287921"/>
                        </a:xfrm>
                      </wpg:grpSpPr>
                      <pic:pic xmlns:pic="http://schemas.openxmlformats.org/drawingml/2006/picture">
                        <pic:nvPicPr>
                          <pic:cNvPr id="28" name="Imagen 2"/>
                          <pic:cNvPicPr>
                            <a:picLocks noChangeAspect="1"/>
                          </pic:cNvPicPr>
                        </pic:nvPicPr>
                        <pic:blipFill rotWithShape="1">
                          <a:blip r:embed="rId29">
                            <a:extLst>
                              <a:ext uri="{28A0092B-C50C-407E-A947-70E740481C1C}">
                                <a14:useLocalDpi xmlns:a14="http://schemas.microsoft.com/office/drawing/2010/main" val="0"/>
                              </a:ext>
                            </a:extLst>
                          </a:blip>
                          <a:srcRect l="3942" t="7979" r="5384" b="9229"/>
                          <a:stretch/>
                        </pic:blipFill>
                        <pic:spPr bwMode="auto">
                          <a:xfrm>
                            <a:off x="0" y="161365"/>
                            <a:ext cx="2297430" cy="1913255"/>
                          </a:xfrm>
                          <a:prstGeom prst="rect">
                            <a:avLst/>
                          </a:prstGeom>
                          <a:noFill/>
                          <a:ln>
                            <a:noFill/>
                          </a:ln>
                          <a:extLst>
                            <a:ext uri="{53640926-AAD7-44D8-BBD7-CCE9431645EC}">
                              <a14:shadowObscured xmlns:a14="http://schemas.microsoft.com/office/drawing/2010/main"/>
                            </a:ext>
                          </a:extLst>
                        </pic:spPr>
                      </pic:pic>
                      <wps:wsp>
                        <wps:cNvPr id="29" name="Cuadro de texto 29"/>
                        <wps:cNvSpPr txBox="1"/>
                        <wps:spPr>
                          <a:xfrm>
                            <a:off x="583987" y="0"/>
                            <a:ext cx="2056765" cy="370205"/>
                          </a:xfrm>
                          <a:prstGeom prst="rect">
                            <a:avLst/>
                          </a:prstGeom>
                          <a:solidFill>
                            <a:schemeClr val="bg1"/>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4AE582" w14:textId="77777777" w:rsidR="00C74403" w:rsidRDefault="00C74403" w:rsidP="00C74403">
                              <w:pPr>
                                <w:rPr>
                                  <w:rFonts w:asciiTheme="majorHAnsi" w:hAnsiTheme="majorHAnsi"/>
                                  <w:sz w:val="18"/>
                                </w:rPr>
                              </w:pPr>
                              <w:r>
                                <w:rPr>
                                  <w:rFonts w:asciiTheme="majorHAnsi" w:hAnsiTheme="majorHAnsi"/>
                                  <w:sz w:val="18"/>
                                </w:rPr>
                                <w:t>Blanco y negro = A.M (2 test diferentes).</w:t>
                              </w:r>
                            </w:p>
                            <w:p w14:paraId="4D537821" w14:textId="77777777" w:rsidR="00C74403" w:rsidRPr="008347E6" w:rsidRDefault="00C74403" w:rsidP="00C74403">
                              <w:pPr>
                                <w:rPr>
                                  <w:rFonts w:asciiTheme="majorHAnsi" w:hAnsiTheme="majorHAnsi"/>
                                  <w:sz w:val="18"/>
                                </w:rPr>
                              </w:pPr>
                              <w:r>
                                <w:rPr>
                                  <w:rFonts w:asciiTheme="majorHAnsi" w:hAnsiTheme="majorHAnsi"/>
                                  <w:sz w:val="18"/>
                                </w:rPr>
                                <w:t>Gris= contro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Cuadro de texto 30"/>
                        <wps:cNvSpPr txBox="1"/>
                        <wps:spPr>
                          <a:xfrm>
                            <a:off x="353466" y="2059321"/>
                            <a:ext cx="1601470" cy="228600"/>
                          </a:xfrm>
                          <a:prstGeom prst="rect">
                            <a:avLst/>
                          </a:prstGeom>
                          <a:solidFill>
                            <a:schemeClr val="bg1"/>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2E96D8E" w14:textId="77777777" w:rsidR="00C74403" w:rsidRPr="008347E6" w:rsidRDefault="00C74403" w:rsidP="00C74403">
                              <w:pPr>
                                <w:rPr>
                                  <w:rFonts w:asciiTheme="majorHAnsi" w:hAnsiTheme="majorHAnsi"/>
                                  <w:sz w:val="18"/>
                                </w:rPr>
                              </w:pPr>
                              <w:r>
                                <w:rPr>
                                  <w:rFonts w:asciiTheme="majorHAnsi" w:hAnsiTheme="majorHAnsi"/>
                                  <w:sz w:val="18"/>
                                </w:rPr>
                                <w:t>Periodos de la vida (ciclo vi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516CB51" id="Agrupar 9" o:spid="_x0000_s1029" style="position:absolute;left:0;text-align:left;margin-left:194.75pt;margin-top:2pt;width:246.05pt;height:180.15pt;z-index:251724288;mso-width-relative:margin" coordsize="26407,228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30" type="#_x0000_t75" style="position:absolute;top:1613;width:22974;height:191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">
                  <v:imagedata r:id="rId30" o:title="" croptop="5229f" cropbottom="6048f" cropleft="2583f" cropright="3528f"/>
                </v:shape>
                <v:shape id="Cuadro de texto 29" o:spid="_x0000_s1031" type="#_x0000_t202" style="position:absolute;left:5839;width:20568;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" fillcolor="white [3212]" stroked="f">
                  <v:textbox>
                    <w:txbxContent>
                      <w:p w14:paraId="4D4AE582" w14:textId="77777777" w:rsidR="00C74403" w:rsidRDefault="00C74403" w:rsidP="00C74403">
                        <w:pPr>
                          <w:rPr>
                            <w:rFonts w:asciiTheme="majorHAnsi" w:hAnsiTheme="majorHAnsi"/>
                            <w:sz w:val="18"/>
                          </w:rPr>
                        </w:pPr>
                        <w:r>
                          <w:rPr>
                            <w:rFonts w:asciiTheme="majorHAnsi" w:hAnsiTheme="majorHAnsi"/>
                            <w:sz w:val="18"/>
                          </w:rPr>
                          <w:t>Blanco y negro = A.M (2 test diferentes).</w:t>
                        </w:r>
                      </w:p>
                      <w:p w14:paraId="4D537821" w14:textId="77777777" w:rsidR="00C74403" w:rsidRPr="008347E6" w:rsidRDefault="00C74403" w:rsidP="00C74403">
                        <w:pPr>
                          <w:rPr>
                            <w:rFonts w:asciiTheme="majorHAnsi" w:hAnsiTheme="majorHAnsi"/>
                            <w:sz w:val="18"/>
                          </w:rPr>
                        </w:pPr>
                        <w:r>
                          <w:rPr>
                            <w:rFonts w:asciiTheme="majorHAnsi" w:hAnsiTheme="majorHAnsi"/>
                            <w:sz w:val="18"/>
                          </w:rPr>
                          <w:t>Gris= controles</w:t>
                        </w:r>
                      </w:p>
                    </w:txbxContent>
                  </v:textbox>
                </v:shape>
                <v:shape id="Cuadro de texto 30" o:spid="_x0000_s1032" type="#_x0000_t202" style="position:absolute;left:3534;top:20593;width:16015;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" fillcolor="white [3212]" stroked="f">
                  <v:textbox>
                    <w:txbxContent>
                      <w:p w14:paraId="72E96D8E" w14:textId="77777777" w:rsidR="00C74403" w:rsidRPr="008347E6" w:rsidRDefault="00C74403" w:rsidP="00C74403">
                        <w:pPr>
                          <w:rPr>
                            <w:rFonts w:asciiTheme="majorHAnsi" w:hAnsiTheme="majorHAnsi"/>
                            <w:sz w:val="18"/>
                          </w:rPr>
                        </w:pPr>
                        <w:r>
                          <w:rPr>
                            <w:rFonts w:asciiTheme="majorHAnsi" w:hAnsiTheme="majorHAnsi"/>
                            <w:sz w:val="18"/>
                          </w:rPr>
                          <w:t>Periodos de la vida (ciclo vital)</w:t>
                        </w:r>
                      </w:p>
                    </w:txbxContent>
                  </v:textbox>
                </v:shape>
                <w10:wrap type="square"/>
              </v:group>
            </w:pict>
          </mc:Fallback>
        </mc:AlternateContent>
      </w:r>
    </w:p>
    <w:p w14:paraId="6A413EAD" w14:textId="472743E9" w:rsidR="00C74403" w:rsidRPr="00C74403" w:rsidRDefault="00C74403" w:rsidP="00C74403">
      <w:r w:rsidRPr="00C74403">
        <w:t xml:space="preserve">Gráfica 2 (Graham et al. 2003): Test de </w:t>
      </w:r>
      <w:proofErr w:type="spellStart"/>
      <w:r w:rsidRPr="00C74403">
        <w:t>Crovitz</w:t>
      </w:r>
      <w:proofErr w:type="spellEnd"/>
      <w:r w:rsidRPr="00C74403">
        <w:t xml:space="preserve"> para acontecimientos autobiográficos que consiste en </w:t>
      </w:r>
      <w:proofErr w:type="spellStart"/>
      <w:r w:rsidRPr="00C74403">
        <w:t>elicitar</w:t>
      </w:r>
      <w:proofErr w:type="spellEnd"/>
      <w:r w:rsidRPr="00C74403">
        <w:t xml:space="preserve"> recuerdos de distintos periodos de la vida del paciente diciéndole una palabra. Por ejemplo: “¿Podría decir algo que le pasara relacionado con la palabra FIESTA desde que nació hasta los 18 años?</w:t>
      </w:r>
    </w:p>
    <w:p w14:paraId="640E5BAC" w14:textId="77777777" w:rsidR="00C74403" w:rsidRPr="00C74403" w:rsidRDefault="00C74403" w:rsidP="00C74403"/>
    <w:p w14:paraId="15DFB3BF" w14:textId="2DEE1DC0" w:rsidR="00C74403" w:rsidRDefault="00C74403" w:rsidP="00C74403"/>
    <w:p w14:paraId="3FEBC201" w14:textId="77777777" w:rsidR="00BA1BFF" w:rsidRDefault="00BA1BFF" w:rsidP="00BA1BFF">
      <w:pPr>
        <w:jc w:val="right"/>
        <w:rPr>
          <w:sz w:val="18"/>
          <w:szCs w:val="18"/>
        </w:rPr>
      </w:pPr>
    </w:p>
    <w:p w14:paraId="22F82585" w14:textId="2E6A5280" w:rsidR="00BA1BFF" w:rsidRPr="00BA1BFF" w:rsidRDefault="00BA1BFF" w:rsidP="00BA1BFF">
      <w:pPr>
        <w:jc w:val="right"/>
        <w:rPr>
          <w:sz w:val="18"/>
          <w:szCs w:val="18"/>
        </w:rPr>
      </w:pPr>
      <w:r w:rsidRPr="00BA1BFF">
        <w:rPr>
          <w:sz w:val="18"/>
          <w:szCs w:val="18"/>
        </w:rPr>
        <w:t>Gráfica adaptada de Graham et al 2003 con fines docentes</w:t>
      </w:r>
    </w:p>
    <w:p w14:paraId="41FF6D32" w14:textId="210BB2EE" w:rsidR="00C74403" w:rsidRPr="00C74403" w:rsidRDefault="00C74403" w:rsidP="00C74403"/>
    <w:p w14:paraId="354EB35F" w14:textId="491F1164" w:rsidR="00FE4A1F" w:rsidRDefault="00FE4A1F" w:rsidP="00072DC7">
      <w:pPr>
        <w:jc w:val="left"/>
        <w:rPr>
          <w:b/>
          <w:bCs/>
        </w:rPr>
      </w:pPr>
    </w:p>
    <w:p w14:paraId="47EB1160" w14:textId="20066DC3" w:rsidR="00DD6A8D" w:rsidRDefault="00DD6A8D" w:rsidP="00072DC7">
      <w:pPr>
        <w:jc w:val="left"/>
        <w:rPr>
          <w:b/>
          <w:bCs/>
        </w:rPr>
      </w:pPr>
    </w:p>
    <w:p w14:paraId="31AD9C2B" w14:textId="6C4CFEA7" w:rsidR="00DD6A8D" w:rsidRDefault="00DD6A8D" w:rsidP="00072DC7">
      <w:pPr>
        <w:jc w:val="left"/>
        <w:rPr>
          <w:b/>
          <w:bCs/>
        </w:rPr>
      </w:pPr>
    </w:p>
    <w:p w14:paraId="60D22F1F" w14:textId="77777777" w:rsidR="00DD6A8D" w:rsidRPr="00072DC7" w:rsidRDefault="00DD6A8D" w:rsidP="00072DC7">
      <w:pPr>
        <w:jc w:val="left"/>
        <w:rPr>
          <w:b/>
          <w:bCs/>
        </w:rPr>
      </w:pPr>
    </w:p>
    <w:p w14:paraId="44101126" w14:textId="456B0294" w:rsidR="00C74403" w:rsidRPr="00FE4A1F" w:rsidRDefault="00C74403" w:rsidP="00C74403">
      <w:pPr>
        <w:pStyle w:val="Prrafodelista"/>
        <w:numPr>
          <w:ilvl w:val="0"/>
          <w:numId w:val="27"/>
        </w:numPr>
        <w:spacing w:after="0" w:line="240" w:lineRule="auto"/>
        <w:jc w:val="left"/>
        <w:rPr>
          <w:rFonts w:ascii="Segoe UI" w:hAnsi="Segoe UI" w:cs="Segoe UI"/>
          <w:b/>
          <w:bCs/>
        </w:rPr>
      </w:pPr>
      <w:r w:rsidRPr="00FE4A1F">
        <w:rPr>
          <w:rFonts w:ascii="Segoe UI" w:hAnsi="Segoe UI" w:cs="Segoe UI"/>
          <w:b/>
          <w:bCs/>
        </w:rPr>
        <w:lastRenderedPageBreak/>
        <w:t>Caso 2: Paciente R</w:t>
      </w:r>
    </w:p>
    <w:p w14:paraId="376EB38D" w14:textId="77777777" w:rsidR="00C74403" w:rsidRPr="00054A28" w:rsidRDefault="00C74403" w:rsidP="00054A28"/>
    <w:p w14:paraId="2CEAEC69" w14:textId="77777777" w:rsidR="00C74403" w:rsidRPr="00C74403" w:rsidRDefault="00C74403" w:rsidP="00C74403">
      <w:r w:rsidRPr="00C74403">
        <w:t xml:space="preserve">Etapa 1 </w:t>
      </w:r>
      <w:r w:rsidRPr="00C74403">
        <w:sym w:font="Wingdings" w:char="F0E0"/>
      </w:r>
      <w:r w:rsidRPr="00C74403">
        <w:t xml:space="preserve"> R. es una mujer de 69 años con estudios universitarios, que presenta síntomas de olvido. Tiene problemas para recordar nombres de personas conocidas recientemente y la localización de las llaves o el teléfono, olvida recados o los transmite a destiempo y a veces pregunta de forma reiterada a la misma persona. Su historial médico incluye tratamiento de calcio por osteoporosis desde los 65 años. </w:t>
      </w:r>
    </w:p>
    <w:p w14:paraId="4B7C36DC" w14:textId="77777777" w:rsidR="00C74403" w:rsidRPr="00C74403" w:rsidRDefault="00C74403" w:rsidP="00C74403"/>
    <w:p w14:paraId="77517108" w14:textId="77777777" w:rsidR="00C74403" w:rsidRPr="00C74403" w:rsidRDefault="00C74403" w:rsidP="00C74403">
      <w:r w:rsidRPr="00C74403">
        <w:t xml:space="preserve">Etapa 2 </w:t>
      </w:r>
      <w:r w:rsidRPr="00C74403">
        <w:sym w:font="Wingdings" w:char="F0E0"/>
      </w:r>
      <w:r w:rsidRPr="00C74403">
        <w:t xml:space="preserve"> Seguimiento a los 20 meses: la paciente informa de un empeoramiento en su memoria, este empeoramiento le causa mucha preocupación y en ocasiones vergüenza. Ha dejado de trabajar y su marido observa que está más irritable y nerviosa. </w:t>
      </w:r>
    </w:p>
    <w:p w14:paraId="0A6A3B51" w14:textId="77777777" w:rsidR="00C74403" w:rsidRPr="00C74403" w:rsidRDefault="00C74403" w:rsidP="00C74403">
      <w:r w:rsidRPr="00C74403">
        <w:t>Las pruebas neuropsicológicas revelan una pérdida de la información que es capaz de recordar o reconocer pasado un periodo de tiempo.</w:t>
      </w:r>
    </w:p>
    <w:p w14:paraId="28724C32" w14:textId="77777777" w:rsidR="00C74403" w:rsidRPr="00C74403" w:rsidRDefault="00C74403" w:rsidP="00C74403">
      <w:r w:rsidRPr="00C74403">
        <w:t>En algunas pruebas del MMSE (</w:t>
      </w:r>
      <w:proofErr w:type="spellStart"/>
      <w:r w:rsidRPr="00C74403">
        <w:t>Minimental</w:t>
      </w:r>
      <w:proofErr w:type="spellEnd"/>
      <w:r w:rsidRPr="00C74403">
        <w:t xml:space="preserve"> </w:t>
      </w:r>
      <w:proofErr w:type="spellStart"/>
      <w:r w:rsidRPr="00C74403">
        <w:t>State</w:t>
      </w:r>
      <w:proofErr w:type="spellEnd"/>
      <w:r w:rsidRPr="00C74403">
        <w:t xml:space="preserve"> </w:t>
      </w:r>
      <w:proofErr w:type="spellStart"/>
      <w:r w:rsidRPr="00C74403">
        <w:t>Examination</w:t>
      </w:r>
      <w:proofErr w:type="spellEnd"/>
      <w:r w:rsidRPr="00C74403">
        <w:t>) obtiene el siguiente rendimiento:</w:t>
      </w:r>
    </w:p>
    <w:p w14:paraId="43E1F5BA" w14:textId="77777777" w:rsidR="00C74403" w:rsidRPr="00C74403" w:rsidRDefault="00C74403" w:rsidP="00C74403">
      <w:pPr>
        <w:pStyle w:val="Prrafodelista"/>
        <w:numPr>
          <w:ilvl w:val="0"/>
          <w:numId w:val="29"/>
        </w:numPr>
        <w:spacing w:after="0" w:line="240" w:lineRule="auto"/>
        <w:rPr>
          <w:rFonts w:ascii="Segoe UI" w:hAnsi="Segoe UI" w:cs="Segoe UI"/>
        </w:rPr>
      </w:pPr>
      <w:r w:rsidRPr="00C74403">
        <w:rPr>
          <w:rFonts w:ascii="Segoe UI" w:hAnsi="Segoe UI" w:cs="Segoe UI"/>
        </w:rPr>
        <w:t>La repetición de tres palabras (bicicleta-caballo-manzana) así como restar de 3 en 3 hacia atrás desde 30, se encuentra dentro del rango esperado para su edad.</w:t>
      </w:r>
    </w:p>
    <w:p w14:paraId="4E9CB90F" w14:textId="77777777" w:rsidR="00C74403" w:rsidRPr="00C74403" w:rsidRDefault="00C74403" w:rsidP="00C74403">
      <w:pPr>
        <w:pStyle w:val="Prrafodelista"/>
        <w:numPr>
          <w:ilvl w:val="0"/>
          <w:numId w:val="29"/>
        </w:numPr>
        <w:spacing w:after="0" w:line="240" w:lineRule="auto"/>
        <w:rPr>
          <w:rFonts w:ascii="Segoe UI" w:hAnsi="Segoe UI" w:cs="Segoe UI"/>
        </w:rPr>
      </w:pPr>
      <w:r w:rsidRPr="00C74403">
        <w:rPr>
          <w:rFonts w:ascii="Segoe UI" w:hAnsi="Segoe UI" w:cs="Segoe UI"/>
        </w:rPr>
        <w:t>Lectura y escritura de una frase: sin alteración.</w:t>
      </w:r>
    </w:p>
    <w:p w14:paraId="6D746224" w14:textId="77777777" w:rsidR="00C74403" w:rsidRPr="00C74403" w:rsidRDefault="00C74403" w:rsidP="00C74403">
      <w:pPr>
        <w:pStyle w:val="Prrafodelista"/>
        <w:numPr>
          <w:ilvl w:val="0"/>
          <w:numId w:val="29"/>
        </w:numPr>
        <w:spacing w:after="0" w:line="240" w:lineRule="auto"/>
        <w:rPr>
          <w:rFonts w:ascii="Segoe UI" w:hAnsi="Segoe UI" w:cs="Segoe UI"/>
        </w:rPr>
      </w:pPr>
      <w:r w:rsidRPr="00C74403">
        <w:rPr>
          <w:rFonts w:ascii="Segoe UI" w:hAnsi="Segoe UI" w:cs="Segoe UI"/>
        </w:rPr>
        <w:t xml:space="preserve">Copia de dos pentágonos con intersección: sin alteración. </w:t>
      </w:r>
    </w:p>
    <w:p w14:paraId="24E5FC49" w14:textId="77777777" w:rsidR="00C74403" w:rsidRPr="00FE4A1F" w:rsidRDefault="00C74403" w:rsidP="00FE4A1F">
      <w:pPr>
        <w:ind w:left="360"/>
      </w:pPr>
    </w:p>
    <w:p w14:paraId="260C4414" w14:textId="77777777" w:rsidR="00C74403" w:rsidRPr="00C74403" w:rsidRDefault="00C74403" w:rsidP="00C74403">
      <w:r w:rsidRPr="00C74403">
        <w:t xml:space="preserve">Su ejecución en una lista de 16 palabras (California Verbal </w:t>
      </w:r>
      <w:proofErr w:type="spellStart"/>
      <w:r w:rsidRPr="00C74403">
        <w:t>Learning</w:t>
      </w:r>
      <w:proofErr w:type="spellEnd"/>
      <w:r w:rsidRPr="00C74403">
        <w:t xml:space="preserve"> Test) muestra un recuerdo inicial muy pobre y cuando se repite la misma lista varias veces, sólo se encuentra una mejora limitada a lo largo de los ensayos, así como numerosas intrusiones.</w:t>
      </w:r>
    </w:p>
    <w:p w14:paraId="3F9C78A6" w14:textId="77777777" w:rsidR="00C74403" w:rsidRPr="00C74403" w:rsidRDefault="00C74403" w:rsidP="00C74403"/>
    <w:p w14:paraId="70CD59C9" w14:textId="77777777" w:rsidR="00C74403" w:rsidRPr="00C74403" w:rsidRDefault="00C74403" w:rsidP="00C74403">
      <w:r w:rsidRPr="00C74403">
        <w:t>Por otro lado, presenta el siguiente perfil en el resto de las pruebas:</w:t>
      </w:r>
    </w:p>
    <w:p w14:paraId="10FA59ED" w14:textId="77777777" w:rsidR="00C74403" w:rsidRPr="00C74403" w:rsidRDefault="00C74403" w:rsidP="00C74403">
      <w:pPr>
        <w:pStyle w:val="Prrafodelista"/>
        <w:numPr>
          <w:ilvl w:val="0"/>
          <w:numId w:val="28"/>
        </w:numPr>
        <w:spacing w:after="0" w:line="240" w:lineRule="auto"/>
        <w:rPr>
          <w:rFonts w:ascii="Segoe UI" w:hAnsi="Segoe UI" w:cs="Segoe UI"/>
        </w:rPr>
      </w:pPr>
      <w:r w:rsidRPr="00C74403">
        <w:rPr>
          <w:rFonts w:ascii="Segoe UI" w:hAnsi="Segoe UI" w:cs="Segoe UI"/>
        </w:rPr>
        <w:t>Fluidez verbal: generación de ejemplares</w:t>
      </w:r>
    </w:p>
    <w:p w14:paraId="6F588DC5" w14:textId="77777777" w:rsidR="00C74403" w:rsidRPr="00C74403" w:rsidRDefault="00C74403" w:rsidP="00C74403">
      <w:pPr>
        <w:pStyle w:val="Prrafodelista"/>
        <w:numPr>
          <w:ilvl w:val="1"/>
          <w:numId w:val="28"/>
        </w:numPr>
        <w:spacing w:after="0" w:line="240" w:lineRule="auto"/>
        <w:rPr>
          <w:rFonts w:ascii="Segoe UI" w:hAnsi="Segoe UI" w:cs="Segoe UI"/>
        </w:rPr>
      </w:pPr>
      <w:r w:rsidRPr="00C74403">
        <w:rPr>
          <w:rFonts w:ascii="Segoe UI" w:hAnsi="Segoe UI" w:cs="Segoe UI"/>
        </w:rPr>
        <w:t>Semántica (frutas/ropa/utensilios de cocina): puntuación levemente inferior debido a algunas repeticiones de palabras ya dichas anteriormente.</w:t>
      </w:r>
    </w:p>
    <w:p w14:paraId="3343B302" w14:textId="77777777" w:rsidR="00C74403" w:rsidRPr="00C74403" w:rsidRDefault="00C74403" w:rsidP="00C74403">
      <w:pPr>
        <w:pStyle w:val="Prrafodelista"/>
        <w:numPr>
          <w:ilvl w:val="1"/>
          <w:numId w:val="28"/>
        </w:numPr>
        <w:spacing w:after="0" w:line="240" w:lineRule="auto"/>
        <w:rPr>
          <w:rFonts w:ascii="Segoe UI" w:hAnsi="Segoe UI" w:cs="Segoe UI"/>
        </w:rPr>
      </w:pPr>
      <w:r w:rsidRPr="00C74403">
        <w:rPr>
          <w:rFonts w:ascii="Segoe UI" w:hAnsi="Segoe UI" w:cs="Segoe UI"/>
        </w:rPr>
        <w:t xml:space="preserve">Fonológica (F/A/S): levemente inferior por repeticiones. </w:t>
      </w:r>
    </w:p>
    <w:p w14:paraId="473711B1" w14:textId="77777777" w:rsidR="00C74403" w:rsidRPr="00C74403" w:rsidRDefault="00C74403" w:rsidP="00C74403">
      <w:pPr>
        <w:pStyle w:val="Prrafodelista"/>
        <w:numPr>
          <w:ilvl w:val="0"/>
          <w:numId w:val="28"/>
        </w:numPr>
        <w:spacing w:after="0" w:line="240" w:lineRule="auto"/>
        <w:rPr>
          <w:rFonts w:ascii="Segoe UI" w:hAnsi="Segoe UI" w:cs="Segoe UI"/>
        </w:rPr>
      </w:pPr>
      <w:r w:rsidRPr="00C74403">
        <w:rPr>
          <w:rFonts w:ascii="Segoe UI" w:hAnsi="Segoe UI" w:cs="Segoe UI"/>
        </w:rPr>
        <w:t>Copia de símbolos: sin errores.</w:t>
      </w:r>
    </w:p>
    <w:p w14:paraId="26AE9575" w14:textId="77777777" w:rsidR="00C74403" w:rsidRPr="00C74403" w:rsidRDefault="00C74403" w:rsidP="00C74403">
      <w:pPr>
        <w:pStyle w:val="Prrafodelista"/>
        <w:numPr>
          <w:ilvl w:val="0"/>
          <w:numId w:val="28"/>
        </w:numPr>
        <w:spacing w:after="0" w:line="240" w:lineRule="auto"/>
        <w:rPr>
          <w:rFonts w:ascii="Segoe UI" w:hAnsi="Segoe UI" w:cs="Segoe UI"/>
        </w:rPr>
      </w:pPr>
      <w:r w:rsidRPr="00C74403">
        <w:rPr>
          <w:rFonts w:ascii="Segoe UI" w:hAnsi="Segoe UI" w:cs="Segoe UI"/>
        </w:rPr>
        <w:t>Aprendizaje de habilidades y hábitos: mejora con los ensayos, es capaz de adquirir asociaciones entre estímulos y repuestas.</w:t>
      </w:r>
    </w:p>
    <w:p w14:paraId="12A88166" w14:textId="77777777" w:rsidR="00C74403" w:rsidRPr="00C74403" w:rsidRDefault="00C74403" w:rsidP="00C74403"/>
    <w:p w14:paraId="6578DC00" w14:textId="77777777" w:rsidR="00C74403" w:rsidRPr="00C74403" w:rsidRDefault="00C74403" w:rsidP="00C74403">
      <w:r w:rsidRPr="00C74403">
        <w:t xml:space="preserve">Etapa 3 </w:t>
      </w:r>
      <w:r w:rsidRPr="00C74403">
        <w:sym w:font="Wingdings" w:char="F0E0"/>
      </w:r>
      <w:r w:rsidRPr="00C74403">
        <w:t xml:space="preserve"> Evolución a los 2 años: Aparecen dificultades para encontrar la palabra que quiere expresar y necesita supervisión para cocinar y cuestiones financieras. Su estado de ánimo es depresivo con tendencia a dormir cada vez más durante el día. Durante la producción del lenguaje tiene tendencia a usar referencias vagas como “cosas” o “eso” para referirse y describir determinados objetos, tiene problemas de nominación que salva con circunloquios.</w:t>
      </w:r>
    </w:p>
    <w:p w14:paraId="689CE3CF" w14:textId="77777777" w:rsidR="00C74403" w:rsidRPr="00C74403" w:rsidRDefault="00C74403" w:rsidP="00C74403">
      <w:r w:rsidRPr="00C74403">
        <w:t xml:space="preserve">Es capaz de decir su nombre, pero cuando es preguntada por su edad actual dice: “No lo sé, sobre 38 creo”. Informa incorrectamente sobre su cumpleaños, pero luego se da cuenta. Es incapaz de decir correctamente el año en el que se encuentra actualmente o el nombre del actual presidente del Gobierno. </w:t>
      </w:r>
    </w:p>
    <w:p w14:paraId="6176A7C5" w14:textId="51819340" w:rsidR="00C74403" w:rsidRPr="00C74403" w:rsidRDefault="00C74403" w:rsidP="00C74403">
      <w:r w:rsidRPr="00C74403">
        <w:t>A estos problemas se le añade un creciente descuido por la higiene personal, abotonar las camisas de forma irregular o escoger inadecuadamente la ropa que tiene que ponerse acorde con el tiempo atmosférico.</w:t>
      </w:r>
    </w:p>
    <w:p w14:paraId="200F14E6" w14:textId="77777777" w:rsidR="00C74403" w:rsidRPr="00C74403" w:rsidRDefault="00C74403" w:rsidP="00C74403"/>
    <w:p w14:paraId="7DA17758" w14:textId="77777777" w:rsidR="00C74403" w:rsidRPr="00FE4A1F" w:rsidRDefault="00C74403" w:rsidP="00C74403">
      <w:pPr>
        <w:pStyle w:val="Prrafodelista"/>
        <w:numPr>
          <w:ilvl w:val="0"/>
          <w:numId w:val="27"/>
        </w:numPr>
        <w:spacing w:after="0" w:line="240" w:lineRule="auto"/>
        <w:jc w:val="left"/>
        <w:rPr>
          <w:rFonts w:ascii="Segoe UI" w:hAnsi="Segoe UI" w:cs="Segoe UI"/>
          <w:b/>
          <w:bCs/>
        </w:rPr>
      </w:pPr>
      <w:r w:rsidRPr="00FE4A1F">
        <w:rPr>
          <w:rFonts w:ascii="Segoe UI" w:hAnsi="Segoe UI" w:cs="Segoe UI"/>
          <w:b/>
          <w:bCs/>
        </w:rPr>
        <w:lastRenderedPageBreak/>
        <w:t>Caso 3: Paciente J</w:t>
      </w:r>
    </w:p>
    <w:p w14:paraId="366C6939" w14:textId="77777777" w:rsidR="00C74403" w:rsidRPr="00C74403" w:rsidRDefault="00C74403" w:rsidP="00C74403"/>
    <w:p w14:paraId="780D8C17" w14:textId="77777777" w:rsidR="00C74403" w:rsidRPr="00C74403" w:rsidRDefault="00C74403" w:rsidP="00C74403">
      <w:r w:rsidRPr="00C74403">
        <w:t>La señora J. tiene 68 años y estudios secundarios, es ama de casa. Su marido informa de que ha comenzado a tener problemas de memoria como dejarse el fuego encendido después de cocinar, problemas de atención y concentración, así como del estado de ánimo, mostrando irritabilidad y rigidez en su rutina diaria. Asimismo, la paciente ha sufrido un enlentecimiento de su discurso, dificultades en la articulación, frases más simples y cortas con tendencia a producir errores gramaticales.</w:t>
      </w:r>
    </w:p>
    <w:p w14:paraId="3AC44D23" w14:textId="77777777" w:rsidR="00C74403" w:rsidRPr="00C74403" w:rsidRDefault="00C74403" w:rsidP="00C74403"/>
    <w:p w14:paraId="17CFF815" w14:textId="77777777" w:rsidR="00C74403" w:rsidRPr="00C74403" w:rsidRDefault="00C74403" w:rsidP="00C74403">
      <w:r w:rsidRPr="00C74403">
        <w:t xml:space="preserve">La evaluación neuropsicológica muestra una afectación significativa de su memoria tanto verbal como visual. Su memoria visual está afectada por su pobre habilidad visoespacial y </w:t>
      </w:r>
      <w:proofErr w:type="spellStart"/>
      <w:r w:rsidRPr="00C74403">
        <w:t>visoconstructiva</w:t>
      </w:r>
      <w:proofErr w:type="spellEnd"/>
      <w:r w:rsidRPr="00C74403">
        <w:t xml:space="preserve">, que se hacen evidentes en la copia de dibujos del Weschler </w:t>
      </w:r>
      <w:proofErr w:type="spellStart"/>
      <w:r w:rsidRPr="00C74403">
        <w:t>Memory</w:t>
      </w:r>
      <w:proofErr w:type="spellEnd"/>
      <w:r w:rsidRPr="00C74403">
        <w:t xml:space="preserve"> </w:t>
      </w:r>
      <w:proofErr w:type="spellStart"/>
      <w:r w:rsidRPr="00C74403">
        <w:t>Scale</w:t>
      </w:r>
      <w:proofErr w:type="spellEnd"/>
      <w:r w:rsidRPr="00C74403">
        <w:t xml:space="preserve">-III.  Además, da muy pocas respuestas correctas en la prueba de Orientación de líneas en la que no son necesarias habilidades constructivas, pero sí </w:t>
      </w:r>
      <w:proofErr w:type="spellStart"/>
      <w:r w:rsidRPr="00C74403">
        <w:t>visoperceptivas</w:t>
      </w:r>
      <w:proofErr w:type="spellEnd"/>
      <w:r w:rsidRPr="00C74403">
        <w:t>. También una grave afectación de la planificación/secuenciación de movimientos (secuencias de movimientos manuales): por ejemplo: palma-puño-canto.</w:t>
      </w:r>
    </w:p>
    <w:p w14:paraId="206CF23B" w14:textId="77777777" w:rsidR="00C74403" w:rsidRPr="00C74403" w:rsidRDefault="00C74403" w:rsidP="00C74403"/>
    <w:p w14:paraId="0E95888B" w14:textId="77777777" w:rsidR="00C74403" w:rsidRPr="00C74403" w:rsidRDefault="00C74403" w:rsidP="00C74403">
      <w:r w:rsidRPr="00C74403">
        <w:t xml:space="preserve">Cuando se le pasó la prueba de las historias (Memoria lógica del WMS-III) que consiste en escuchar una historia y pasado un periodo de tiempo reproducir el máximo de información posible, no mostró pérdida de información en el recuerdo demorado. </w:t>
      </w:r>
    </w:p>
    <w:p w14:paraId="19A3FE70" w14:textId="77777777" w:rsidR="00C74403" w:rsidRPr="00C74403" w:rsidRDefault="00C74403" w:rsidP="00C74403"/>
    <w:p w14:paraId="4364BC2B" w14:textId="77777777" w:rsidR="00C74403" w:rsidRPr="00C74403" w:rsidRDefault="00C74403" w:rsidP="00C74403">
      <w:r w:rsidRPr="00C74403">
        <w:t xml:space="preserve">En la prueba de listas de palabras (California Verbal </w:t>
      </w:r>
      <w:proofErr w:type="spellStart"/>
      <w:r w:rsidRPr="00C74403">
        <w:t>Learning</w:t>
      </w:r>
      <w:proofErr w:type="spellEnd"/>
      <w:r w:rsidRPr="00C74403">
        <w:t xml:space="preserve"> Test) en la que hay que retener 16 palabras de 4 categorías, pero mezcladas, tuvo un pobre rendimiento. No obstante, mejoraba cuando se le proporcionaba la clave semántica (se le decía las categorías presentes), aunque aumentaba el número de intrusiones y errores. Su rendimiento mejoró mucho en la prueba de reconocimiento, aunque también hubo presencia de falsos positivos (palabras que se cree haber escuchado pero que en realidad no aparecieron). </w:t>
      </w:r>
    </w:p>
    <w:p w14:paraId="0A93A148" w14:textId="77777777" w:rsidR="00C74403" w:rsidRPr="00C74403" w:rsidRDefault="00C74403" w:rsidP="00C74403"/>
    <w:p w14:paraId="5C9EEA99" w14:textId="77777777" w:rsidR="00C74403" w:rsidRPr="00C74403" w:rsidRDefault="00C74403" w:rsidP="00C74403">
      <w:r w:rsidRPr="00C74403">
        <w:t xml:space="preserve">La paciente muestra problemas de inhibición en </w:t>
      </w:r>
      <w:proofErr w:type="gramStart"/>
      <w:r w:rsidRPr="00C74403">
        <w:t>el test</w:t>
      </w:r>
      <w:proofErr w:type="gramEnd"/>
      <w:r w:rsidRPr="00C74403">
        <w:t xml:space="preserve"> de </w:t>
      </w:r>
      <w:proofErr w:type="spellStart"/>
      <w:r w:rsidRPr="00C74403">
        <w:t>Stroop</w:t>
      </w:r>
      <w:proofErr w:type="spellEnd"/>
      <w:r w:rsidRPr="00C74403">
        <w:t xml:space="preserve">, prueba en la que es incapaz de inhibir el nombre para decir la tinta de la palabra. Así como dificultades para realizar la prueba 2-back, en la que hay que mantener dos letras y decir si la letra que aparece es o no es la penúltima que apareció. </w:t>
      </w:r>
    </w:p>
    <w:p w14:paraId="579AC633" w14:textId="77777777" w:rsidR="00C74403" w:rsidRPr="00C74403" w:rsidRDefault="00C74403" w:rsidP="00C74403"/>
    <w:p w14:paraId="67B26B77" w14:textId="34A771D3" w:rsidR="00C74403" w:rsidRDefault="00C74403" w:rsidP="00C74403">
      <w:r w:rsidRPr="00C74403">
        <w:t xml:space="preserve">La prueba de predicción del tiempo atmosférico es una tarea de clasificación probabilística que consiste en que el paciente recibe un conjunto de cartas con distintos símbolos geométricos que deben clasificar en dos categorías (lluvioso/soleado). El paciente recibe un </w:t>
      </w:r>
      <w:proofErr w:type="spellStart"/>
      <w:r w:rsidRPr="00C74403">
        <w:t>feedback</w:t>
      </w:r>
      <w:proofErr w:type="spellEnd"/>
      <w:r w:rsidRPr="00C74403">
        <w:t xml:space="preserve"> probabilístico, es decir, hay algunos símbolos que se asocian con mayor probabilidad a un grupo que a otro (bien/mal clasificado). La paciente, a pesar de su buen conocimiento explícito sobre las instrucciones y el funcionamiento de la tarea, mostró un rendimiento inferior al de su grupo normativo.</w:t>
      </w:r>
    </w:p>
    <w:p w14:paraId="16C68C3D" w14:textId="7A66AC2C" w:rsidR="00A2500E" w:rsidRDefault="00A2500E" w:rsidP="00C74403"/>
    <w:p w14:paraId="4FE8141C" w14:textId="15586764" w:rsidR="00DD6A8D" w:rsidRDefault="00DD6A8D" w:rsidP="00C74403"/>
    <w:p w14:paraId="7B832C69" w14:textId="724BA41D" w:rsidR="00DD6A8D" w:rsidRDefault="00DD6A8D" w:rsidP="00C74403"/>
    <w:p w14:paraId="5AE3E2FF" w14:textId="73883137" w:rsidR="00DD6A8D" w:rsidRDefault="00DD6A8D" w:rsidP="00C74403"/>
    <w:p w14:paraId="4AD5105A" w14:textId="6AE132D2" w:rsidR="00DD6A8D" w:rsidRDefault="00DD6A8D" w:rsidP="00C74403"/>
    <w:p w14:paraId="5C67923B" w14:textId="0C61C9AA" w:rsidR="00DD6A8D" w:rsidRDefault="00DD6A8D" w:rsidP="00C74403"/>
    <w:p w14:paraId="1E822546" w14:textId="77777777" w:rsidR="00DD6A8D" w:rsidRDefault="00DD6A8D" w:rsidP="00C74403"/>
    <w:p w14:paraId="7806794F" w14:textId="77777777" w:rsidR="00A2500E" w:rsidRPr="00A2500E" w:rsidRDefault="00A2500E" w:rsidP="00A2500E">
      <w:pPr>
        <w:rPr>
          <w:b/>
        </w:rPr>
      </w:pPr>
      <w:r w:rsidRPr="00A2500E">
        <w:rPr>
          <w:b/>
        </w:rPr>
        <w:lastRenderedPageBreak/>
        <w:t xml:space="preserve">Trabajo supervisado en clase: </w:t>
      </w:r>
    </w:p>
    <w:p w14:paraId="2B68B3C7" w14:textId="77777777" w:rsidR="00A2500E" w:rsidRPr="00A2500E" w:rsidRDefault="00A2500E" w:rsidP="00A2500E">
      <w:pPr>
        <w:rPr>
          <w:b/>
        </w:rPr>
      </w:pPr>
    </w:p>
    <w:p w14:paraId="6AC5984E" w14:textId="77777777" w:rsidR="00A2500E" w:rsidRPr="00A2500E" w:rsidRDefault="00A2500E" w:rsidP="00A2500E">
      <w:pPr>
        <w:rPr>
          <w:bCs/>
          <w:u w:val="single"/>
        </w:rPr>
      </w:pPr>
      <w:r w:rsidRPr="00A2500E">
        <w:rPr>
          <w:bCs/>
          <w:u w:val="single"/>
        </w:rPr>
        <w:t>Parte 1. Descripción de pruebas neuropsicológicas</w:t>
      </w:r>
    </w:p>
    <w:p w14:paraId="3970DF53" w14:textId="77777777" w:rsidR="00A2500E" w:rsidRPr="00A2500E" w:rsidRDefault="00A2500E" w:rsidP="00A2500E">
      <w:pPr>
        <w:rPr>
          <w:b/>
        </w:rPr>
      </w:pPr>
    </w:p>
    <w:tbl>
      <w:tblPr>
        <w:tblStyle w:val="Tablaconcuadrcula"/>
        <w:tblW w:w="8650" w:type="dxa"/>
        <w:tblLook w:val="04A0" w:firstRow="1" w:lastRow="0" w:firstColumn="1" w:lastColumn="0" w:noHBand="0" w:noVBand="1"/>
      </w:tblPr>
      <w:tblGrid>
        <w:gridCol w:w="3788"/>
        <w:gridCol w:w="4862"/>
      </w:tblGrid>
      <w:tr w:rsidR="00A2500E" w:rsidRPr="00A2500E" w14:paraId="37210D5B" w14:textId="77777777" w:rsidTr="0095646C">
        <w:tc>
          <w:tcPr>
            <w:tcW w:w="3788" w:type="dxa"/>
            <w:vAlign w:val="center"/>
          </w:tcPr>
          <w:p w14:paraId="3A3437B6" w14:textId="77777777" w:rsidR="00A2500E" w:rsidRPr="00A2500E" w:rsidRDefault="00A2500E" w:rsidP="0095646C">
            <w:pPr>
              <w:pStyle w:val="NormalWeb"/>
              <w:spacing w:line="276" w:lineRule="auto"/>
              <w:jc w:val="center"/>
              <w:rPr>
                <w:b/>
                <w:color w:val="000000" w:themeColor="text1"/>
                <w:szCs w:val="24"/>
              </w:rPr>
            </w:pPr>
            <w:r w:rsidRPr="00A2500E">
              <w:rPr>
                <w:b/>
                <w:color w:val="000000" w:themeColor="text1"/>
                <w:szCs w:val="24"/>
              </w:rPr>
              <w:t>Prueba</w:t>
            </w:r>
          </w:p>
        </w:tc>
        <w:tc>
          <w:tcPr>
            <w:tcW w:w="4862" w:type="dxa"/>
          </w:tcPr>
          <w:p w14:paraId="004A22AE" w14:textId="77777777" w:rsidR="00A2500E" w:rsidRPr="00A2500E" w:rsidRDefault="00A2500E" w:rsidP="0095646C">
            <w:pPr>
              <w:pStyle w:val="NormalWeb"/>
              <w:spacing w:line="276" w:lineRule="auto"/>
              <w:jc w:val="center"/>
              <w:rPr>
                <w:b/>
                <w:color w:val="000000" w:themeColor="text1"/>
                <w:szCs w:val="24"/>
              </w:rPr>
            </w:pPr>
            <w:r w:rsidRPr="00A2500E">
              <w:rPr>
                <w:b/>
                <w:color w:val="000000" w:themeColor="text1"/>
                <w:szCs w:val="24"/>
              </w:rPr>
              <w:t>Sistema/s</w:t>
            </w:r>
          </w:p>
        </w:tc>
      </w:tr>
      <w:tr w:rsidR="00A2500E" w:rsidRPr="00A2500E" w14:paraId="2BAB71E5" w14:textId="77777777" w:rsidTr="0095646C">
        <w:tc>
          <w:tcPr>
            <w:tcW w:w="3788" w:type="dxa"/>
            <w:vAlign w:val="center"/>
          </w:tcPr>
          <w:p w14:paraId="0A0A32FB"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Repetir 3 palabras inmediatamente</w:t>
            </w:r>
          </w:p>
        </w:tc>
        <w:tc>
          <w:tcPr>
            <w:tcW w:w="4862" w:type="dxa"/>
          </w:tcPr>
          <w:p w14:paraId="44527DA8" w14:textId="77777777" w:rsidR="00A2500E" w:rsidRPr="00A2500E" w:rsidRDefault="00A2500E" w:rsidP="0095646C">
            <w:pPr>
              <w:pStyle w:val="NormalWeb"/>
              <w:spacing w:line="276" w:lineRule="auto"/>
              <w:rPr>
                <w:color w:val="000000" w:themeColor="text1"/>
                <w:szCs w:val="24"/>
              </w:rPr>
            </w:pPr>
          </w:p>
        </w:tc>
      </w:tr>
      <w:tr w:rsidR="00A2500E" w:rsidRPr="00A2500E" w14:paraId="21C6186F" w14:textId="77777777" w:rsidTr="0095646C">
        <w:trPr>
          <w:trHeight w:val="592"/>
        </w:trPr>
        <w:tc>
          <w:tcPr>
            <w:tcW w:w="3788" w:type="dxa"/>
            <w:vAlign w:val="center"/>
          </w:tcPr>
          <w:p w14:paraId="6B3D2C30"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Contar hacia atrás de 3 en 3</w:t>
            </w:r>
          </w:p>
        </w:tc>
        <w:tc>
          <w:tcPr>
            <w:tcW w:w="4862" w:type="dxa"/>
          </w:tcPr>
          <w:p w14:paraId="24D53103" w14:textId="77777777" w:rsidR="00A2500E" w:rsidRPr="00A2500E" w:rsidRDefault="00A2500E" w:rsidP="0095646C">
            <w:pPr>
              <w:pStyle w:val="NormalWeb"/>
              <w:spacing w:line="276" w:lineRule="auto"/>
              <w:rPr>
                <w:color w:val="000000" w:themeColor="text1"/>
                <w:szCs w:val="24"/>
              </w:rPr>
            </w:pPr>
          </w:p>
        </w:tc>
      </w:tr>
      <w:tr w:rsidR="00A2500E" w:rsidRPr="00A2500E" w14:paraId="08816932" w14:textId="77777777" w:rsidTr="0095646C">
        <w:trPr>
          <w:trHeight w:val="621"/>
        </w:trPr>
        <w:tc>
          <w:tcPr>
            <w:tcW w:w="3788" w:type="dxa"/>
            <w:vAlign w:val="center"/>
          </w:tcPr>
          <w:p w14:paraId="47A413B8"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Seguir instrucciones y doblar un papel</w:t>
            </w:r>
          </w:p>
        </w:tc>
        <w:tc>
          <w:tcPr>
            <w:tcW w:w="4862" w:type="dxa"/>
          </w:tcPr>
          <w:p w14:paraId="7C9558ED" w14:textId="77777777" w:rsidR="00A2500E" w:rsidRPr="00A2500E" w:rsidRDefault="00A2500E" w:rsidP="0095646C">
            <w:pPr>
              <w:pStyle w:val="NormalWeb"/>
              <w:spacing w:line="276" w:lineRule="auto"/>
              <w:rPr>
                <w:color w:val="000000" w:themeColor="text1"/>
                <w:szCs w:val="24"/>
              </w:rPr>
            </w:pPr>
          </w:p>
        </w:tc>
      </w:tr>
      <w:tr w:rsidR="00A2500E" w:rsidRPr="00A2500E" w14:paraId="7043ED65" w14:textId="77777777" w:rsidTr="0095646C">
        <w:trPr>
          <w:trHeight w:val="893"/>
        </w:trPr>
        <w:tc>
          <w:tcPr>
            <w:tcW w:w="3788" w:type="dxa"/>
            <w:vAlign w:val="center"/>
          </w:tcPr>
          <w:p w14:paraId="67AD689F"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Leer una frase y hacer lo que dice</w:t>
            </w:r>
          </w:p>
        </w:tc>
        <w:tc>
          <w:tcPr>
            <w:tcW w:w="4862" w:type="dxa"/>
          </w:tcPr>
          <w:p w14:paraId="02938437" w14:textId="77777777" w:rsidR="00A2500E" w:rsidRPr="00A2500E" w:rsidRDefault="00A2500E" w:rsidP="0095646C">
            <w:pPr>
              <w:pStyle w:val="NormalWeb"/>
              <w:spacing w:line="276" w:lineRule="auto"/>
              <w:rPr>
                <w:color w:val="000000" w:themeColor="text1"/>
                <w:szCs w:val="24"/>
              </w:rPr>
            </w:pPr>
          </w:p>
        </w:tc>
      </w:tr>
      <w:tr w:rsidR="00A2500E" w:rsidRPr="00A2500E" w14:paraId="0F41ACA0" w14:textId="77777777" w:rsidTr="0095646C">
        <w:tc>
          <w:tcPr>
            <w:tcW w:w="3788" w:type="dxa"/>
            <w:vAlign w:val="center"/>
          </w:tcPr>
          <w:p w14:paraId="78F73D77"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Escribir una frase</w:t>
            </w:r>
          </w:p>
        </w:tc>
        <w:tc>
          <w:tcPr>
            <w:tcW w:w="4862" w:type="dxa"/>
          </w:tcPr>
          <w:p w14:paraId="3FFE063A" w14:textId="77777777" w:rsidR="00A2500E" w:rsidRPr="00A2500E" w:rsidRDefault="00A2500E" w:rsidP="0095646C">
            <w:pPr>
              <w:pStyle w:val="NormalWeb"/>
              <w:spacing w:line="276" w:lineRule="auto"/>
              <w:rPr>
                <w:color w:val="000000" w:themeColor="text1"/>
                <w:szCs w:val="24"/>
              </w:rPr>
            </w:pPr>
          </w:p>
        </w:tc>
      </w:tr>
      <w:tr w:rsidR="00A2500E" w:rsidRPr="00A2500E" w14:paraId="32137EE6" w14:textId="77777777" w:rsidTr="0095646C">
        <w:tc>
          <w:tcPr>
            <w:tcW w:w="3788" w:type="dxa"/>
            <w:vAlign w:val="center"/>
          </w:tcPr>
          <w:p w14:paraId="65882986"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Copiar un dibujo</w:t>
            </w:r>
          </w:p>
        </w:tc>
        <w:tc>
          <w:tcPr>
            <w:tcW w:w="4862" w:type="dxa"/>
          </w:tcPr>
          <w:p w14:paraId="33ADEABF" w14:textId="77777777" w:rsidR="00A2500E" w:rsidRPr="00A2500E" w:rsidRDefault="00A2500E" w:rsidP="0095646C">
            <w:pPr>
              <w:pStyle w:val="NormalWeb"/>
              <w:spacing w:line="276" w:lineRule="auto"/>
              <w:rPr>
                <w:color w:val="000000" w:themeColor="text1"/>
                <w:szCs w:val="24"/>
              </w:rPr>
            </w:pPr>
          </w:p>
        </w:tc>
      </w:tr>
      <w:tr w:rsidR="00A2500E" w:rsidRPr="00A2500E" w14:paraId="733D4DAA" w14:textId="77777777" w:rsidTr="0095646C">
        <w:tc>
          <w:tcPr>
            <w:tcW w:w="3788" w:type="dxa"/>
            <w:vAlign w:val="center"/>
          </w:tcPr>
          <w:p w14:paraId="30F80B68"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Lista de palabras</w:t>
            </w:r>
          </w:p>
        </w:tc>
        <w:tc>
          <w:tcPr>
            <w:tcW w:w="4862" w:type="dxa"/>
          </w:tcPr>
          <w:p w14:paraId="36DA640E" w14:textId="77777777" w:rsidR="00A2500E" w:rsidRPr="00A2500E" w:rsidRDefault="00A2500E" w:rsidP="0095646C">
            <w:pPr>
              <w:pStyle w:val="NormalWeb"/>
              <w:spacing w:line="276" w:lineRule="auto"/>
              <w:rPr>
                <w:color w:val="000000" w:themeColor="text1"/>
                <w:szCs w:val="24"/>
              </w:rPr>
            </w:pPr>
          </w:p>
        </w:tc>
      </w:tr>
      <w:tr w:rsidR="00A2500E" w:rsidRPr="00A2500E" w14:paraId="2FF3F87B" w14:textId="77777777" w:rsidTr="0095646C">
        <w:trPr>
          <w:trHeight w:val="592"/>
        </w:trPr>
        <w:tc>
          <w:tcPr>
            <w:tcW w:w="3788" w:type="dxa"/>
            <w:vAlign w:val="center"/>
          </w:tcPr>
          <w:p w14:paraId="11D97822"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Recuperación con clave semántica</w:t>
            </w:r>
          </w:p>
        </w:tc>
        <w:tc>
          <w:tcPr>
            <w:tcW w:w="4862" w:type="dxa"/>
          </w:tcPr>
          <w:p w14:paraId="5EE2701D" w14:textId="77777777" w:rsidR="00A2500E" w:rsidRPr="00A2500E" w:rsidRDefault="00A2500E" w:rsidP="0095646C">
            <w:pPr>
              <w:pStyle w:val="NormalWeb"/>
              <w:spacing w:line="276" w:lineRule="auto"/>
              <w:rPr>
                <w:color w:val="000000" w:themeColor="text1"/>
                <w:szCs w:val="24"/>
              </w:rPr>
            </w:pPr>
          </w:p>
        </w:tc>
      </w:tr>
      <w:tr w:rsidR="00A2500E" w:rsidRPr="00A2500E" w14:paraId="30DC134B" w14:textId="77777777" w:rsidTr="0095646C">
        <w:tc>
          <w:tcPr>
            <w:tcW w:w="3788" w:type="dxa"/>
            <w:vAlign w:val="center"/>
          </w:tcPr>
          <w:p w14:paraId="3D904865"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Reconocimiento de palabras vistas anteriormente</w:t>
            </w:r>
          </w:p>
        </w:tc>
        <w:tc>
          <w:tcPr>
            <w:tcW w:w="4862" w:type="dxa"/>
          </w:tcPr>
          <w:p w14:paraId="63362FFE" w14:textId="77777777" w:rsidR="00A2500E" w:rsidRPr="00A2500E" w:rsidRDefault="00A2500E" w:rsidP="0095646C">
            <w:pPr>
              <w:pStyle w:val="NormalWeb"/>
              <w:spacing w:line="276" w:lineRule="auto"/>
              <w:rPr>
                <w:color w:val="000000" w:themeColor="text1"/>
                <w:szCs w:val="24"/>
              </w:rPr>
            </w:pPr>
          </w:p>
        </w:tc>
      </w:tr>
      <w:tr w:rsidR="00A2500E" w:rsidRPr="00A2500E" w14:paraId="735B912F" w14:textId="77777777" w:rsidTr="0095646C">
        <w:tc>
          <w:tcPr>
            <w:tcW w:w="3788" w:type="dxa"/>
            <w:vAlign w:val="center"/>
          </w:tcPr>
          <w:p w14:paraId="05DCECEE"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Decir palabras que empiecen por F</w:t>
            </w:r>
          </w:p>
        </w:tc>
        <w:tc>
          <w:tcPr>
            <w:tcW w:w="4862" w:type="dxa"/>
          </w:tcPr>
          <w:p w14:paraId="077A2149" w14:textId="77777777" w:rsidR="00A2500E" w:rsidRPr="00A2500E" w:rsidRDefault="00A2500E" w:rsidP="0095646C">
            <w:pPr>
              <w:pStyle w:val="NormalWeb"/>
              <w:spacing w:line="276" w:lineRule="auto"/>
              <w:rPr>
                <w:color w:val="000000" w:themeColor="text1"/>
                <w:szCs w:val="24"/>
              </w:rPr>
            </w:pPr>
          </w:p>
        </w:tc>
      </w:tr>
      <w:tr w:rsidR="00A2500E" w:rsidRPr="00A2500E" w14:paraId="1B085DAC" w14:textId="77777777" w:rsidTr="0095646C">
        <w:tc>
          <w:tcPr>
            <w:tcW w:w="3788" w:type="dxa"/>
            <w:vAlign w:val="center"/>
          </w:tcPr>
          <w:p w14:paraId="1ADDA399"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No repetir palabras que empiecen por F anteriormente dichas</w:t>
            </w:r>
          </w:p>
        </w:tc>
        <w:tc>
          <w:tcPr>
            <w:tcW w:w="4862" w:type="dxa"/>
          </w:tcPr>
          <w:p w14:paraId="43D9F13C" w14:textId="77777777" w:rsidR="00A2500E" w:rsidRPr="00A2500E" w:rsidRDefault="00A2500E" w:rsidP="0095646C">
            <w:pPr>
              <w:pStyle w:val="NormalWeb"/>
              <w:spacing w:line="276" w:lineRule="auto"/>
              <w:rPr>
                <w:color w:val="000000" w:themeColor="text1"/>
                <w:szCs w:val="24"/>
              </w:rPr>
            </w:pPr>
          </w:p>
        </w:tc>
      </w:tr>
      <w:tr w:rsidR="00A2500E" w:rsidRPr="00A2500E" w14:paraId="4F9667ED" w14:textId="77777777" w:rsidTr="0095646C">
        <w:tc>
          <w:tcPr>
            <w:tcW w:w="3788" w:type="dxa"/>
            <w:vAlign w:val="center"/>
          </w:tcPr>
          <w:p w14:paraId="2AFE3EEA"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Decir ejemplares de la categoría “cocina”</w:t>
            </w:r>
          </w:p>
        </w:tc>
        <w:tc>
          <w:tcPr>
            <w:tcW w:w="4862" w:type="dxa"/>
          </w:tcPr>
          <w:p w14:paraId="76C07005" w14:textId="77777777" w:rsidR="00A2500E" w:rsidRPr="00A2500E" w:rsidRDefault="00A2500E" w:rsidP="0095646C">
            <w:pPr>
              <w:pStyle w:val="NormalWeb"/>
              <w:spacing w:line="276" w:lineRule="auto"/>
              <w:rPr>
                <w:color w:val="000000" w:themeColor="text1"/>
                <w:szCs w:val="24"/>
              </w:rPr>
            </w:pPr>
          </w:p>
        </w:tc>
      </w:tr>
      <w:tr w:rsidR="00A2500E" w:rsidRPr="00A2500E" w14:paraId="05D4E7B2" w14:textId="77777777" w:rsidTr="0095646C">
        <w:trPr>
          <w:trHeight w:val="592"/>
        </w:trPr>
        <w:tc>
          <w:tcPr>
            <w:tcW w:w="3788" w:type="dxa"/>
            <w:vAlign w:val="center"/>
          </w:tcPr>
          <w:p w14:paraId="581DCF87"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Clave de números</w:t>
            </w:r>
          </w:p>
        </w:tc>
        <w:tc>
          <w:tcPr>
            <w:tcW w:w="4862" w:type="dxa"/>
          </w:tcPr>
          <w:p w14:paraId="0AAF657B" w14:textId="77777777" w:rsidR="00A2500E" w:rsidRPr="00A2500E" w:rsidRDefault="00A2500E" w:rsidP="0095646C">
            <w:pPr>
              <w:pStyle w:val="NormalWeb"/>
              <w:spacing w:line="276" w:lineRule="auto"/>
              <w:rPr>
                <w:color w:val="000000" w:themeColor="text1"/>
                <w:szCs w:val="24"/>
              </w:rPr>
            </w:pPr>
          </w:p>
        </w:tc>
      </w:tr>
      <w:tr w:rsidR="00A2500E" w:rsidRPr="00A2500E" w14:paraId="36C63AF6" w14:textId="77777777" w:rsidTr="0095646C">
        <w:trPr>
          <w:trHeight w:val="592"/>
        </w:trPr>
        <w:tc>
          <w:tcPr>
            <w:tcW w:w="3788" w:type="dxa"/>
            <w:vAlign w:val="center"/>
          </w:tcPr>
          <w:p w14:paraId="53C93A21"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Reproducir un dibujo</w:t>
            </w:r>
          </w:p>
        </w:tc>
        <w:tc>
          <w:tcPr>
            <w:tcW w:w="4862" w:type="dxa"/>
          </w:tcPr>
          <w:p w14:paraId="69C7F31B" w14:textId="77777777" w:rsidR="00A2500E" w:rsidRPr="00A2500E" w:rsidRDefault="00A2500E" w:rsidP="0095646C">
            <w:pPr>
              <w:pStyle w:val="NormalWeb"/>
              <w:spacing w:line="276" w:lineRule="auto"/>
              <w:rPr>
                <w:color w:val="000000" w:themeColor="text1"/>
                <w:szCs w:val="24"/>
              </w:rPr>
            </w:pPr>
          </w:p>
        </w:tc>
      </w:tr>
      <w:tr w:rsidR="00A2500E" w:rsidRPr="00A2500E" w14:paraId="45AFA192" w14:textId="77777777" w:rsidTr="0095646C">
        <w:trPr>
          <w:trHeight w:val="592"/>
        </w:trPr>
        <w:tc>
          <w:tcPr>
            <w:tcW w:w="3788" w:type="dxa"/>
            <w:vAlign w:val="center"/>
          </w:tcPr>
          <w:p w14:paraId="6DD0B546"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Reproducir una secuencia manual</w:t>
            </w:r>
          </w:p>
        </w:tc>
        <w:tc>
          <w:tcPr>
            <w:tcW w:w="4862" w:type="dxa"/>
          </w:tcPr>
          <w:p w14:paraId="7AC72A53" w14:textId="77777777" w:rsidR="00A2500E" w:rsidRPr="00A2500E" w:rsidRDefault="00A2500E" w:rsidP="0095646C">
            <w:pPr>
              <w:pStyle w:val="NormalWeb"/>
              <w:spacing w:line="276" w:lineRule="auto"/>
              <w:rPr>
                <w:color w:val="000000" w:themeColor="text1"/>
                <w:szCs w:val="24"/>
              </w:rPr>
            </w:pPr>
          </w:p>
        </w:tc>
      </w:tr>
      <w:tr w:rsidR="00A2500E" w:rsidRPr="00A2500E" w14:paraId="46740C00" w14:textId="77777777" w:rsidTr="0095646C">
        <w:tc>
          <w:tcPr>
            <w:tcW w:w="3788" w:type="dxa"/>
            <w:vAlign w:val="center"/>
          </w:tcPr>
          <w:p w14:paraId="7DD63BC5"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 xml:space="preserve">Test de </w:t>
            </w:r>
            <w:proofErr w:type="spellStart"/>
            <w:r w:rsidRPr="00A2500E">
              <w:rPr>
                <w:color w:val="000000" w:themeColor="text1"/>
                <w:szCs w:val="24"/>
              </w:rPr>
              <w:t>Stroop</w:t>
            </w:r>
            <w:proofErr w:type="spellEnd"/>
          </w:p>
        </w:tc>
        <w:tc>
          <w:tcPr>
            <w:tcW w:w="4862" w:type="dxa"/>
          </w:tcPr>
          <w:p w14:paraId="1EBFFDB0" w14:textId="77777777" w:rsidR="00A2500E" w:rsidRPr="00A2500E" w:rsidRDefault="00A2500E" w:rsidP="0095646C">
            <w:pPr>
              <w:pStyle w:val="NormalWeb"/>
              <w:spacing w:line="276" w:lineRule="auto"/>
              <w:rPr>
                <w:color w:val="000000" w:themeColor="text1"/>
                <w:szCs w:val="24"/>
              </w:rPr>
            </w:pPr>
          </w:p>
        </w:tc>
      </w:tr>
      <w:tr w:rsidR="00A2500E" w:rsidRPr="00A2500E" w14:paraId="050323ED" w14:textId="77777777" w:rsidTr="0095646C">
        <w:tc>
          <w:tcPr>
            <w:tcW w:w="3788" w:type="dxa"/>
            <w:vAlign w:val="center"/>
          </w:tcPr>
          <w:p w14:paraId="6CFD2547"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N-back</w:t>
            </w:r>
          </w:p>
        </w:tc>
        <w:tc>
          <w:tcPr>
            <w:tcW w:w="4862" w:type="dxa"/>
          </w:tcPr>
          <w:p w14:paraId="468C075C" w14:textId="77777777" w:rsidR="00A2500E" w:rsidRPr="00A2500E" w:rsidRDefault="00A2500E" w:rsidP="0095646C">
            <w:pPr>
              <w:pStyle w:val="NormalWeb"/>
              <w:spacing w:line="276" w:lineRule="auto"/>
              <w:rPr>
                <w:color w:val="000000" w:themeColor="text1"/>
                <w:szCs w:val="24"/>
              </w:rPr>
            </w:pPr>
          </w:p>
        </w:tc>
      </w:tr>
      <w:tr w:rsidR="00A2500E" w:rsidRPr="00A2500E" w14:paraId="69773EED" w14:textId="77777777" w:rsidTr="0095646C">
        <w:trPr>
          <w:trHeight w:val="390"/>
        </w:trPr>
        <w:tc>
          <w:tcPr>
            <w:tcW w:w="3788" w:type="dxa"/>
            <w:vAlign w:val="center"/>
          </w:tcPr>
          <w:p w14:paraId="6485E3DB" w14:textId="77777777" w:rsidR="00A2500E" w:rsidRPr="00A2500E" w:rsidRDefault="00A2500E" w:rsidP="0095646C">
            <w:pPr>
              <w:pStyle w:val="NormalWeb"/>
              <w:spacing w:line="276" w:lineRule="auto"/>
              <w:rPr>
                <w:color w:val="000000" w:themeColor="text1"/>
                <w:szCs w:val="24"/>
              </w:rPr>
            </w:pPr>
            <w:r w:rsidRPr="00A2500E">
              <w:rPr>
                <w:color w:val="000000" w:themeColor="text1"/>
                <w:szCs w:val="24"/>
              </w:rPr>
              <w:t>Predicción del tiempo atmosférico</w:t>
            </w:r>
          </w:p>
        </w:tc>
        <w:tc>
          <w:tcPr>
            <w:tcW w:w="4862" w:type="dxa"/>
          </w:tcPr>
          <w:p w14:paraId="7F834190" w14:textId="77777777" w:rsidR="00A2500E" w:rsidRPr="00A2500E" w:rsidRDefault="00A2500E" w:rsidP="0095646C">
            <w:pPr>
              <w:pStyle w:val="NormalWeb"/>
              <w:spacing w:line="276" w:lineRule="auto"/>
              <w:rPr>
                <w:color w:val="000000" w:themeColor="text1"/>
                <w:szCs w:val="24"/>
              </w:rPr>
            </w:pPr>
          </w:p>
        </w:tc>
      </w:tr>
    </w:tbl>
    <w:p w14:paraId="70458363" w14:textId="1F205213" w:rsidR="00072DC7" w:rsidRDefault="00072DC7" w:rsidP="00A2500E">
      <w:pPr>
        <w:rPr>
          <w:bCs/>
          <w:u w:val="single"/>
        </w:rPr>
      </w:pPr>
    </w:p>
    <w:p w14:paraId="35F95D1F" w14:textId="3A764D45" w:rsidR="00DD6A8D" w:rsidRDefault="00DD6A8D" w:rsidP="00A2500E">
      <w:pPr>
        <w:rPr>
          <w:bCs/>
          <w:u w:val="single"/>
        </w:rPr>
      </w:pPr>
    </w:p>
    <w:p w14:paraId="677F3631" w14:textId="164EE5BF" w:rsidR="00DD6A8D" w:rsidRDefault="00DD6A8D" w:rsidP="00A2500E">
      <w:pPr>
        <w:rPr>
          <w:bCs/>
          <w:u w:val="single"/>
        </w:rPr>
      </w:pPr>
    </w:p>
    <w:p w14:paraId="6BD09219" w14:textId="3B81AE63" w:rsidR="00DD6A8D" w:rsidRDefault="00DD6A8D" w:rsidP="00A2500E">
      <w:pPr>
        <w:rPr>
          <w:bCs/>
          <w:u w:val="single"/>
        </w:rPr>
      </w:pPr>
    </w:p>
    <w:p w14:paraId="790BD59E" w14:textId="560EFD71" w:rsidR="00DD6A8D" w:rsidRDefault="00DD6A8D" w:rsidP="00A2500E">
      <w:pPr>
        <w:rPr>
          <w:bCs/>
          <w:u w:val="single"/>
        </w:rPr>
      </w:pPr>
    </w:p>
    <w:p w14:paraId="181DB963" w14:textId="475DBC91" w:rsidR="00DD6A8D" w:rsidRDefault="00DD6A8D" w:rsidP="00A2500E">
      <w:pPr>
        <w:rPr>
          <w:bCs/>
          <w:u w:val="single"/>
        </w:rPr>
      </w:pPr>
    </w:p>
    <w:p w14:paraId="7217E9F4" w14:textId="1A772955" w:rsidR="00DD6A8D" w:rsidRDefault="00DD6A8D" w:rsidP="00A2500E">
      <w:pPr>
        <w:rPr>
          <w:bCs/>
          <w:u w:val="single"/>
        </w:rPr>
      </w:pPr>
    </w:p>
    <w:p w14:paraId="687966BC" w14:textId="146737BB" w:rsidR="00DD6A8D" w:rsidRDefault="00DD6A8D" w:rsidP="00A2500E">
      <w:pPr>
        <w:rPr>
          <w:bCs/>
          <w:u w:val="single"/>
        </w:rPr>
      </w:pPr>
    </w:p>
    <w:p w14:paraId="56D1B6F5" w14:textId="4664AD6B" w:rsidR="00DD6A8D" w:rsidRDefault="00DD6A8D" w:rsidP="00A2500E">
      <w:pPr>
        <w:rPr>
          <w:bCs/>
          <w:u w:val="single"/>
        </w:rPr>
      </w:pPr>
    </w:p>
    <w:p w14:paraId="1F5DC89A" w14:textId="77777777" w:rsidR="00DD6A8D" w:rsidRDefault="00DD6A8D" w:rsidP="00A2500E">
      <w:pPr>
        <w:rPr>
          <w:bCs/>
          <w:u w:val="single"/>
        </w:rPr>
      </w:pPr>
    </w:p>
    <w:p w14:paraId="4D5284D4" w14:textId="77777777" w:rsidR="00072DC7" w:rsidRDefault="00072DC7" w:rsidP="00A2500E">
      <w:pPr>
        <w:rPr>
          <w:bCs/>
          <w:u w:val="single"/>
        </w:rPr>
      </w:pPr>
    </w:p>
    <w:p w14:paraId="618C3332" w14:textId="701AC05C" w:rsidR="00A2500E" w:rsidRPr="00A2500E" w:rsidRDefault="00A2500E" w:rsidP="00A2500E">
      <w:pPr>
        <w:rPr>
          <w:bCs/>
          <w:u w:val="single"/>
        </w:rPr>
      </w:pPr>
      <w:r w:rsidRPr="00A2500E">
        <w:rPr>
          <w:bCs/>
          <w:u w:val="single"/>
        </w:rPr>
        <w:lastRenderedPageBreak/>
        <w:t>Parte 2. Resolución de los casos clínicos</w:t>
      </w:r>
    </w:p>
    <w:p w14:paraId="5A94FF98" w14:textId="77777777" w:rsidR="00A2500E" w:rsidRPr="00A2500E" w:rsidRDefault="00A2500E" w:rsidP="00A2500E">
      <w:pPr>
        <w:rPr>
          <w:b/>
        </w:rPr>
      </w:pPr>
    </w:p>
    <w:p w14:paraId="211E62C8" w14:textId="77777777" w:rsidR="00A2500E" w:rsidRPr="0086573D" w:rsidRDefault="00A2500E" w:rsidP="00A2500E">
      <w:pPr>
        <w:pStyle w:val="Prrafodelista"/>
        <w:numPr>
          <w:ilvl w:val="0"/>
          <w:numId w:val="27"/>
        </w:numPr>
        <w:spacing w:after="0" w:line="240" w:lineRule="auto"/>
        <w:jc w:val="left"/>
        <w:rPr>
          <w:rFonts w:ascii="Segoe UI" w:hAnsi="Segoe UI" w:cs="Segoe UI"/>
          <w:b/>
          <w:bCs/>
        </w:rPr>
      </w:pPr>
      <w:r w:rsidRPr="0086573D">
        <w:rPr>
          <w:rFonts w:ascii="Segoe UI" w:hAnsi="Segoe UI" w:cs="Segoe UI"/>
          <w:b/>
          <w:bCs/>
        </w:rPr>
        <w:t>Preguntas sobre el Caso 1: A.M</w:t>
      </w:r>
    </w:p>
    <w:p w14:paraId="25C05019" w14:textId="77777777" w:rsidR="00A2500E" w:rsidRPr="00A2500E" w:rsidRDefault="00A2500E" w:rsidP="00A2500E">
      <w:pPr>
        <w:pStyle w:val="NormalWeb"/>
        <w:numPr>
          <w:ilvl w:val="0"/>
          <w:numId w:val="30"/>
        </w:numPr>
        <w:spacing w:after="400" w:afterAutospacing="0"/>
        <w:ind w:left="357" w:hanging="357"/>
        <w:contextualSpacing w:val="0"/>
      </w:pPr>
      <w:r w:rsidRPr="00A2500E">
        <w:t>¿Qué miden las pruebas representadas en la gráfica 1: denominación de dibujos (enseñar un dibujo y decir qué es) y emparejamiento palabra-dibujo (dibujo de una casa, palabra “casa”)?</w:t>
      </w:r>
    </w:p>
    <w:p w14:paraId="5DCDA6D2" w14:textId="77777777" w:rsidR="00A2500E" w:rsidRPr="00A2500E" w:rsidRDefault="00A2500E" w:rsidP="00A2500E">
      <w:pPr>
        <w:pStyle w:val="NormalWeb"/>
        <w:numPr>
          <w:ilvl w:val="0"/>
          <w:numId w:val="30"/>
        </w:numPr>
        <w:spacing w:after="400" w:afterAutospacing="0"/>
        <w:ind w:left="357" w:hanging="357"/>
        <w:contextualSpacing w:val="0"/>
      </w:pPr>
      <w:r w:rsidRPr="00A2500E">
        <w:t xml:space="preserve">¿Qué mide la prueba de </w:t>
      </w:r>
      <w:proofErr w:type="spellStart"/>
      <w:r w:rsidRPr="00A2500E">
        <w:t>Crovitz</w:t>
      </w:r>
      <w:proofErr w:type="spellEnd"/>
      <w:r w:rsidRPr="00A2500E">
        <w:t xml:space="preserve"> descrita anteriormente? Desde el punto de vista temporal ¿qué acontecimientos recuerda mejor A.M recientes o remotos?</w:t>
      </w:r>
    </w:p>
    <w:p w14:paraId="3585BB07" w14:textId="77777777" w:rsidR="00A2500E" w:rsidRPr="00A2500E" w:rsidRDefault="00A2500E" w:rsidP="00A2500E">
      <w:pPr>
        <w:pStyle w:val="NormalWeb"/>
        <w:numPr>
          <w:ilvl w:val="0"/>
          <w:numId w:val="30"/>
        </w:numPr>
        <w:spacing w:after="400" w:afterAutospacing="0"/>
        <w:ind w:left="357" w:hanging="357"/>
        <w:contextualSpacing w:val="0"/>
      </w:pPr>
      <w:r w:rsidRPr="00A2500E">
        <w:t>¿Qué sistema/s de memoria tiene alterados o preservados A.M? ¿Por qué?</w:t>
      </w:r>
    </w:p>
    <w:p w14:paraId="6664D53B" w14:textId="77777777" w:rsidR="00A2500E" w:rsidRPr="00A2500E" w:rsidRDefault="00A2500E" w:rsidP="00A2500E">
      <w:pPr>
        <w:pStyle w:val="NormalWeb"/>
        <w:numPr>
          <w:ilvl w:val="0"/>
          <w:numId w:val="30"/>
        </w:numPr>
        <w:spacing w:after="400" w:afterAutospacing="0"/>
        <w:ind w:left="357" w:hanging="357"/>
        <w:contextualSpacing w:val="0"/>
      </w:pPr>
      <w:r w:rsidRPr="00A2500E">
        <w:t>Semejanzas y diferencias con el caso H.M (sistemas de memoria alterados, gradiente temporal de amnesia).</w:t>
      </w:r>
    </w:p>
    <w:p w14:paraId="45552288" w14:textId="75E045D4" w:rsidR="00A2500E" w:rsidRPr="00A2500E" w:rsidRDefault="00A2500E" w:rsidP="00A2500E">
      <w:pPr>
        <w:pStyle w:val="NormalWeb"/>
        <w:numPr>
          <w:ilvl w:val="0"/>
          <w:numId w:val="30"/>
        </w:numPr>
        <w:spacing w:after="400" w:afterAutospacing="0"/>
        <w:ind w:left="357" w:hanging="357"/>
        <w:contextualSpacing w:val="0"/>
      </w:pPr>
      <w:r w:rsidRPr="00A2500E">
        <w:t>¿A qué teoría sobre la memoria declarativa (</w:t>
      </w:r>
      <w:proofErr w:type="spellStart"/>
      <w:proofErr w:type="gramStart"/>
      <w:r w:rsidRPr="00A2500E">
        <w:t>T.</w:t>
      </w:r>
      <w:r w:rsidR="0086573D">
        <w:t>Unitaria</w:t>
      </w:r>
      <w:proofErr w:type="spellEnd"/>
      <w:proofErr w:type="gramEnd"/>
      <w:r w:rsidRPr="00A2500E">
        <w:t xml:space="preserve"> vs </w:t>
      </w:r>
      <w:proofErr w:type="spellStart"/>
      <w:r w:rsidRPr="00A2500E">
        <w:t>T.Episódica</w:t>
      </w:r>
      <w:proofErr w:type="spellEnd"/>
      <w:r w:rsidRPr="00A2500E">
        <w:t>) aporta evidencia empírica el tipo de alteración de A.M?</w:t>
      </w:r>
    </w:p>
    <w:p w14:paraId="6E1A9D09" w14:textId="77777777" w:rsidR="00A2500E" w:rsidRPr="00A2500E" w:rsidRDefault="00A2500E" w:rsidP="00A2500E">
      <w:pPr>
        <w:pStyle w:val="NormalWeb"/>
        <w:numPr>
          <w:ilvl w:val="0"/>
          <w:numId w:val="30"/>
        </w:numPr>
        <w:spacing w:after="400" w:afterAutospacing="0"/>
        <w:ind w:left="357" w:hanging="357"/>
        <w:contextualSpacing w:val="0"/>
      </w:pPr>
      <w:r w:rsidRPr="00A2500E">
        <w:t>Pregunta de relación con otras asignaturas: ¿El trastorno de lenguaje de este paciente es léxico o morfosintáctico? ¿A qué tipo de Afasia se parece este trastorno? ¿Por qué?</w:t>
      </w:r>
    </w:p>
    <w:p w14:paraId="0E07561D" w14:textId="77777777" w:rsidR="00A2500E" w:rsidRPr="0086573D" w:rsidRDefault="00A2500E" w:rsidP="00A2500E">
      <w:pPr>
        <w:pStyle w:val="NormalWeb"/>
        <w:numPr>
          <w:ilvl w:val="0"/>
          <w:numId w:val="27"/>
        </w:numPr>
        <w:spacing w:after="400" w:afterAutospacing="0"/>
        <w:contextualSpacing w:val="0"/>
        <w:rPr>
          <w:b/>
          <w:bCs/>
        </w:rPr>
      </w:pPr>
      <w:r w:rsidRPr="0086573D">
        <w:rPr>
          <w:b/>
          <w:bCs/>
        </w:rPr>
        <w:t>Preguntas sobre el Caso 2: R.</w:t>
      </w:r>
    </w:p>
    <w:p w14:paraId="4A7F431E" w14:textId="77777777" w:rsidR="00A2500E" w:rsidRPr="00A2500E" w:rsidRDefault="00A2500E" w:rsidP="00A2500E">
      <w:pPr>
        <w:pStyle w:val="Prrafodelista"/>
        <w:numPr>
          <w:ilvl w:val="0"/>
          <w:numId w:val="31"/>
        </w:numPr>
        <w:spacing w:after="400" w:line="240" w:lineRule="auto"/>
        <w:ind w:left="357" w:hanging="357"/>
        <w:contextualSpacing w:val="0"/>
        <w:rPr>
          <w:rFonts w:ascii="Segoe UI" w:hAnsi="Segoe UI" w:cs="Segoe UI"/>
        </w:rPr>
      </w:pPr>
      <w:r w:rsidRPr="00A2500E">
        <w:rPr>
          <w:rFonts w:ascii="Segoe UI" w:hAnsi="Segoe UI" w:cs="Segoe UI"/>
        </w:rPr>
        <w:t xml:space="preserve">¿En qué grado y momento temporal de la evolución de la enfermedad están afectados los distintos sistemas de memoria? ¿Qué síntomas lo justifican? Ordena cronológicamente la afectación de los distintos sistemas/subsistemas. </w:t>
      </w:r>
    </w:p>
    <w:p w14:paraId="0F3EB2AA" w14:textId="77777777" w:rsidR="00A2500E" w:rsidRPr="00A2500E" w:rsidRDefault="00A2500E" w:rsidP="00A2500E">
      <w:pPr>
        <w:pStyle w:val="Prrafodelista"/>
        <w:numPr>
          <w:ilvl w:val="0"/>
          <w:numId w:val="31"/>
        </w:numPr>
        <w:spacing w:after="400" w:line="240" w:lineRule="auto"/>
        <w:ind w:left="357" w:hanging="357"/>
        <w:contextualSpacing w:val="0"/>
        <w:rPr>
          <w:rFonts w:ascii="Segoe UI" w:hAnsi="Segoe UI" w:cs="Segoe UI"/>
        </w:rPr>
      </w:pPr>
      <w:r w:rsidRPr="00A2500E">
        <w:rPr>
          <w:rFonts w:ascii="Segoe UI" w:hAnsi="Segoe UI" w:cs="Segoe UI"/>
        </w:rPr>
        <w:t>¿Cuál se podría considerar la principal afectación de la memoria en esta enfermedad? Concretar sistema y subsistema de memoria implicado.</w:t>
      </w:r>
    </w:p>
    <w:p w14:paraId="7358D249" w14:textId="77777777" w:rsidR="00A2500E" w:rsidRPr="00A2500E" w:rsidRDefault="00A2500E" w:rsidP="00A2500E">
      <w:pPr>
        <w:pStyle w:val="Prrafodelista"/>
        <w:numPr>
          <w:ilvl w:val="0"/>
          <w:numId w:val="31"/>
        </w:numPr>
        <w:spacing w:after="400" w:line="240" w:lineRule="auto"/>
        <w:ind w:left="357" w:hanging="357"/>
        <w:contextualSpacing w:val="0"/>
        <w:rPr>
          <w:rFonts w:ascii="Segoe UI" w:hAnsi="Segoe UI" w:cs="Segoe UI"/>
        </w:rPr>
      </w:pPr>
      <w:r w:rsidRPr="00A2500E">
        <w:rPr>
          <w:rFonts w:ascii="Segoe UI" w:hAnsi="Segoe UI" w:cs="Segoe UI"/>
        </w:rPr>
        <w:t xml:space="preserve">Analiza los fallos de lenguaje en el seguimiento de los 20 meses y en el seguimiento de los 2 años: ¿Qué sistema de memoria es el responsable de los fallos en la Etapa 2? ¿Y en la Etapa 3? </w:t>
      </w:r>
    </w:p>
    <w:p w14:paraId="31883301" w14:textId="77777777" w:rsidR="00A2500E" w:rsidRPr="00A2500E" w:rsidRDefault="00A2500E" w:rsidP="00A2500E">
      <w:pPr>
        <w:pStyle w:val="Prrafodelista"/>
        <w:numPr>
          <w:ilvl w:val="0"/>
          <w:numId w:val="31"/>
        </w:numPr>
        <w:spacing w:after="400" w:line="240" w:lineRule="auto"/>
        <w:ind w:left="357" w:hanging="357"/>
        <w:contextualSpacing w:val="0"/>
        <w:rPr>
          <w:rFonts w:ascii="Segoe UI" w:hAnsi="Segoe UI" w:cs="Segoe UI"/>
        </w:rPr>
      </w:pPr>
      <w:r w:rsidRPr="00A2500E">
        <w:rPr>
          <w:rFonts w:ascii="Segoe UI" w:hAnsi="Segoe UI" w:cs="Segoe UI"/>
        </w:rPr>
        <w:t>Pregunta de relación con otras asignaturas: ¿El problema de lenguaje de esta paciente es léxico o morfosintáctico? ¿Con qué verbos tendrán más dificultades los irregulares o los regulares?</w:t>
      </w:r>
    </w:p>
    <w:p w14:paraId="51198A33" w14:textId="77777777" w:rsidR="00A2500E" w:rsidRPr="00A2500E" w:rsidRDefault="00A2500E" w:rsidP="00A2500E">
      <w:pPr>
        <w:pStyle w:val="Prrafodelista"/>
        <w:numPr>
          <w:ilvl w:val="0"/>
          <w:numId w:val="31"/>
        </w:numPr>
        <w:spacing w:after="400" w:line="240" w:lineRule="auto"/>
        <w:ind w:left="357" w:hanging="357"/>
        <w:contextualSpacing w:val="0"/>
        <w:rPr>
          <w:rFonts w:ascii="Segoe UI" w:hAnsi="Segoe UI" w:cs="Segoe UI"/>
        </w:rPr>
      </w:pPr>
      <w:r w:rsidRPr="00A2500E">
        <w:rPr>
          <w:rFonts w:ascii="Segoe UI" w:hAnsi="Segoe UI" w:cs="Segoe UI"/>
        </w:rPr>
        <w:t xml:space="preserve">¿Qué tipo de amnesia presenta la paciente en la Etapa 2? ¿Y en la Etapa 3? </w:t>
      </w:r>
    </w:p>
    <w:p w14:paraId="5BD7A263" w14:textId="77777777" w:rsidR="00A2500E" w:rsidRPr="00A2500E" w:rsidRDefault="00A2500E" w:rsidP="00A2500E">
      <w:pPr>
        <w:pStyle w:val="Prrafodelista"/>
        <w:numPr>
          <w:ilvl w:val="0"/>
          <w:numId w:val="31"/>
        </w:numPr>
        <w:spacing w:after="400" w:line="240" w:lineRule="auto"/>
        <w:ind w:left="357" w:hanging="357"/>
        <w:contextualSpacing w:val="0"/>
        <w:rPr>
          <w:rFonts w:ascii="Segoe UI" w:hAnsi="Segoe UI" w:cs="Segoe UI"/>
        </w:rPr>
      </w:pPr>
      <w:r w:rsidRPr="00A2500E">
        <w:rPr>
          <w:rFonts w:ascii="Segoe UI" w:hAnsi="Segoe UI" w:cs="Segoe UI"/>
        </w:rPr>
        <w:t>Por los síntomas que presenta la paciente ¿se trata de una demencia cortical o subcortical?</w:t>
      </w:r>
    </w:p>
    <w:p w14:paraId="7A7DA453" w14:textId="77777777" w:rsidR="00A2500E" w:rsidRPr="0086573D" w:rsidRDefault="00A2500E" w:rsidP="00A2500E">
      <w:pPr>
        <w:pStyle w:val="NormalWeb"/>
        <w:numPr>
          <w:ilvl w:val="0"/>
          <w:numId w:val="27"/>
        </w:numPr>
        <w:spacing w:after="400" w:afterAutospacing="0"/>
        <w:contextualSpacing w:val="0"/>
        <w:rPr>
          <w:b/>
          <w:bCs/>
        </w:rPr>
      </w:pPr>
      <w:r w:rsidRPr="0086573D">
        <w:rPr>
          <w:b/>
          <w:bCs/>
        </w:rPr>
        <w:lastRenderedPageBreak/>
        <w:t>Preguntas sobre el Caso 3: J.</w:t>
      </w:r>
    </w:p>
    <w:p w14:paraId="411607BA" w14:textId="77777777" w:rsidR="00A2500E" w:rsidRPr="00A2500E" w:rsidRDefault="00A2500E" w:rsidP="00A2500E">
      <w:pPr>
        <w:pStyle w:val="Prrafodelista"/>
        <w:numPr>
          <w:ilvl w:val="0"/>
          <w:numId w:val="32"/>
        </w:numPr>
        <w:spacing w:after="400" w:line="240" w:lineRule="auto"/>
        <w:ind w:left="357" w:hanging="357"/>
        <w:contextualSpacing w:val="0"/>
        <w:rPr>
          <w:rFonts w:ascii="Segoe UI" w:hAnsi="Segoe UI" w:cs="Segoe UI"/>
        </w:rPr>
      </w:pPr>
      <w:r w:rsidRPr="00A2500E">
        <w:rPr>
          <w:rFonts w:ascii="Segoe UI" w:hAnsi="Segoe UI" w:cs="Segoe UI"/>
        </w:rPr>
        <w:t>¿A qué sistema/subsistema de memoria pertenece cada una de las pruebas/síntomas presentados en este caso clínico?</w:t>
      </w:r>
    </w:p>
    <w:p w14:paraId="053342EA" w14:textId="77777777" w:rsidR="00A2500E" w:rsidRPr="00A2500E" w:rsidRDefault="00A2500E" w:rsidP="00A2500E">
      <w:pPr>
        <w:pStyle w:val="Prrafodelista"/>
        <w:numPr>
          <w:ilvl w:val="0"/>
          <w:numId w:val="32"/>
        </w:numPr>
        <w:spacing w:after="400" w:line="240" w:lineRule="auto"/>
        <w:ind w:left="357" w:hanging="357"/>
        <w:contextualSpacing w:val="0"/>
        <w:rPr>
          <w:rFonts w:ascii="Segoe UI" w:hAnsi="Segoe UI" w:cs="Segoe UI"/>
        </w:rPr>
      </w:pPr>
      <w:r w:rsidRPr="00A2500E">
        <w:rPr>
          <w:rFonts w:ascii="Segoe UI" w:hAnsi="Segoe UI" w:cs="Segoe UI"/>
        </w:rPr>
        <w:t>¿Cuál se podría considerar la principal afectación de la memoria en esta enfermedad? Concretar sistema y subsistema de memoria implicado.</w:t>
      </w:r>
    </w:p>
    <w:p w14:paraId="1A9AC468" w14:textId="77777777" w:rsidR="00A2500E" w:rsidRPr="00A2500E" w:rsidRDefault="00A2500E" w:rsidP="00A2500E">
      <w:pPr>
        <w:pStyle w:val="Prrafodelista"/>
        <w:numPr>
          <w:ilvl w:val="0"/>
          <w:numId w:val="32"/>
        </w:numPr>
        <w:spacing w:after="400" w:line="240" w:lineRule="auto"/>
        <w:ind w:left="357" w:hanging="357"/>
        <w:contextualSpacing w:val="0"/>
        <w:rPr>
          <w:rFonts w:ascii="Segoe UI" w:hAnsi="Segoe UI" w:cs="Segoe UI"/>
        </w:rPr>
      </w:pPr>
      <w:r w:rsidRPr="00A2500E">
        <w:rPr>
          <w:rFonts w:ascii="Segoe UI" w:hAnsi="Segoe UI" w:cs="Segoe UI"/>
        </w:rPr>
        <w:t>¿Qué información proporciona el hecho de que la paciente se beneficie de las claves semánticas y el reconocimiento en la lista de palabras?</w:t>
      </w:r>
    </w:p>
    <w:p w14:paraId="3E6D8281" w14:textId="77777777" w:rsidR="00A2500E" w:rsidRPr="00A2500E" w:rsidRDefault="00A2500E" w:rsidP="00A2500E">
      <w:pPr>
        <w:pStyle w:val="Prrafodelista"/>
        <w:numPr>
          <w:ilvl w:val="0"/>
          <w:numId w:val="32"/>
        </w:numPr>
        <w:spacing w:after="400" w:line="240" w:lineRule="auto"/>
        <w:ind w:left="357" w:hanging="357"/>
        <w:contextualSpacing w:val="0"/>
        <w:rPr>
          <w:rFonts w:ascii="Segoe UI" w:hAnsi="Segoe UI" w:cs="Segoe UI"/>
        </w:rPr>
      </w:pPr>
      <w:r w:rsidRPr="00A2500E">
        <w:rPr>
          <w:rFonts w:ascii="Segoe UI" w:hAnsi="Segoe UI" w:cs="Segoe UI"/>
        </w:rPr>
        <w:t xml:space="preserve">¿Qué componente de la memoria operativa se encarga de realizar parte del trabajo cognitivo necesario para la tarea de </w:t>
      </w:r>
      <w:proofErr w:type="spellStart"/>
      <w:r w:rsidRPr="00A2500E">
        <w:rPr>
          <w:rFonts w:ascii="Segoe UI" w:hAnsi="Segoe UI" w:cs="Segoe UI"/>
        </w:rPr>
        <w:t>Stroop</w:t>
      </w:r>
      <w:proofErr w:type="spellEnd"/>
      <w:r w:rsidRPr="00A2500E">
        <w:rPr>
          <w:rFonts w:ascii="Segoe UI" w:hAnsi="Segoe UI" w:cs="Segoe UI"/>
        </w:rPr>
        <w:t xml:space="preserve"> y la 2-Back?</w:t>
      </w:r>
    </w:p>
    <w:p w14:paraId="0A345599" w14:textId="77777777" w:rsidR="00A2500E" w:rsidRPr="00A2500E" w:rsidRDefault="00A2500E" w:rsidP="00A2500E">
      <w:pPr>
        <w:pStyle w:val="Prrafodelista"/>
        <w:numPr>
          <w:ilvl w:val="0"/>
          <w:numId w:val="32"/>
        </w:numPr>
        <w:spacing w:after="400" w:line="240" w:lineRule="auto"/>
        <w:ind w:left="357" w:hanging="357"/>
        <w:contextualSpacing w:val="0"/>
        <w:rPr>
          <w:rFonts w:ascii="Segoe UI" w:hAnsi="Segoe UI" w:cs="Segoe UI"/>
        </w:rPr>
      </w:pPr>
      <w:r w:rsidRPr="00A2500E">
        <w:rPr>
          <w:rFonts w:ascii="Segoe UI" w:hAnsi="Segoe UI" w:cs="Segoe UI"/>
        </w:rPr>
        <w:t>Relación con otras asignaturas: ¿los problemas en la producción del lenguaje de esta paciente son léxicos o morfosintácticos? ¿Con qué verbos tendrán más dificultades los irregulares o los regulares?</w:t>
      </w:r>
    </w:p>
    <w:p w14:paraId="1C049CF7" w14:textId="45FA66D1" w:rsidR="00A2500E" w:rsidRPr="00A2500E" w:rsidRDefault="00A2500E" w:rsidP="00C74403">
      <w:pPr>
        <w:pStyle w:val="Prrafodelista"/>
        <w:numPr>
          <w:ilvl w:val="0"/>
          <w:numId w:val="32"/>
        </w:numPr>
        <w:spacing w:after="400" w:line="240" w:lineRule="auto"/>
        <w:ind w:left="357" w:hanging="357"/>
        <w:contextualSpacing w:val="0"/>
        <w:rPr>
          <w:rFonts w:ascii="Segoe UI" w:hAnsi="Segoe UI" w:cs="Segoe UI"/>
        </w:rPr>
      </w:pPr>
      <w:r w:rsidRPr="00A2500E">
        <w:rPr>
          <w:rFonts w:ascii="Segoe UI" w:hAnsi="Segoe UI" w:cs="Segoe UI"/>
        </w:rPr>
        <w:t>Por los síntomas que presenta la paciente ¿se trata de una demencia cortical o subcortical?</w:t>
      </w:r>
    </w:p>
    <w:p w14:paraId="42D1A55F" w14:textId="77777777" w:rsidR="00C74403" w:rsidRPr="00C74403" w:rsidRDefault="00C74403" w:rsidP="00C74403"/>
    <w:p w14:paraId="7FC211FD" w14:textId="77777777" w:rsidR="00C74403" w:rsidRPr="00C74403" w:rsidRDefault="00C74403" w:rsidP="00C74403">
      <w:pPr>
        <w:rPr>
          <w:b/>
          <w:lang w:val="en-US"/>
        </w:rPr>
      </w:pPr>
      <w:proofErr w:type="spellStart"/>
      <w:r w:rsidRPr="00C74403">
        <w:rPr>
          <w:b/>
          <w:lang w:val="en-US"/>
        </w:rPr>
        <w:t>Bibliografía</w:t>
      </w:r>
      <w:proofErr w:type="spellEnd"/>
    </w:p>
    <w:p w14:paraId="53390701" w14:textId="77777777" w:rsidR="00C74403" w:rsidRPr="00C74403" w:rsidRDefault="00C74403" w:rsidP="00C74403">
      <w:pPr>
        <w:rPr>
          <w:lang w:val="en-US"/>
        </w:rPr>
      </w:pPr>
    </w:p>
    <w:p w14:paraId="4DCE8103" w14:textId="77777777" w:rsidR="00C74403" w:rsidRPr="00C74403" w:rsidRDefault="00C74403" w:rsidP="00C74403">
      <w:pPr>
        <w:ind w:left="709" w:hanging="709"/>
        <w:rPr>
          <w:lang w:val="en-US"/>
        </w:rPr>
      </w:pPr>
      <w:r w:rsidRPr="00C74403">
        <w:rPr>
          <w:lang w:val="en-US"/>
        </w:rPr>
        <w:t xml:space="preserve">Graham, K. S., </w:t>
      </w:r>
      <w:proofErr w:type="spellStart"/>
      <w:r w:rsidRPr="00C74403">
        <w:rPr>
          <w:lang w:val="en-US"/>
        </w:rPr>
        <w:t>Kropelnicki</w:t>
      </w:r>
      <w:proofErr w:type="spellEnd"/>
      <w:r w:rsidRPr="00C74403">
        <w:rPr>
          <w:lang w:val="en-US"/>
        </w:rPr>
        <w:t xml:space="preserve">, A., Goldman, W. P., &amp; Hodges, J. R. (2003). Two further investigations of autobiographical memory in semantic dementia. </w:t>
      </w:r>
      <w:r w:rsidRPr="00C74403">
        <w:rPr>
          <w:i/>
          <w:iCs/>
          <w:lang w:val="en-US"/>
        </w:rPr>
        <w:t>Cortex</w:t>
      </w:r>
      <w:r w:rsidRPr="00C74403">
        <w:rPr>
          <w:lang w:val="en-US"/>
        </w:rPr>
        <w:t xml:space="preserve">, </w:t>
      </w:r>
      <w:r w:rsidRPr="00C74403">
        <w:rPr>
          <w:i/>
          <w:iCs/>
          <w:lang w:val="en-US"/>
        </w:rPr>
        <w:t>39</w:t>
      </w:r>
      <w:r w:rsidRPr="00C74403">
        <w:rPr>
          <w:lang w:val="en-US"/>
        </w:rPr>
        <w:t>(4), 729-750.</w:t>
      </w:r>
    </w:p>
    <w:p w14:paraId="06382D28" w14:textId="77777777" w:rsidR="00C74403" w:rsidRPr="00C74403" w:rsidRDefault="00C74403" w:rsidP="00C74403">
      <w:pPr>
        <w:ind w:left="709" w:hanging="709"/>
        <w:rPr>
          <w:lang w:val="en-US"/>
        </w:rPr>
      </w:pPr>
      <w:r w:rsidRPr="00C74403">
        <w:rPr>
          <w:lang w:val="en-US"/>
        </w:rPr>
        <w:t xml:space="preserve">Murre, J. M., Graham, K. S., &amp; Hodges, J. R. (2001). Semantic dementia: relevance to connectionist models of long-term memory. </w:t>
      </w:r>
      <w:r w:rsidRPr="00C74403">
        <w:rPr>
          <w:i/>
          <w:iCs/>
          <w:lang w:val="en-US"/>
        </w:rPr>
        <w:t>Brain</w:t>
      </w:r>
      <w:r w:rsidRPr="00C74403">
        <w:rPr>
          <w:lang w:val="en-US"/>
        </w:rPr>
        <w:t xml:space="preserve">, </w:t>
      </w:r>
      <w:r w:rsidRPr="00C74403">
        <w:rPr>
          <w:i/>
          <w:iCs/>
          <w:lang w:val="en-US"/>
        </w:rPr>
        <w:t>124</w:t>
      </w:r>
      <w:r w:rsidRPr="00C74403">
        <w:rPr>
          <w:lang w:val="en-US"/>
        </w:rPr>
        <w:t>(4), 647-675.</w:t>
      </w:r>
    </w:p>
    <w:p w14:paraId="3428FB93" w14:textId="77777777" w:rsidR="00C74403" w:rsidRPr="00C74403" w:rsidRDefault="00C74403" w:rsidP="00C74403">
      <w:pPr>
        <w:ind w:left="709" w:hanging="709"/>
        <w:rPr>
          <w:lang w:val="en-US"/>
        </w:rPr>
      </w:pPr>
      <w:r w:rsidRPr="00C74403">
        <w:rPr>
          <w:lang w:val="en-US"/>
        </w:rPr>
        <w:t xml:space="preserve">Papanicolaou, A. C., &amp; Billingsley-Marshall, R. (2006). </w:t>
      </w:r>
      <w:r w:rsidRPr="00C74403">
        <w:rPr>
          <w:i/>
          <w:iCs/>
          <w:lang w:val="en-US"/>
        </w:rPr>
        <w:t>The amnesias: a clinical textbook of memory disorders</w:t>
      </w:r>
      <w:r w:rsidRPr="00C74403">
        <w:rPr>
          <w:lang w:val="en-US"/>
        </w:rPr>
        <w:t>. Oxford: Oxford University Press.</w:t>
      </w:r>
    </w:p>
    <w:p w14:paraId="2347F80B" w14:textId="77777777" w:rsidR="00C74403" w:rsidRPr="00C74403" w:rsidRDefault="00C74403" w:rsidP="00C74403">
      <w:pPr>
        <w:ind w:left="709" w:hanging="709"/>
      </w:pPr>
      <w:r w:rsidRPr="00C74403">
        <w:rPr>
          <w:lang w:val="en-US"/>
        </w:rPr>
        <w:t xml:space="preserve">Ullman, M. T. (2004). Contributions of memory circuits to language: The declarative/procedural model. </w:t>
      </w:r>
      <w:proofErr w:type="spellStart"/>
      <w:r w:rsidRPr="00C74403">
        <w:rPr>
          <w:i/>
          <w:iCs/>
        </w:rPr>
        <w:t>Cognition</w:t>
      </w:r>
      <w:proofErr w:type="spellEnd"/>
      <w:r w:rsidRPr="00C74403">
        <w:t xml:space="preserve">, </w:t>
      </w:r>
      <w:r w:rsidRPr="00C74403">
        <w:rPr>
          <w:i/>
          <w:iCs/>
        </w:rPr>
        <w:t>92</w:t>
      </w:r>
      <w:r w:rsidRPr="00C74403">
        <w:t>(1), 231-270.</w:t>
      </w:r>
    </w:p>
    <w:p w14:paraId="25B1FE40" w14:textId="77777777" w:rsidR="00C74403" w:rsidRPr="00B43020" w:rsidRDefault="00C74403" w:rsidP="006E5F15">
      <w:pPr>
        <w:pStyle w:val="Ttulo1"/>
      </w:pPr>
    </w:p>
    <w:p w14:paraId="47D6DAF6" w14:textId="77777777" w:rsidR="00C74403" w:rsidRPr="00B43020" w:rsidRDefault="00C74403" w:rsidP="006E5F15">
      <w:pPr>
        <w:pStyle w:val="Ttulo1"/>
      </w:pPr>
    </w:p>
    <w:p w14:paraId="4CA62363" w14:textId="77777777" w:rsidR="000225E1" w:rsidRPr="00B43020" w:rsidRDefault="000225E1" w:rsidP="006E5F15">
      <w:pPr>
        <w:pStyle w:val="Ttulo1"/>
      </w:pPr>
    </w:p>
    <w:p w14:paraId="029C8899" w14:textId="77777777" w:rsidR="000225E1" w:rsidRPr="00B43020" w:rsidRDefault="000225E1" w:rsidP="006E5F15">
      <w:pPr>
        <w:pStyle w:val="Ttulo1"/>
      </w:pPr>
    </w:p>
    <w:p w14:paraId="5C1B71F7" w14:textId="77777777" w:rsidR="00DD6A8D" w:rsidRDefault="00DD6A8D" w:rsidP="000225E1">
      <w:pPr>
        <w:rPr>
          <w:rFonts w:ascii="Arial" w:hAnsi="Arial" w:cs="Arial"/>
          <w:b/>
          <w:bCs/>
          <w:color w:val="000000" w:themeColor="text1"/>
          <w:sz w:val="44"/>
        </w:rPr>
      </w:pPr>
    </w:p>
    <w:p w14:paraId="48345B9F" w14:textId="77777777" w:rsidR="00DD6A8D" w:rsidRDefault="00DD6A8D" w:rsidP="000225E1">
      <w:pPr>
        <w:rPr>
          <w:rFonts w:ascii="Arial" w:hAnsi="Arial" w:cs="Arial"/>
          <w:b/>
          <w:bCs/>
          <w:color w:val="000000" w:themeColor="text1"/>
          <w:sz w:val="44"/>
        </w:rPr>
      </w:pPr>
    </w:p>
    <w:p w14:paraId="4A311725" w14:textId="23EFF91C" w:rsidR="000225E1" w:rsidRPr="00336B95" w:rsidRDefault="000225E1" w:rsidP="000225E1">
      <w:pPr>
        <w:rPr>
          <w:rFonts w:ascii="Arial" w:hAnsi="Arial" w:cs="Arial"/>
          <w:b/>
          <w:bCs/>
          <w:color w:val="000000" w:themeColor="text1"/>
          <w:sz w:val="44"/>
        </w:rPr>
      </w:pPr>
      <w:r w:rsidRPr="00336B95">
        <w:rPr>
          <w:rFonts w:ascii="Arial" w:hAnsi="Arial" w:cs="Arial"/>
          <w:b/>
          <w:bCs/>
          <w:color w:val="000000" w:themeColor="text1"/>
          <w:sz w:val="44"/>
        </w:rPr>
        <w:lastRenderedPageBreak/>
        <w:t xml:space="preserve">Práctica </w:t>
      </w:r>
      <w:r>
        <w:rPr>
          <w:rFonts w:ascii="Arial" w:hAnsi="Arial" w:cs="Arial"/>
          <w:b/>
          <w:bCs/>
          <w:color w:val="000000" w:themeColor="text1"/>
          <w:sz w:val="44"/>
        </w:rPr>
        <w:t>5</w:t>
      </w:r>
      <w:r w:rsidRPr="00336B95">
        <w:rPr>
          <w:rFonts w:ascii="Arial" w:hAnsi="Arial" w:cs="Arial"/>
          <w:b/>
          <w:bCs/>
          <w:color w:val="000000" w:themeColor="text1"/>
          <w:sz w:val="44"/>
        </w:rPr>
        <w:t xml:space="preserve">. </w:t>
      </w:r>
      <w:r>
        <w:rPr>
          <w:rFonts w:ascii="Arial" w:hAnsi="Arial" w:cs="Arial"/>
          <w:b/>
          <w:bCs/>
          <w:color w:val="000000" w:themeColor="text1"/>
          <w:sz w:val="44"/>
        </w:rPr>
        <w:t>Paradigmas experimentales: Memoria operativa</w:t>
      </w:r>
    </w:p>
    <w:p w14:paraId="5851BDCF" w14:textId="77777777" w:rsidR="000225E1" w:rsidRPr="00672098" w:rsidRDefault="000225E1" w:rsidP="000225E1">
      <w:pPr>
        <w:rPr>
          <w:rFonts w:ascii="Helvetica Neue" w:hAnsi="Helvetica Neue"/>
        </w:rPr>
      </w:pPr>
    </w:p>
    <w:p w14:paraId="52EB9719" w14:textId="77777777" w:rsidR="000225E1" w:rsidRPr="000225E1" w:rsidRDefault="000225E1" w:rsidP="000225E1">
      <w:pPr>
        <w:rPr>
          <w:b/>
        </w:rPr>
      </w:pPr>
      <w:r w:rsidRPr="000225E1">
        <w:rPr>
          <w:b/>
        </w:rPr>
        <w:t>Introducción</w:t>
      </w:r>
    </w:p>
    <w:p w14:paraId="33107F50" w14:textId="77777777" w:rsidR="000225E1" w:rsidRPr="000225E1" w:rsidRDefault="000225E1" w:rsidP="000225E1"/>
    <w:p w14:paraId="1AF0E2C0" w14:textId="77777777" w:rsidR="000225E1" w:rsidRPr="000225E1" w:rsidRDefault="000225E1" w:rsidP="000225E1">
      <w:r w:rsidRPr="000225E1">
        <w:t xml:space="preserve">La memoria operativa es un sistema de memoria temporal que permite mantener y manipular la información durante breves periodos de tiempo. Uno de los modelos más utilizados en Psicología Cognitiva es el modelo de cuatro componentes de Baddeley. Este modelo incluye cuatro componentes, uno de atención y funciones ejecutivas denominado ejecutivo central y tres de almacenamiento: bucle fonológico, agenda visoespacial y buffer episódico. En esta práctica se aplicarán una serie de paradigmas experimentales para evaluar distintos componentes de la memoria operativa. </w:t>
      </w:r>
    </w:p>
    <w:p w14:paraId="2637AC8E" w14:textId="77777777" w:rsidR="000225E1" w:rsidRPr="000225E1" w:rsidRDefault="000225E1" w:rsidP="000225E1"/>
    <w:p w14:paraId="40E37E08" w14:textId="77777777" w:rsidR="000225E1" w:rsidRPr="000225E1" w:rsidRDefault="000225E1" w:rsidP="000225E1">
      <w:r w:rsidRPr="000225E1">
        <w:rPr>
          <w:b/>
        </w:rPr>
        <w:t>Metodología</w:t>
      </w:r>
      <w:r w:rsidRPr="000225E1">
        <w:t>: Aprendizaje a través de la experimentación y discusión guiada.</w:t>
      </w:r>
    </w:p>
    <w:p w14:paraId="7266C674" w14:textId="77777777" w:rsidR="000225E1" w:rsidRPr="000225E1" w:rsidRDefault="000225E1" w:rsidP="000225E1"/>
    <w:p w14:paraId="6BD85044" w14:textId="77777777" w:rsidR="000225E1" w:rsidRPr="000225E1" w:rsidRDefault="000225E1" w:rsidP="000225E1">
      <w:pPr>
        <w:rPr>
          <w:bCs/>
        </w:rPr>
      </w:pPr>
      <w:r w:rsidRPr="000225E1">
        <w:rPr>
          <w:b/>
        </w:rPr>
        <w:t>Resultados de aprendizaje:</w:t>
      </w:r>
    </w:p>
    <w:p w14:paraId="648C31EB" w14:textId="77777777" w:rsidR="000225E1" w:rsidRPr="000225E1" w:rsidRDefault="000225E1" w:rsidP="000225E1">
      <w:pPr>
        <w:pStyle w:val="Prrafodelista"/>
        <w:numPr>
          <w:ilvl w:val="0"/>
          <w:numId w:val="15"/>
        </w:numPr>
        <w:spacing w:after="0" w:line="240" w:lineRule="auto"/>
        <w:jc w:val="left"/>
        <w:rPr>
          <w:rFonts w:ascii="Segoe UI" w:hAnsi="Segoe UI" w:cs="Segoe UI"/>
        </w:rPr>
      </w:pPr>
      <w:r w:rsidRPr="000225E1">
        <w:rPr>
          <w:rFonts w:ascii="Segoe UI" w:hAnsi="Segoe UI" w:cs="Segoe UI"/>
        </w:rPr>
        <w:t>Conocer los principales paradigmas experimentales utilizados para evaluar la memoria operativa y sus diferentes componentes.</w:t>
      </w:r>
    </w:p>
    <w:p w14:paraId="7163EFE4" w14:textId="77777777" w:rsidR="000225E1" w:rsidRPr="000225E1" w:rsidRDefault="000225E1" w:rsidP="000225E1">
      <w:pPr>
        <w:pStyle w:val="Prrafodelista"/>
        <w:numPr>
          <w:ilvl w:val="0"/>
          <w:numId w:val="15"/>
        </w:numPr>
        <w:spacing w:after="0" w:line="240" w:lineRule="auto"/>
        <w:jc w:val="left"/>
        <w:rPr>
          <w:rFonts w:ascii="Segoe UI" w:hAnsi="Segoe UI" w:cs="Segoe UI"/>
        </w:rPr>
      </w:pPr>
      <w:r w:rsidRPr="000225E1">
        <w:rPr>
          <w:rFonts w:ascii="Segoe UI" w:hAnsi="Segoe UI" w:cs="Segoe UI"/>
        </w:rPr>
        <w:t xml:space="preserve">Diferenciar entre el mero mantenimiento del mantenimiento y manipulación de la información. </w:t>
      </w:r>
    </w:p>
    <w:p w14:paraId="21F6F0C5" w14:textId="77777777" w:rsidR="000225E1" w:rsidRPr="000225E1" w:rsidRDefault="000225E1" w:rsidP="000225E1">
      <w:pPr>
        <w:pStyle w:val="Prrafodelista"/>
        <w:numPr>
          <w:ilvl w:val="0"/>
          <w:numId w:val="15"/>
        </w:numPr>
        <w:spacing w:after="0" w:line="240" w:lineRule="auto"/>
        <w:jc w:val="left"/>
        <w:rPr>
          <w:rFonts w:ascii="Segoe UI" w:hAnsi="Segoe UI" w:cs="Segoe UI"/>
        </w:rPr>
      </w:pPr>
      <w:r w:rsidRPr="000225E1">
        <w:rPr>
          <w:rFonts w:ascii="Segoe UI" w:hAnsi="Segoe UI" w:cs="Segoe UI"/>
        </w:rPr>
        <w:t>Diferenciar los distintos componentes de la memoria operativa.</w:t>
      </w:r>
    </w:p>
    <w:p w14:paraId="197F819F" w14:textId="77777777" w:rsidR="000225E1" w:rsidRPr="000225E1" w:rsidRDefault="000225E1" w:rsidP="000225E1">
      <w:pPr>
        <w:pStyle w:val="Prrafodelista"/>
        <w:numPr>
          <w:ilvl w:val="0"/>
          <w:numId w:val="15"/>
        </w:numPr>
        <w:spacing w:after="0" w:line="240" w:lineRule="auto"/>
        <w:jc w:val="left"/>
        <w:rPr>
          <w:rFonts w:ascii="Segoe UI" w:hAnsi="Segoe UI" w:cs="Segoe UI"/>
        </w:rPr>
      </w:pPr>
      <w:r w:rsidRPr="000225E1">
        <w:rPr>
          <w:rFonts w:ascii="Segoe UI" w:hAnsi="Segoe UI" w:cs="Segoe UI"/>
        </w:rPr>
        <w:t>Entender las variables dependientes e independientes en distintos experimentos de memoria operativa.</w:t>
      </w:r>
    </w:p>
    <w:p w14:paraId="4B9C7240" w14:textId="77777777" w:rsidR="000225E1" w:rsidRPr="000225E1" w:rsidRDefault="000225E1" w:rsidP="000225E1"/>
    <w:p w14:paraId="4BD7D1A6" w14:textId="77777777" w:rsidR="000225E1" w:rsidRPr="000225E1" w:rsidRDefault="000225E1" w:rsidP="000225E1">
      <w:pPr>
        <w:rPr>
          <w:b/>
        </w:rPr>
      </w:pPr>
      <w:r w:rsidRPr="000225E1">
        <w:rPr>
          <w:b/>
        </w:rPr>
        <w:t xml:space="preserve">Trabajo autónomo previo:  </w:t>
      </w:r>
      <w:r w:rsidRPr="000225E1">
        <w:t>no se solicita.</w:t>
      </w:r>
    </w:p>
    <w:p w14:paraId="3192A353" w14:textId="77777777" w:rsidR="000225E1" w:rsidRPr="000225E1" w:rsidRDefault="000225E1" w:rsidP="000225E1">
      <w:pPr>
        <w:rPr>
          <w:b/>
        </w:rPr>
      </w:pPr>
    </w:p>
    <w:p w14:paraId="61906EB5" w14:textId="77777777" w:rsidR="000225E1" w:rsidRPr="000225E1" w:rsidRDefault="000225E1" w:rsidP="000225E1">
      <w:pPr>
        <w:rPr>
          <w:bCs/>
        </w:rPr>
      </w:pPr>
      <w:r w:rsidRPr="000225E1">
        <w:rPr>
          <w:b/>
        </w:rPr>
        <w:t xml:space="preserve">Trabajo supervisado en clase: </w:t>
      </w:r>
      <w:r w:rsidRPr="000225E1">
        <w:rPr>
          <w:bCs/>
        </w:rPr>
        <w:t>guiados por la profesora, en parejas o grupos pequeños aplicaremos 6 experimentos.</w:t>
      </w:r>
    </w:p>
    <w:p w14:paraId="7CF4017F" w14:textId="77777777" w:rsidR="000225E1" w:rsidRPr="000225E1" w:rsidRDefault="000225E1" w:rsidP="000225E1"/>
    <w:p w14:paraId="37EA6CFC" w14:textId="77777777" w:rsidR="000225E1" w:rsidRPr="000225E1" w:rsidRDefault="000225E1" w:rsidP="000225E1">
      <w:r w:rsidRPr="000225E1">
        <w:t xml:space="preserve">Durante la realización de los experimentos se debe estar atento/a al procesamiento que se realiza para averiguar qué componente del modelo de Baddeley está trabajando (¿es información fonológica? ¿estoy escuchando mentalmente o incluso en voz alta los fonemas/sonidos del lenguaje? o ¿es información visoespacial?) y si las tareas exigen el mero mantenimiento (repetición de la información) o si hay manipulación, es decir, que el input que se recibe es distinto del output que da el participante. También hay que averiguar cuál es la variable independiente, es decir, qué factor afecta al recuerdo posterior. También se debe anotar el </w:t>
      </w:r>
      <w:proofErr w:type="spellStart"/>
      <w:r w:rsidRPr="000225E1">
        <w:t>span</w:t>
      </w:r>
      <w:proofErr w:type="spellEnd"/>
      <w:r w:rsidRPr="000225E1">
        <w:t xml:space="preserve"> o amplitud de memoria de trabajo en cada uno de los experimentos, es decir, la secuencia más larga que se ha conseguido realizar con éxito. </w:t>
      </w:r>
    </w:p>
    <w:p w14:paraId="3763BF29" w14:textId="77777777" w:rsidR="000225E1" w:rsidRPr="000225E1" w:rsidRDefault="000225E1" w:rsidP="000225E1"/>
    <w:p w14:paraId="08A969E8" w14:textId="77777777" w:rsidR="000225E1" w:rsidRPr="000225E1" w:rsidRDefault="000225E1" w:rsidP="000225E1">
      <w:pPr>
        <w:rPr>
          <w:b/>
          <w:bCs/>
        </w:rPr>
      </w:pPr>
      <w:r w:rsidRPr="000225E1">
        <w:rPr>
          <w:b/>
          <w:bCs/>
        </w:rPr>
        <w:br w:type="page"/>
      </w:r>
    </w:p>
    <w:p w14:paraId="66508CDF" w14:textId="77777777" w:rsidR="000225E1" w:rsidRPr="000225E1" w:rsidRDefault="000225E1" w:rsidP="000225E1">
      <w:pPr>
        <w:rPr>
          <w:b/>
          <w:bCs/>
        </w:rPr>
      </w:pPr>
    </w:p>
    <w:p w14:paraId="3B392B91" w14:textId="77777777" w:rsidR="000225E1" w:rsidRPr="000225E1" w:rsidRDefault="000225E1" w:rsidP="000225E1">
      <w:r w:rsidRPr="000225E1">
        <w:t xml:space="preserve">Los </w:t>
      </w:r>
      <w:r w:rsidRPr="000225E1">
        <w:rPr>
          <w:u w:val="single"/>
        </w:rPr>
        <w:t>Experimentos 1, 2 y 3</w:t>
      </w:r>
      <w:r w:rsidRPr="000225E1">
        <w:t xml:space="preserve"> se realizan en la plataforma digital </w:t>
      </w:r>
      <w:proofErr w:type="spellStart"/>
      <w:r w:rsidRPr="000225E1">
        <w:t>PsytoolKit</w:t>
      </w:r>
      <w:proofErr w:type="spellEnd"/>
      <w:r w:rsidRPr="000225E1">
        <w:t xml:space="preserve">. Cada </w:t>
      </w:r>
      <w:proofErr w:type="gramStart"/>
      <w:r w:rsidRPr="000225E1">
        <w:t>link</w:t>
      </w:r>
      <w:proofErr w:type="gramEnd"/>
      <w:r w:rsidRPr="000225E1">
        <w:t xml:space="preserve"> os lleva a una página que contiene información muy interesante y útil para seguir profundizando en los paradigmas. Para realizar el experimento deberéis ir hasta este icono y acceder a ese enlace azul: </w:t>
      </w:r>
    </w:p>
    <w:p w14:paraId="1B492A60" w14:textId="77777777" w:rsidR="000225E1" w:rsidRPr="000225E1" w:rsidRDefault="000225E1" w:rsidP="000225E1"/>
    <w:p w14:paraId="60EB7067" w14:textId="77777777" w:rsidR="000225E1" w:rsidRPr="000225E1" w:rsidRDefault="000225E1" w:rsidP="000225E1">
      <w:r w:rsidRPr="000225E1">
        <w:rPr>
          <w:noProof/>
        </w:rPr>
        <w:drawing>
          <wp:inline distT="0" distB="0" distL="0" distR="0" wp14:anchorId="53FD51F4" wp14:editId="383DD72E">
            <wp:extent cx="5396230" cy="837565"/>
            <wp:effectExtent l="0" t="0" r="1270" b="635"/>
            <wp:docPr id="31"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96230" cy="837565"/>
                    </a:xfrm>
                    <a:prstGeom prst="rect">
                      <a:avLst/>
                    </a:prstGeom>
                  </pic:spPr>
                </pic:pic>
              </a:graphicData>
            </a:graphic>
          </wp:inline>
        </w:drawing>
      </w:r>
    </w:p>
    <w:p w14:paraId="4343FCDB" w14:textId="77777777" w:rsidR="000225E1" w:rsidRPr="000225E1" w:rsidRDefault="000225E1" w:rsidP="000225E1"/>
    <w:p w14:paraId="22482471" w14:textId="77777777" w:rsidR="000225E1" w:rsidRPr="000225E1" w:rsidRDefault="000225E1" w:rsidP="000225E1">
      <w:r w:rsidRPr="000225E1">
        <w:t xml:space="preserve">Se abrirá el experimento, lo podéis realizar las veces que necesitéis para entender cómo funcionan, cuál es la variable independiente, la variable dependiente, si exige solo mantenimiento o mantenimiento y manipulación de la información y qué componente de memoria operativa se está evaluando. </w:t>
      </w:r>
    </w:p>
    <w:p w14:paraId="44AAD672" w14:textId="77777777" w:rsidR="000225E1" w:rsidRPr="000225E1" w:rsidRDefault="000225E1" w:rsidP="000225E1"/>
    <w:p w14:paraId="68F1B39F" w14:textId="77777777" w:rsidR="000225E1" w:rsidRPr="000225E1" w:rsidRDefault="000225E1" w:rsidP="000225E1">
      <w:r w:rsidRPr="000225E1">
        <w:t>Importante, en esta práctica se presenta un resumen de las instrucciones de cada experimento, pero debéis leer detenidamente las instrucciones que se os presenta al comenzar cada uno de ellos.</w:t>
      </w:r>
    </w:p>
    <w:p w14:paraId="1B84BD4C" w14:textId="77777777" w:rsidR="000225E1" w:rsidRPr="000225E1" w:rsidRDefault="000225E1" w:rsidP="000225E1"/>
    <w:p w14:paraId="4E5EBA9D" w14:textId="77777777" w:rsidR="000225E1" w:rsidRPr="000225E1" w:rsidRDefault="000225E1" w:rsidP="000225E1">
      <w:pPr>
        <w:rPr>
          <w:b/>
          <w:bCs/>
        </w:rPr>
      </w:pPr>
      <w:r w:rsidRPr="000225E1">
        <w:rPr>
          <w:b/>
          <w:bCs/>
        </w:rPr>
        <w:t>Experimento 1: Cubos de Corsi (directos)</w:t>
      </w:r>
    </w:p>
    <w:p w14:paraId="232A071B" w14:textId="77777777" w:rsidR="000225E1" w:rsidRPr="000225E1" w:rsidRDefault="00DC69D5" w:rsidP="000225E1">
      <w:pPr>
        <w:rPr>
          <w:rStyle w:val="Hipervnculo"/>
        </w:rPr>
      </w:pPr>
      <w:hyperlink r:id="rId32" w:history="1">
        <w:r w:rsidR="000225E1" w:rsidRPr="000225E1">
          <w:rPr>
            <w:rStyle w:val="Hipervnculo"/>
          </w:rPr>
          <w:t>https://www.psytoolkit.org/experiment-library/corsi.html</w:t>
        </w:r>
      </w:hyperlink>
    </w:p>
    <w:p w14:paraId="1E5F6A22" w14:textId="77777777" w:rsidR="000225E1" w:rsidRPr="000225E1" w:rsidRDefault="000225E1" w:rsidP="000225E1">
      <w:pPr>
        <w:rPr>
          <w:rStyle w:val="Hipervnculo"/>
        </w:rPr>
      </w:pPr>
    </w:p>
    <w:p w14:paraId="4D774D3A" w14:textId="77777777" w:rsidR="000225E1" w:rsidRPr="000225E1" w:rsidRDefault="000225E1" w:rsidP="000225E1">
      <w:r w:rsidRPr="000225E1">
        <w:t xml:space="preserve">Aparecerán unos cubos que se irán iluminando secuencialmente. Al escuchar la señal, se deberá hacer </w:t>
      </w:r>
      <w:proofErr w:type="spellStart"/>
      <w:proofErr w:type="gramStart"/>
      <w:r w:rsidRPr="000225E1">
        <w:t>click</w:t>
      </w:r>
      <w:proofErr w:type="spellEnd"/>
      <w:proofErr w:type="gramEnd"/>
      <w:r w:rsidRPr="000225E1">
        <w:t xml:space="preserve"> en cada cubo en el mismo orden en el que fueron presentados. </w:t>
      </w:r>
    </w:p>
    <w:p w14:paraId="74DA90B8" w14:textId="77777777" w:rsidR="000225E1" w:rsidRPr="000225E1" w:rsidRDefault="000225E1" w:rsidP="000225E1"/>
    <w:p w14:paraId="7FEEDD33" w14:textId="77777777" w:rsidR="000225E1" w:rsidRPr="000225E1" w:rsidRDefault="000225E1" w:rsidP="000225E1">
      <w:pPr>
        <w:rPr>
          <w:b/>
          <w:bCs/>
        </w:rPr>
      </w:pPr>
      <w:r w:rsidRPr="000225E1">
        <w:rPr>
          <w:b/>
          <w:bCs/>
        </w:rPr>
        <w:t>Experimento 2: Cubos de Corsi (inversos)</w:t>
      </w:r>
    </w:p>
    <w:p w14:paraId="09A8DF32" w14:textId="77777777" w:rsidR="000225E1" w:rsidRPr="000225E1" w:rsidRDefault="00DC69D5" w:rsidP="000225E1">
      <w:pPr>
        <w:rPr>
          <w:rStyle w:val="Hipervnculo"/>
        </w:rPr>
      </w:pPr>
      <w:hyperlink r:id="rId33" w:history="1">
        <w:r w:rsidR="000225E1" w:rsidRPr="000225E1">
          <w:rPr>
            <w:rStyle w:val="Hipervnculo"/>
          </w:rPr>
          <w:t>https://www.psytoolkit.org/experiment-library/backward_corsi.html</w:t>
        </w:r>
      </w:hyperlink>
    </w:p>
    <w:p w14:paraId="2E8749C5" w14:textId="77777777" w:rsidR="000225E1" w:rsidRPr="000225E1" w:rsidRDefault="000225E1" w:rsidP="000225E1">
      <w:pPr>
        <w:rPr>
          <w:rStyle w:val="Hipervnculo"/>
        </w:rPr>
      </w:pPr>
    </w:p>
    <w:p w14:paraId="1725E4C8" w14:textId="77777777" w:rsidR="000225E1" w:rsidRPr="000225E1" w:rsidRDefault="000225E1" w:rsidP="000225E1">
      <w:r w:rsidRPr="000225E1">
        <w:t xml:space="preserve">Aparecerán unos cubos que se irán iluminando secuencialmente. Al escuchar la señal, se deberá hacer </w:t>
      </w:r>
      <w:proofErr w:type="spellStart"/>
      <w:proofErr w:type="gramStart"/>
      <w:r w:rsidRPr="000225E1">
        <w:t>click</w:t>
      </w:r>
      <w:proofErr w:type="spellEnd"/>
      <w:proofErr w:type="gramEnd"/>
      <w:r w:rsidRPr="000225E1">
        <w:t xml:space="preserve"> en cada cubo en el orden inverso al que fueron presentados. </w:t>
      </w:r>
    </w:p>
    <w:p w14:paraId="23C69ACF" w14:textId="77777777" w:rsidR="000225E1" w:rsidRPr="000225E1" w:rsidRDefault="000225E1" w:rsidP="000225E1"/>
    <w:p w14:paraId="152DBBFD" w14:textId="77777777" w:rsidR="000225E1" w:rsidRPr="000225E1" w:rsidRDefault="000225E1" w:rsidP="000225E1">
      <w:pPr>
        <w:rPr>
          <w:b/>
          <w:bCs/>
        </w:rPr>
      </w:pPr>
      <w:r w:rsidRPr="000225E1">
        <w:rPr>
          <w:b/>
          <w:bCs/>
        </w:rPr>
        <w:t>Experimento 3: Tarea 2-Back</w:t>
      </w:r>
    </w:p>
    <w:p w14:paraId="169182A6" w14:textId="77777777" w:rsidR="000225E1" w:rsidRPr="000225E1" w:rsidRDefault="00DC69D5" w:rsidP="000225E1">
      <w:pPr>
        <w:rPr>
          <w:rStyle w:val="Hipervnculo"/>
        </w:rPr>
      </w:pPr>
      <w:hyperlink r:id="rId34" w:history="1">
        <w:r w:rsidR="000225E1" w:rsidRPr="000225E1">
          <w:rPr>
            <w:rStyle w:val="Hipervnculo"/>
          </w:rPr>
          <w:t>https://www.psytoolkit.org/experiment-library/nback2.html</w:t>
        </w:r>
      </w:hyperlink>
      <w:r w:rsidR="000225E1" w:rsidRPr="000225E1">
        <w:t xml:space="preserve"> </w:t>
      </w:r>
    </w:p>
    <w:p w14:paraId="674DD472" w14:textId="77777777" w:rsidR="000225E1" w:rsidRPr="000225E1" w:rsidRDefault="000225E1" w:rsidP="000225E1">
      <w:r w:rsidRPr="000225E1">
        <w:t>Se trata de una tarea N-Back en la que hay que responder si el estímulo que aparece es o no igual a 2 anteriores. Para indicar que sí es igual que 2 anteriores habrá que pulsar la letra ‘m’ (</w:t>
      </w:r>
      <w:proofErr w:type="spellStart"/>
      <w:r w:rsidRPr="000225E1">
        <w:t>memory</w:t>
      </w:r>
      <w:proofErr w:type="spellEnd"/>
      <w:r w:rsidRPr="000225E1">
        <w:t>).</w:t>
      </w:r>
    </w:p>
    <w:p w14:paraId="2FDC17D2" w14:textId="77777777" w:rsidR="000225E1" w:rsidRPr="000225E1" w:rsidRDefault="000225E1" w:rsidP="000225E1"/>
    <w:p w14:paraId="298A972D" w14:textId="77777777" w:rsidR="000225E1" w:rsidRPr="000225E1" w:rsidRDefault="000225E1" w:rsidP="000225E1"/>
    <w:p w14:paraId="44D6628D" w14:textId="77777777" w:rsidR="000225E1" w:rsidRPr="000225E1" w:rsidRDefault="000225E1" w:rsidP="000225E1">
      <w:r w:rsidRPr="000225E1">
        <w:t xml:space="preserve">Los </w:t>
      </w:r>
      <w:r w:rsidRPr="000225E1">
        <w:rPr>
          <w:u w:val="single"/>
        </w:rPr>
        <w:t xml:space="preserve">Experimentos 4,5 y 6 </w:t>
      </w:r>
      <w:r w:rsidRPr="000225E1">
        <w:t xml:space="preserve">se realizan en la plataforma digital de Timo </w:t>
      </w:r>
      <w:proofErr w:type="spellStart"/>
      <w:r w:rsidRPr="000225E1">
        <w:t>Denk</w:t>
      </w:r>
      <w:proofErr w:type="spellEnd"/>
      <w:r w:rsidRPr="000225E1">
        <w:t xml:space="preserve">. Cada </w:t>
      </w:r>
      <w:proofErr w:type="gramStart"/>
      <w:r w:rsidRPr="000225E1">
        <w:t>link</w:t>
      </w:r>
      <w:proofErr w:type="gramEnd"/>
      <w:r w:rsidRPr="000225E1">
        <w:t xml:space="preserve"> os lleva a una página que contiene la aplicación que tendréis que usar para hacer el experimento. </w:t>
      </w:r>
      <w:hyperlink r:id="rId35" w:history="1">
        <w:r w:rsidRPr="000225E1">
          <w:rPr>
            <w:rStyle w:val="Hipervnculo"/>
          </w:rPr>
          <w:t>https://tools.timodenk.com/digit-span-test</w:t>
        </w:r>
      </w:hyperlink>
    </w:p>
    <w:p w14:paraId="6F8FA6D1" w14:textId="77777777" w:rsidR="000225E1" w:rsidRPr="000225E1" w:rsidRDefault="000225E1" w:rsidP="000225E1"/>
    <w:p w14:paraId="74FF99D5" w14:textId="77777777" w:rsidR="000225E1" w:rsidRPr="000225E1" w:rsidRDefault="000225E1" w:rsidP="000225E1">
      <w:r w:rsidRPr="000225E1">
        <w:t xml:space="preserve">Con cada experimento se adjunta la configuración que debéis poner. </w:t>
      </w:r>
    </w:p>
    <w:p w14:paraId="0CBD6E9A" w14:textId="77777777" w:rsidR="000225E1" w:rsidRPr="000225E1" w:rsidRDefault="000225E1" w:rsidP="000225E1">
      <w:r w:rsidRPr="000225E1">
        <w:t xml:space="preserve">IMPORTANTE: </w:t>
      </w:r>
    </w:p>
    <w:p w14:paraId="5A48C4EA" w14:textId="77777777" w:rsidR="000225E1" w:rsidRPr="000225E1" w:rsidRDefault="000225E1" w:rsidP="000225E1">
      <w:pPr>
        <w:pStyle w:val="Prrafodelista"/>
        <w:numPr>
          <w:ilvl w:val="0"/>
          <w:numId w:val="33"/>
        </w:numPr>
        <w:spacing w:after="0" w:line="240" w:lineRule="auto"/>
        <w:jc w:val="left"/>
        <w:rPr>
          <w:rFonts w:ascii="Segoe UI" w:hAnsi="Segoe UI" w:cs="Segoe UI"/>
        </w:rPr>
      </w:pPr>
      <w:r w:rsidRPr="000225E1">
        <w:rPr>
          <w:rFonts w:ascii="Segoe UI" w:hAnsi="Segoe UI" w:cs="Segoe UI"/>
        </w:rPr>
        <w:t>La opción del sonido viene habilitada por defecto, para estos experimentos se debe deshabilitar esta opción.</w:t>
      </w:r>
    </w:p>
    <w:p w14:paraId="34B71CFA" w14:textId="77777777" w:rsidR="000225E1" w:rsidRPr="000225E1" w:rsidRDefault="000225E1" w:rsidP="000225E1">
      <w:pPr>
        <w:pStyle w:val="Prrafodelista"/>
        <w:numPr>
          <w:ilvl w:val="0"/>
          <w:numId w:val="33"/>
        </w:numPr>
        <w:spacing w:after="0" w:line="240" w:lineRule="auto"/>
        <w:jc w:val="left"/>
        <w:rPr>
          <w:rFonts w:ascii="Segoe UI" w:hAnsi="Segoe UI" w:cs="Segoe UI"/>
        </w:rPr>
      </w:pPr>
      <w:r w:rsidRPr="000225E1">
        <w:rPr>
          <w:rFonts w:ascii="Segoe UI" w:hAnsi="Segoe UI" w:cs="Segoe UI"/>
        </w:rPr>
        <w:lastRenderedPageBreak/>
        <w:t xml:space="preserve">Es posible </w:t>
      </w:r>
      <w:proofErr w:type="gramStart"/>
      <w:r w:rsidRPr="000225E1">
        <w:rPr>
          <w:rFonts w:ascii="Segoe UI" w:hAnsi="Segoe UI" w:cs="Segoe UI"/>
        </w:rPr>
        <w:t>que</w:t>
      </w:r>
      <w:proofErr w:type="gramEnd"/>
      <w:r w:rsidRPr="000225E1">
        <w:rPr>
          <w:rFonts w:ascii="Segoe UI" w:hAnsi="Segoe UI" w:cs="Segoe UI"/>
        </w:rPr>
        <w:t xml:space="preserve"> si marcáis la respuesta con el teclado numérico, no funcione correctamente, hacedlo con los otros números del teclado.</w:t>
      </w:r>
    </w:p>
    <w:p w14:paraId="344188C5" w14:textId="77777777" w:rsidR="000225E1" w:rsidRPr="000225E1" w:rsidRDefault="000225E1" w:rsidP="000225E1">
      <w:pPr>
        <w:rPr>
          <w:b/>
          <w:bCs/>
        </w:rPr>
      </w:pPr>
    </w:p>
    <w:p w14:paraId="5128C4A2" w14:textId="77777777" w:rsidR="000225E1" w:rsidRPr="000225E1" w:rsidRDefault="000225E1" w:rsidP="000225E1">
      <w:pPr>
        <w:rPr>
          <w:b/>
          <w:bCs/>
        </w:rPr>
      </w:pPr>
      <w:r w:rsidRPr="000225E1">
        <w:rPr>
          <w:b/>
          <w:bCs/>
        </w:rPr>
        <w:t>Experimento 4: Dígitos directos (forward)</w:t>
      </w:r>
    </w:p>
    <w:p w14:paraId="240C573D" w14:textId="77777777" w:rsidR="000225E1" w:rsidRPr="000225E1" w:rsidRDefault="000225E1" w:rsidP="000225E1">
      <w:r w:rsidRPr="000225E1">
        <w:t>Aparecerán secuencias crecientes de dígitos que tendréis que reproducir en el mismo orden en el que aparecen.</w:t>
      </w:r>
    </w:p>
    <w:p w14:paraId="087B9794" w14:textId="77777777" w:rsidR="000225E1" w:rsidRPr="000225E1" w:rsidRDefault="000225E1" w:rsidP="000225E1"/>
    <w:p w14:paraId="0872C922" w14:textId="77777777" w:rsidR="000225E1" w:rsidRPr="000225E1" w:rsidRDefault="000225E1" w:rsidP="000225E1">
      <w:r w:rsidRPr="000225E1">
        <w:rPr>
          <w:noProof/>
        </w:rPr>
        <w:drawing>
          <wp:inline distT="0" distB="0" distL="0" distR="0" wp14:anchorId="3774DBE0" wp14:editId="1923E3E3">
            <wp:extent cx="3459708" cy="1468890"/>
            <wp:effectExtent l="0" t="0" r="0" b="4445"/>
            <wp:docPr id="32"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472996" cy="1474532"/>
                    </a:xfrm>
                    <a:prstGeom prst="rect">
                      <a:avLst/>
                    </a:prstGeom>
                  </pic:spPr>
                </pic:pic>
              </a:graphicData>
            </a:graphic>
          </wp:inline>
        </w:drawing>
      </w:r>
    </w:p>
    <w:p w14:paraId="369AD1F4" w14:textId="77777777" w:rsidR="000225E1" w:rsidRPr="000225E1" w:rsidRDefault="000225E1" w:rsidP="000225E1"/>
    <w:p w14:paraId="6C7544BF" w14:textId="77777777" w:rsidR="000225E1" w:rsidRPr="000225E1" w:rsidRDefault="000225E1" w:rsidP="000225E1">
      <w:pPr>
        <w:rPr>
          <w:b/>
          <w:bCs/>
        </w:rPr>
      </w:pPr>
      <w:r w:rsidRPr="000225E1">
        <w:rPr>
          <w:b/>
          <w:bCs/>
        </w:rPr>
        <w:t>Experimento 5: Dígitos inversos (reverse)</w:t>
      </w:r>
    </w:p>
    <w:p w14:paraId="69DB3BAF" w14:textId="77777777" w:rsidR="000225E1" w:rsidRPr="000225E1" w:rsidRDefault="000225E1" w:rsidP="000225E1">
      <w:r w:rsidRPr="000225E1">
        <w:t>Aparecerán secuencias crecientes de dígitos que tendréis que reproducir en orden inverso en el que aparecen.</w:t>
      </w:r>
    </w:p>
    <w:p w14:paraId="1A8DA2C9" w14:textId="77777777" w:rsidR="000225E1" w:rsidRPr="000225E1" w:rsidRDefault="000225E1" w:rsidP="000225E1"/>
    <w:p w14:paraId="46AAB650" w14:textId="77777777" w:rsidR="000225E1" w:rsidRPr="000225E1" w:rsidRDefault="000225E1" w:rsidP="000225E1">
      <w:r w:rsidRPr="000225E1">
        <w:rPr>
          <w:noProof/>
        </w:rPr>
        <w:drawing>
          <wp:inline distT="0" distB="0" distL="0" distR="0" wp14:anchorId="10EA4832" wp14:editId="06E059A5">
            <wp:extent cx="3405117" cy="1503813"/>
            <wp:effectExtent l="0" t="0" r="0" b="0"/>
            <wp:docPr id="33"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15484" cy="1508391"/>
                    </a:xfrm>
                    <a:prstGeom prst="rect">
                      <a:avLst/>
                    </a:prstGeom>
                  </pic:spPr>
                </pic:pic>
              </a:graphicData>
            </a:graphic>
          </wp:inline>
        </w:drawing>
      </w:r>
    </w:p>
    <w:p w14:paraId="1E20E4DF" w14:textId="77777777" w:rsidR="000225E1" w:rsidRPr="000225E1" w:rsidRDefault="000225E1" w:rsidP="000225E1"/>
    <w:p w14:paraId="6EF8EF43" w14:textId="77777777" w:rsidR="000225E1" w:rsidRPr="000225E1" w:rsidRDefault="000225E1" w:rsidP="000225E1">
      <w:pPr>
        <w:rPr>
          <w:b/>
          <w:bCs/>
        </w:rPr>
      </w:pPr>
      <w:r w:rsidRPr="000225E1">
        <w:rPr>
          <w:b/>
          <w:bCs/>
        </w:rPr>
        <w:t>Experimento 6: Dígitos ordenados (</w:t>
      </w:r>
      <w:proofErr w:type="spellStart"/>
      <w:r w:rsidRPr="000225E1">
        <w:rPr>
          <w:b/>
          <w:bCs/>
        </w:rPr>
        <w:t>ordered</w:t>
      </w:r>
      <w:proofErr w:type="spellEnd"/>
      <w:r w:rsidRPr="000225E1">
        <w:rPr>
          <w:b/>
          <w:bCs/>
        </w:rPr>
        <w:t>)</w:t>
      </w:r>
    </w:p>
    <w:p w14:paraId="5EFFDCA4" w14:textId="77777777" w:rsidR="000225E1" w:rsidRPr="000225E1" w:rsidRDefault="000225E1" w:rsidP="000225E1">
      <w:r w:rsidRPr="000225E1">
        <w:t>Aparecerán secuencias crecientes de dígitos que tendréis que reproducir en ordenados de mayor a menor valor.</w:t>
      </w:r>
    </w:p>
    <w:p w14:paraId="18C070CC" w14:textId="77777777" w:rsidR="000225E1" w:rsidRPr="000225E1" w:rsidRDefault="000225E1" w:rsidP="000225E1"/>
    <w:p w14:paraId="29B40732" w14:textId="6DC20AE7" w:rsidR="000225E1" w:rsidRDefault="000225E1" w:rsidP="000225E1">
      <w:pPr>
        <w:rPr>
          <w:rStyle w:val="Hipervnculo"/>
          <w:rFonts w:asciiTheme="majorHAnsi" w:hAnsiTheme="majorHAnsi" w:cstheme="majorHAnsi"/>
          <w:u w:val="none"/>
        </w:rPr>
      </w:pPr>
      <w:r w:rsidRPr="000225E1">
        <w:rPr>
          <w:rStyle w:val="Hipervnculo"/>
          <w:rFonts w:asciiTheme="majorHAnsi" w:hAnsiTheme="majorHAnsi" w:cstheme="majorHAnsi"/>
          <w:noProof/>
          <w:u w:val="none"/>
        </w:rPr>
        <w:drawing>
          <wp:inline distT="0" distB="0" distL="0" distR="0" wp14:anchorId="67DBBA3F" wp14:editId="738502A3">
            <wp:extent cx="3589361" cy="1472829"/>
            <wp:effectExtent l="0" t="0" r="5080" b="635"/>
            <wp:docPr id="34"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00552" cy="1477421"/>
                    </a:xfrm>
                    <a:prstGeom prst="rect">
                      <a:avLst/>
                    </a:prstGeom>
                  </pic:spPr>
                </pic:pic>
              </a:graphicData>
            </a:graphic>
          </wp:inline>
        </w:drawing>
      </w:r>
    </w:p>
    <w:p w14:paraId="7A84CEC5" w14:textId="77777777" w:rsidR="000225E1" w:rsidRPr="004B4EA5" w:rsidRDefault="000225E1" w:rsidP="000225E1">
      <w:pPr>
        <w:rPr>
          <w:rFonts w:asciiTheme="majorHAnsi" w:hAnsiTheme="majorHAnsi" w:cstheme="majorHAnsi"/>
        </w:rPr>
      </w:pPr>
    </w:p>
    <w:p w14:paraId="3B06E1BC" w14:textId="006AAFC2" w:rsidR="00A6700E" w:rsidRDefault="00A6700E" w:rsidP="00A6700E">
      <w:pPr>
        <w:rPr>
          <w:b/>
          <w:lang w:val="en-US"/>
        </w:rPr>
      </w:pPr>
      <w:proofErr w:type="spellStart"/>
      <w:r w:rsidRPr="00C74403">
        <w:rPr>
          <w:b/>
          <w:lang w:val="en-US"/>
        </w:rPr>
        <w:t>Bibliografía</w:t>
      </w:r>
      <w:proofErr w:type="spellEnd"/>
    </w:p>
    <w:p w14:paraId="17E543D3" w14:textId="77777777" w:rsidR="003A64FE" w:rsidRPr="00C74403" w:rsidRDefault="003A64FE" w:rsidP="00A6700E">
      <w:pPr>
        <w:rPr>
          <w:b/>
          <w:lang w:val="en-US"/>
        </w:rPr>
      </w:pPr>
    </w:p>
    <w:p w14:paraId="07D04E6A" w14:textId="29746DF3" w:rsidR="00A6700E" w:rsidRPr="003A64FE" w:rsidRDefault="00DF42B1" w:rsidP="006E5F15">
      <w:pPr>
        <w:pStyle w:val="Ttulo1"/>
        <w:rPr>
          <w:rFonts w:ascii="Segoe UI" w:hAnsi="Segoe UI" w:cs="Segoe UI"/>
          <w:b w:val="0"/>
          <w:bCs/>
        </w:rPr>
      </w:pPr>
      <w:proofErr w:type="spellStart"/>
      <w:r w:rsidRPr="00DF42B1">
        <w:rPr>
          <w:rFonts w:ascii="Segoe UI" w:hAnsi="Segoe UI" w:cs="Segoe UI"/>
          <w:b w:val="0"/>
          <w:bCs/>
          <w:color w:val="222222"/>
          <w:sz w:val="20"/>
          <w:szCs w:val="20"/>
          <w:shd w:val="clear" w:color="auto" w:fill="FFFFFF"/>
          <w:lang w:val="en-US"/>
        </w:rPr>
        <w:t>Stoet</w:t>
      </w:r>
      <w:proofErr w:type="spellEnd"/>
      <w:r w:rsidRPr="00DF42B1">
        <w:rPr>
          <w:rFonts w:ascii="Segoe UI" w:hAnsi="Segoe UI" w:cs="Segoe UI"/>
          <w:b w:val="0"/>
          <w:bCs/>
          <w:color w:val="222222"/>
          <w:sz w:val="20"/>
          <w:szCs w:val="20"/>
          <w:shd w:val="clear" w:color="auto" w:fill="FFFFFF"/>
          <w:lang w:val="en-US"/>
        </w:rPr>
        <w:t xml:space="preserve">, G. (2017). </w:t>
      </w:r>
      <w:proofErr w:type="spellStart"/>
      <w:r w:rsidRPr="00DF42B1">
        <w:rPr>
          <w:rFonts w:ascii="Segoe UI" w:hAnsi="Segoe UI" w:cs="Segoe UI"/>
          <w:b w:val="0"/>
          <w:bCs/>
          <w:color w:val="222222"/>
          <w:sz w:val="20"/>
          <w:szCs w:val="20"/>
          <w:shd w:val="clear" w:color="auto" w:fill="FFFFFF"/>
          <w:lang w:val="en-US"/>
        </w:rPr>
        <w:t>PsyToolkit</w:t>
      </w:r>
      <w:proofErr w:type="spellEnd"/>
      <w:r w:rsidRPr="00DF42B1">
        <w:rPr>
          <w:rFonts w:ascii="Segoe UI" w:hAnsi="Segoe UI" w:cs="Segoe UI"/>
          <w:b w:val="0"/>
          <w:bCs/>
          <w:color w:val="222222"/>
          <w:sz w:val="20"/>
          <w:szCs w:val="20"/>
          <w:shd w:val="clear" w:color="auto" w:fill="FFFFFF"/>
          <w:lang w:val="en-US"/>
        </w:rPr>
        <w:t>: A novel web-based method for running online questionnaires and reaction-time experiments.</w:t>
      </w:r>
      <w:r w:rsidRPr="00DF42B1">
        <w:rPr>
          <w:rStyle w:val="apple-converted-space"/>
          <w:rFonts w:ascii="Segoe UI" w:hAnsi="Segoe UI" w:cs="Segoe UI"/>
          <w:b w:val="0"/>
          <w:bCs/>
          <w:color w:val="222222"/>
          <w:sz w:val="20"/>
          <w:szCs w:val="20"/>
          <w:shd w:val="clear" w:color="auto" w:fill="FFFFFF"/>
          <w:lang w:val="en-US"/>
        </w:rPr>
        <w:t> </w:t>
      </w:r>
      <w:proofErr w:type="spellStart"/>
      <w:r w:rsidRPr="00DF42B1">
        <w:rPr>
          <w:rFonts w:ascii="Segoe UI" w:hAnsi="Segoe UI" w:cs="Segoe UI"/>
          <w:b w:val="0"/>
          <w:bCs/>
          <w:i/>
          <w:iCs/>
          <w:color w:val="222222"/>
          <w:sz w:val="20"/>
          <w:szCs w:val="20"/>
        </w:rPr>
        <w:t>Teaching</w:t>
      </w:r>
      <w:proofErr w:type="spellEnd"/>
      <w:r w:rsidRPr="00DF42B1">
        <w:rPr>
          <w:rFonts w:ascii="Segoe UI" w:hAnsi="Segoe UI" w:cs="Segoe UI"/>
          <w:b w:val="0"/>
          <w:bCs/>
          <w:i/>
          <w:iCs/>
          <w:color w:val="222222"/>
          <w:sz w:val="20"/>
          <w:szCs w:val="20"/>
        </w:rPr>
        <w:t xml:space="preserve"> </w:t>
      </w:r>
      <w:proofErr w:type="spellStart"/>
      <w:r w:rsidRPr="00DF42B1">
        <w:rPr>
          <w:rFonts w:ascii="Segoe UI" w:hAnsi="Segoe UI" w:cs="Segoe UI"/>
          <w:b w:val="0"/>
          <w:bCs/>
          <w:i/>
          <w:iCs/>
          <w:color w:val="222222"/>
          <w:sz w:val="20"/>
          <w:szCs w:val="20"/>
        </w:rPr>
        <w:t>of</w:t>
      </w:r>
      <w:proofErr w:type="spellEnd"/>
      <w:r w:rsidRPr="00DF42B1">
        <w:rPr>
          <w:rFonts w:ascii="Segoe UI" w:hAnsi="Segoe UI" w:cs="Segoe UI"/>
          <w:b w:val="0"/>
          <w:bCs/>
          <w:i/>
          <w:iCs/>
          <w:color w:val="222222"/>
          <w:sz w:val="20"/>
          <w:szCs w:val="20"/>
        </w:rPr>
        <w:t xml:space="preserve"> </w:t>
      </w:r>
      <w:proofErr w:type="spellStart"/>
      <w:r w:rsidRPr="00DF42B1">
        <w:rPr>
          <w:rFonts w:ascii="Segoe UI" w:hAnsi="Segoe UI" w:cs="Segoe UI"/>
          <w:b w:val="0"/>
          <w:bCs/>
          <w:i/>
          <w:iCs/>
          <w:color w:val="222222"/>
          <w:sz w:val="20"/>
          <w:szCs w:val="20"/>
        </w:rPr>
        <w:t>Psychology</w:t>
      </w:r>
      <w:proofErr w:type="spellEnd"/>
      <w:r w:rsidRPr="00DF42B1">
        <w:rPr>
          <w:rFonts w:ascii="Segoe UI" w:hAnsi="Segoe UI" w:cs="Segoe UI"/>
          <w:b w:val="0"/>
          <w:bCs/>
          <w:color w:val="222222"/>
          <w:sz w:val="20"/>
          <w:szCs w:val="20"/>
          <w:shd w:val="clear" w:color="auto" w:fill="FFFFFF"/>
        </w:rPr>
        <w:t>,</w:t>
      </w:r>
      <w:r w:rsidRPr="00DF42B1">
        <w:rPr>
          <w:rStyle w:val="apple-converted-space"/>
          <w:rFonts w:ascii="Segoe UI" w:hAnsi="Segoe UI" w:cs="Segoe UI"/>
          <w:b w:val="0"/>
          <w:bCs/>
          <w:color w:val="222222"/>
          <w:sz w:val="20"/>
          <w:szCs w:val="20"/>
          <w:shd w:val="clear" w:color="auto" w:fill="FFFFFF"/>
        </w:rPr>
        <w:t> </w:t>
      </w:r>
      <w:r w:rsidRPr="00DF42B1">
        <w:rPr>
          <w:rFonts w:ascii="Segoe UI" w:hAnsi="Segoe UI" w:cs="Segoe UI"/>
          <w:b w:val="0"/>
          <w:bCs/>
          <w:i/>
          <w:iCs/>
          <w:color w:val="222222"/>
          <w:sz w:val="20"/>
          <w:szCs w:val="20"/>
        </w:rPr>
        <w:t>44</w:t>
      </w:r>
      <w:r w:rsidRPr="00DF42B1">
        <w:rPr>
          <w:rFonts w:ascii="Segoe UI" w:hAnsi="Segoe UI" w:cs="Segoe UI"/>
          <w:b w:val="0"/>
          <w:bCs/>
          <w:color w:val="222222"/>
          <w:sz w:val="20"/>
          <w:szCs w:val="20"/>
          <w:shd w:val="clear" w:color="auto" w:fill="FFFFFF"/>
        </w:rPr>
        <w:t>(1), 24-31.</w:t>
      </w:r>
    </w:p>
    <w:p w14:paraId="2EDC3821" w14:textId="77777777" w:rsidR="003A64FE" w:rsidRPr="00336B95" w:rsidRDefault="003A64FE" w:rsidP="003A64FE">
      <w:pPr>
        <w:rPr>
          <w:rFonts w:ascii="Arial" w:hAnsi="Arial" w:cs="Arial"/>
          <w:b/>
          <w:bCs/>
          <w:color w:val="000000" w:themeColor="text1"/>
          <w:sz w:val="44"/>
        </w:rPr>
      </w:pPr>
      <w:r w:rsidRPr="00336B95">
        <w:rPr>
          <w:rFonts w:ascii="Arial" w:hAnsi="Arial" w:cs="Arial"/>
          <w:b/>
          <w:bCs/>
          <w:color w:val="000000" w:themeColor="text1"/>
          <w:sz w:val="44"/>
        </w:rPr>
        <w:lastRenderedPageBreak/>
        <w:t xml:space="preserve">Práctica </w:t>
      </w:r>
      <w:r>
        <w:rPr>
          <w:rFonts w:ascii="Arial" w:hAnsi="Arial" w:cs="Arial"/>
          <w:b/>
          <w:bCs/>
          <w:color w:val="000000" w:themeColor="text1"/>
          <w:sz w:val="44"/>
        </w:rPr>
        <w:t>6</w:t>
      </w:r>
      <w:r w:rsidRPr="00336B95">
        <w:rPr>
          <w:rFonts w:ascii="Arial" w:hAnsi="Arial" w:cs="Arial"/>
          <w:b/>
          <w:bCs/>
          <w:color w:val="000000" w:themeColor="text1"/>
          <w:sz w:val="44"/>
        </w:rPr>
        <w:t xml:space="preserve">. </w:t>
      </w:r>
      <w:r>
        <w:rPr>
          <w:rFonts w:ascii="Arial" w:hAnsi="Arial" w:cs="Arial"/>
          <w:b/>
          <w:bCs/>
          <w:color w:val="000000" w:themeColor="text1"/>
          <w:sz w:val="44"/>
        </w:rPr>
        <w:t>Paradigmas experimentales: Reconocimiento (Saber/Recordar)</w:t>
      </w:r>
    </w:p>
    <w:p w14:paraId="51621810" w14:textId="77777777" w:rsidR="003A64FE" w:rsidRPr="00672098" w:rsidRDefault="003A64FE" w:rsidP="003A64FE">
      <w:pPr>
        <w:rPr>
          <w:rFonts w:ascii="Helvetica Neue" w:hAnsi="Helvetica Neue"/>
        </w:rPr>
      </w:pPr>
    </w:p>
    <w:p w14:paraId="3B4201FE" w14:textId="77777777" w:rsidR="003A64FE" w:rsidRPr="003A64FE" w:rsidRDefault="003A64FE" w:rsidP="003A64FE">
      <w:pPr>
        <w:rPr>
          <w:b/>
        </w:rPr>
      </w:pPr>
      <w:r w:rsidRPr="003A64FE">
        <w:rPr>
          <w:b/>
        </w:rPr>
        <w:t>Introducción</w:t>
      </w:r>
    </w:p>
    <w:p w14:paraId="6E53417E" w14:textId="77777777" w:rsidR="003A64FE" w:rsidRPr="003A64FE" w:rsidRDefault="003A64FE" w:rsidP="003A64FE"/>
    <w:p w14:paraId="0B045EE9" w14:textId="77777777" w:rsidR="003A64FE" w:rsidRPr="003A64FE" w:rsidRDefault="003A64FE" w:rsidP="003A64FE">
      <w:r w:rsidRPr="003A64FE">
        <w:t xml:space="preserve">La memoria de reconocimiento ha sido ampliamente estudiada utilizando diferentes tipos de paradigmas. Clásicamente se ha utilizado el “test de reconocimiento sí/no” en el que primero se presenta una serie de estímulos a estudiar y tras un periodo de tiempo se le presentan al sujeto los estímulos previamente presentados mezclados con otros estímulos nuevos (señuelos). El sujeto simplemente tiene que responder “si” o “no” en función de si lo ha visto previamente o no. Más recientemente, esta tarea se ha seguido desarrollando para caracterizar dos procesos que tienen lugar durante el reconocimiento: la recolección y la familiaridad. Tanto la familiaridad como la recolección generarán respuestas afirmativas (“si”), pero algunas procederán de la vaga sensación de haberlo visto previamente (familiaridad) y otras de la fuerte sensación de recordar por completo ese evento (recolección). </w:t>
      </w:r>
    </w:p>
    <w:p w14:paraId="41B9C5EB" w14:textId="77777777" w:rsidR="003A64FE" w:rsidRPr="003A64FE" w:rsidRDefault="003A64FE" w:rsidP="003A64FE"/>
    <w:p w14:paraId="0EEAA7D5" w14:textId="77777777" w:rsidR="003A64FE" w:rsidRPr="003A64FE" w:rsidRDefault="003A64FE" w:rsidP="003A64FE">
      <w:r w:rsidRPr="003A64FE">
        <w:t>Para diferenciar entre familiaridad y recolección, se ha utilizado el “paradigma saber/recordar” (</w:t>
      </w:r>
      <w:proofErr w:type="spellStart"/>
      <w:r w:rsidRPr="003A64FE">
        <w:t>know</w:t>
      </w:r>
      <w:proofErr w:type="spellEnd"/>
      <w:r w:rsidRPr="003A64FE">
        <w:t>/</w:t>
      </w:r>
      <w:proofErr w:type="spellStart"/>
      <w:r w:rsidRPr="003A64FE">
        <w:t>remember</w:t>
      </w:r>
      <w:proofErr w:type="spellEnd"/>
      <w:r w:rsidRPr="003A64FE">
        <w:t>). En este tipo de experimentos se solicita a la persona que informe sobre su sensación subjetiva, indicando si simplemente SABE que el ítem había aparecido anteriormente (familiaridad) o RECUERDA el evento en el que apareció el ítem (recolección). En ocasiones, si el sujeto indica que recuerda el evento, puede solicitarse que recupere información contextual (para verificarlo).</w:t>
      </w:r>
    </w:p>
    <w:p w14:paraId="5B355997" w14:textId="77777777" w:rsidR="003A64FE" w:rsidRPr="003A64FE" w:rsidRDefault="003A64FE" w:rsidP="003A64FE"/>
    <w:p w14:paraId="28BACD13" w14:textId="77777777" w:rsidR="003A64FE" w:rsidRPr="003A64FE" w:rsidRDefault="003A64FE" w:rsidP="003A64FE">
      <w:r w:rsidRPr="003A64FE">
        <w:rPr>
          <w:b/>
        </w:rPr>
        <w:t>Metodología</w:t>
      </w:r>
      <w:r w:rsidRPr="003A64FE">
        <w:t>: Aprendizaje a través de la experimentación, análisis de datos y discusión guiada.</w:t>
      </w:r>
    </w:p>
    <w:p w14:paraId="215A15DD" w14:textId="77777777" w:rsidR="003A64FE" w:rsidRPr="003A64FE" w:rsidRDefault="003A64FE" w:rsidP="003A64FE"/>
    <w:p w14:paraId="18058F76" w14:textId="77777777" w:rsidR="003A64FE" w:rsidRPr="003A64FE" w:rsidRDefault="003A64FE" w:rsidP="003A64FE">
      <w:pPr>
        <w:rPr>
          <w:bCs/>
        </w:rPr>
      </w:pPr>
      <w:r w:rsidRPr="003A64FE">
        <w:rPr>
          <w:b/>
        </w:rPr>
        <w:t>Resultados de aprendizaje:</w:t>
      </w:r>
    </w:p>
    <w:p w14:paraId="285D62FB" w14:textId="77777777" w:rsidR="003A64FE" w:rsidRPr="003A64FE" w:rsidRDefault="003A64FE" w:rsidP="003A64FE">
      <w:pPr>
        <w:pStyle w:val="Prrafodelista"/>
        <w:numPr>
          <w:ilvl w:val="0"/>
          <w:numId w:val="24"/>
        </w:numPr>
        <w:spacing w:after="0" w:line="240" w:lineRule="auto"/>
        <w:jc w:val="left"/>
        <w:rPr>
          <w:rFonts w:ascii="Segoe UI" w:hAnsi="Segoe UI" w:cs="Segoe UI"/>
          <w:bCs/>
        </w:rPr>
      </w:pPr>
      <w:r w:rsidRPr="003A64FE">
        <w:rPr>
          <w:rFonts w:ascii="Segoe UI" w:hAnsi="Segoe UI" w:cs="Segoe UI"/>
          <w:bCs/>
        </w:rPr>
        <w:t>Familiarizarse con la aplicación de paradigmas experimentales propios de la Psicología de la Memoria.</w:t>
      </w:r>
    </w:p>
    <w:p w14:paraId="21AB0B1B" w14:textId="77777777" w:rsidR="003A64FE" w:rsidRPr="003A64FE" w:rsidRDefault="003A64FE" w:rsidP="003A64FE">
      <w:pPr>
        <w:pStyle w:val="Prrafodelista"/>
        <w:numPr>
          <w:ilvl w:val="0"/>
          <w:numId w:val="24"/>
        </w:numPr>
        <w:spacing w:after="0" w:line="240" w:lineRule="auto"/>
        <w:jc w:val="left"/>
        <w:rPr>
          <w:rFonts w:ascii="Segoe UI" w:hAnsi="Segoe UI" w:cs="Segoe UI"/>
          <w:bCs/>
        </w:rPr>
      </w:pPr>
      <w:r w:rsidRPr="003A64FE">
        <w:rPr>
          <w:rFonts w:ascii="Segoe UI" w:hAnsi="Segoe UI" w:cs="Segoe UI"/>
          <w:bCs/>
        </w:rPr>
        <w:t>Entender los conceptos de familiaridad y recolección.</w:t>
      </w:r>
    </w:p>
    <w:p w14:paraId="39D5CF12" w14:textId="77777777" w:rsidR="003A64FE" w:rsidRPr="003A64FE" w:rsidRDefault="003A64FE" w:rsidP="003A64FE">
      <w:pPr>
        <w:pStyle w:val="Prrafodelista"/>
        <w:numPr>
          <w:ilvl w:val="0"/>
          <w:numId w:val="24"/>
        </w:numPr>
        <w:spacing w:after="0" w:line="240" w:lineRule="auto"/>
        <w:jc w:val="left"/>
        <w:rPr>
          <w:rFonts w:ascii="Segoe UI" w:hAnsi="Segoe UI" w:cs="Segoe UI"/>
          <w:bCs/>
        </w:rPr>
      </w:pPr>
      <w:r w:rsidRPr="003A64FE">
        <w:rPr>
          <w:rFonts w:ascii="Segoe UI" w:hAnsi="Segoe UI" w:cs="Segoe UI"/>
          <w:bCs/>
        </w:rPr>
        <w:t>Distinguir entre los informes subjetivos de saber y recordar.</w:t>
      </w:r>
    </w:p>
    <w:p w14:paraId="5A75AB39" w14:textId="77777777" w:rsidR="003A64FE" w:rsidRPr="003A64FE" w:rsidRDefault="003A64FE" w:rsidP="003A64FE">
      <w:pPr>
        <w:pStyle w:val="Prrafodelista"/>
        <w:numPr>
          <w:ilvl w:val="0"/>
          <w:numId w:val="24"/>
        </w:numPr>
        <w:spacing w:after="0" w:line="240" w:lineRule="auto"/>
        <w:jc w:val="left"/>
        <w:rPr>
          <w:rFonts w:ascii="Segoe UI" w:hAnsi="Segoe UI" w:cs="Segoe UI"/>
          <w:bCs/>
        </w:rPr>
      </w:pPr>
      <w:r w:rsidRPr="003A64FE">
        <w:rPr>
          <w:rFonts w:ascii="Segoe UI" w:hAnsi="Segoe UI" w:cs="Segoe UI"/>
          <w:bCs/>
        </w:rPr>
        <w:t>Aplicar la metodología experimental básica de los paradigmas de reconocimiento.</w:t>
      </w:r>
    </w:p>
    <w:p w14:paraId="6F3680B2" w14:textId="77777777" w:rsidR="003A64FE" w:rsidRPr="003A64FE" w:rsidRDefault="003A64FE" w:rsidP="003A64FE"/>
    <w:p w14:paraId="18F42873" w14:textId="77777777" w:rsidR="003A64FE" w:rsidRPr="003A64FE" w:rsidRDefault="003A64FE" w:rsidP="003A64FE">
      <w:pPr>
        <w:rPr>
          <w:b/>
        </w:rPr>
      </w:pPr>
      <w:r w:rsidRPr="003A64FE">
        <w:rPr>
          <w:b/>
        </w:rPr>
        <w:t xml:space="preserve">Trabajo autónomo previo:  </w:t>
      </w:r>
      <w:r w:rsidRPr="003A64FE">
        <w:t>no se solicita.</w:t>
      </w:r>
    </w:p>
    <w:p w14:paraId="69C079F3" w14:textId="77777777" w:rsidR="003A64FE" w:rsidRPr="003A64FE" w:rsidRDefault="003A64FE" w:rsidP="003A64FE">
      <w:pPr>
        <w:rPr>
          <w:b/>
        </w:rPr>
      </w:pPr>
    </w:p>
    <w:p w14:paraId="181345A2" w14:textId="77777777" w:rsidR="003A64FE" w:rsidRPr="003A64FE" w:rsidRDefault="003A64FE" w:rsidP="003A64FE">
      <w:pPr>
        <w:rPr>
          <w:bCs/>
        </w:rPr>
      </w:pPr>
      <w:r w:rsidRPr="003A64FE">
        <w:rPr>
          <w:b/>
        </w:rPr>
        <w:t xml:space="preserve">Trabajo supervisado en clase: </w:t>
      </w:r>
      <w:r w:rsidRPr="003A64FE">
        <w:rPr>
          <w:bCs/>
        </w:rPr>
        <w:t xml:space="preserve">la profesora aplicará el experimento (presentación de estímulos, instrucciones…). Posteriormente se realizará el análisis y discusión conjunta de los datos. </w:t>
      </w:r>
    </w:p>
    <w:p w14:paraId="04E38905" w14:textId="77777777" w:rsidR="00A46C5E" w:rsidRDefault="00A46C5E" w:rsidP="003A64FE">
      <w:pPr>
        <w:rPr>
          <w:bCs/>
        </w:rPr>
      </w:pPr>
    </w:p>
    <w:p w14:paraId="75AF1B0C" w14:textId="2FC3C82F" w:rsidR="003A64FE" w:rsidRPr="003A64FE" w:rsidRDefault="003A64FE" w:rsidP="003A64FE">
      <w:pPr>
        <w:rPr>
          <w:bCs/>
        </w:rPr>
      </w:pPr>
      <w:r w:rsidRPr="003A64FE">
        <w:rPr>
          <w:b/>
          <w:bCs/>
        </w:rPr>
        <w:t>Experimento</w:t>
      </w:r>
    </w:p>
    <w:p w14:paraId="59AD80D0" w14:textId="77777777" w:rsidR="003A64FE" w:rsidRPr="003A64FE" w:rsidRDefault="003A64FE" w:rsidP="003A64FE">
      <w:pPr>
        <w:sectPr w:rsidR="003A64FE" w:rsidRPr="003A64FE" w:rsidSect="003A64FE">
          <w:headerReference w:type="default" r:id="rId39"/>
          <w:footerReference w:type="even" r:id="rId40"/>
          <w:footerReference w:type="default" r:id="rId41"/>
          <w:pgSz w:w="11900" w:h="16840"/>
          <w:pgMar w:top="1417" w:right="1701" w:bottom="1168" w:left="1701" w:header="708" w:footer="708" w:gutter="0"/>
          <w:cols w:space="708"/>
          <w:docGrid w:linePitch="360"/>
        </w:sectPr>
      </w:pPr>
    </w:p>
    <w:p w14:paraId="7033834D" w14:textId="77777777" w:rsidR="003A64FE" w:rsidRPr="003A64FE" w:rsidRDefault="003A64FE" w:rsidP="003A64FE"/>
    <w:p w14:paraId="2375D00B" w14:textId="5B005407" w:rsidR="003A64FE" w:rsidRPr="003A64FE" w:rsidRDefault="003A64FE" w:rsidP="003A64FE">
      <w:r w:rsidRPr="003A64FE">
        <w:t>Fase Estudio</w:t>
      </w:r>
      <w:r w:rsidR="004C3D97">
        <w:t xml:space="preserve"> (instrucciones)</w:t>
      </w:r>
      <w:r w:rsidRPr="003A64FE">
        <w:t>:</w:t>
      </w:r>
    </w:p>
    <w:p w14:paraId="79BB0245" w14:textId="77777777" w:rsidR="003A64FE" w:rsidRPr="003A64FE" w:rsidRDefault="003A64FE" w:rsidP="003A64FE"/>
    <w:p w14:paraId="16530DD3" w14:textId="77777777" w:rsidR="003A64FE" w:rsidRPr="003A64FE" w:rsidRDefault="003A64FE" w:rsidP="003A64FE"/>
    <w:p w14:paraId="0B461BC4" w14:textId="77777777" w:rsidR="003A64FE" w:rsidRPr="003A64FE" w:rsidRDefault="003A64FE" w:rsidP="003A64FE">
      <w:r w:rsidRPr="003A64FE">
        <w:t>Tarea distractora: 512, 1245, 5, 88, 43, 765, 985, 12, 66, 90, 16, 475, 1, 39, 10.</w:t>
      </w:r>
    </w:p>
    <w:p w14:paraId="1BA3E5F4" w14:textId="77777777" w:rsidR="003A64FE" w:rsidRPr="003A64FE" w:rsidRDefault="003A64FE" w:rsidP="003A64FE"/>
    <w:p w14:paraId="5B9DC842" w14:textId="1364F015" w:rsidR="003A64FE" w:rsidRPr="003A64FE" w:rsidRDefault="003A64FE" w:rsidP="003A64FE">
      <w:r w:rsidRPr="003A64FE">
        <w:t>Fase Test:</w:t>
      </w:r>
    </w:p>
    <w:tbl>
      <w:tblPr>
        <w:tblStyle w:val="Tablaconcuadrcula"/>
        <w:tblpPr w:leftFromText="141" w:rightFromText="141" w:vertAnchor="text" w:horzAnchor="margin" w:tblpY="504"/>
        <w:tblW w:w="9049" w:type="dxa"/>
        <w:tblLayout w:type="fixed"/>
        <w:tblLook w:val="04A0" w:firstRow="1" w:lastRow="0" w:firstColumn="1" w:lastColumn="0" w:noHBand="0" w:noVBand="1"/>
      </w:tblPr>
      <w:tblGrid>
        <w:gridCol w:w="686"/>
        <w:gridCol w:w="851"/>
        <w:gridCol w:w="1536"/>
        <w:gridCol w:w="1253"/>
        <w:gridCol w:w="896"/>
        <w:gridCol w:w="709"/>
        <w:gridCol w:w="1276"/>
        <w:gridCol w:w="1275"/>
        <w:gridCol w:w="567"/>
      </w:tblGrid>
      <w:tr w:rsidR="003A64FE" w:rsidRPr="003A64FE" w14:paraId="07A152A4" w14:textId="77777777" w:rsidTr="00DC69D5">
        <w:trPr>
          <w:trHeight w:val="274"/>
        </w:trPr>
        <w:tc>
          <w:tcPr>
            <w:tcW w:w="686" w:type="dxa"/>
            <w:tcBorders>
              <w:top w:val="single" w:sz="18" w:space="0" w:color="auto"/>
              <w:left w:val="single" w:sz="18" w:space="0" w:color="auto"/>
            </w:tcBorders>
          </w:tcPr>
          <w:p w14:paraId="4F186FB5" w14:textId="77777777" w:rsidR="003A64FE" w:rsidRPr="00DC69D5" w:rsidRDefault="003A64FE" w:rsidP="0095646C">
            <w:pPr>
              <w:jc w:val="center"/>
              <w:rPr>
                <w:b/>
                <w:bCs/>
                <w:sz w:val="16"/>
                <w:szCs w:val="16"/>
              </w:rPr>
            </w:pPr>
            <w:r w:rsidRPr="00DC69D5">
              <w:rPr>
                <w:b/>
                <w:bCs/>
                <w:sz w:val="16"/>
                <w:szCs w:val="16"/>
              </w:rPr>
              <w:t>Ítem</w:t>
            </w:r>
          </w:p>
        </w:tc>
        <w:tc>
          <w:tcPr>
            <w:tcW w:w="851" w:type="dxa"/>
            <w:tcBorders>
              <w:top w:val="single" w:sz="18" w:space="0" w:color="auto"/>
            </w:tcBorders>
          </w:tcPr>
          <w:p w14:paraId="77824386" w14:textId="77777777" w:rsidR="003A64FE" w:rsidRPr="00DC69D5" w:rsidRDefault="003A64FE" w:rsidP="0095646C">
            <w:pPr>
              <w:jc w:val="center"/>
              <w:rPr>
                <w:b/>
                <w:bCs/>
                <w:sz w:val="16"/>
                <w:szCs w:val="16"/>
              </w:rPr>
            </w:pPr>
            <w:r w:rsidRPr="00DC69D5">
              <w:rPr>
                <w:b/>
                <w:bCs/>
                <w:sz w:val="16"/>
                <w:szCs w:val="16"/>
              </w:rPr>
              <w:t>Nuevo</w:t>
            </w:r>
          </w:p>
        </w:tc>
        <w:tc>
          <w:tcPr>
            <w:tcW w:w="1536" w:type="dxa"/>
            <w:tcBorders>
              <w:top w:val="single" w:sz="18" w:space="0" w:color="auto"/>
            </w:tcBorders>
          </w:tcPr>
          <w:p w14:paraId="5B65648A" w14:textId="77777777" w:rsidR="003A64FE" w:rsidRPr="00DC69D5" w:rsidRDefault="003A64FE" w:rsidP="0095646C">
            <w:pPr>
              <w:jc w:val="center"/>
              <w:rPr>
                <w:b/>
                <w:bCs/>
                <w:sz w:val="16"/>
                <w:szCs w:val="16"/>
              </w:rPr>
            </w:pPr>
            <w:r w:rsidRPr="00DC69D5">
              <w:rPr>
                <w:b/>
                <w:bCs/>
                <w:sz w:val="16"/>
                <w:szCs w:val="16"/>
              </w:rPr>
              <w:t>Antiguo – no recuerdo el asociado SABER</w:t>
            </w:r>
          </w:p>
        </w:tc>
        <w:tc>
          <w:tcPr>
            <w:tcW w:w="1253" w:type="dxa"/>
            <w:tcBorders>
              <w:top w:val="single" w:sz="18" w:space="0" w:color="auto"/>
              <w:right w:val="single" w:sz="18" w:space="0" w:color="auto"/>
            </w:tcBorders>
          </w:tcPr>
          <w:p w14:paraId="5BCEDB85" w14:textId="77777777" w:rsidR="003A64FE" w:rsidRPr="00DC69D5" w:rsidRDefault="003A64FE" w:rsidP="0095646C">
            <w:pPr>
              <w:jc w:val="center"/>
              <w:rPr>
                <w:b/>
                <w:bCs/>
                <w:sz w:val="16"/>
                <w:szCs w:val="16"/>
              </w:rPr>
            </w:pPr>
            <w:r w:rsidRPr="00DC69D5">
              <w:rPr>
                <w:b/>
                <w:bCs/>
                <w:sz w:val="16"/>
                <w:szCs w:val="16"/>
              </w:rPr>
              <w:t>Antiguo – RECUERDO el asociado</w:t>
            </w:r>
          </w:p>
        </w:tc>
        <w:tc>
          <w:tcPr>
            <w:tcW w:w="896" w:type="dxa"/>
            <w:tcBorders>
              <w:top w:val="single" w:sz="18" w:space="0" w:color="auto"/>
              <w:right w:val="single" w:sz="18" w:space="0" w:color="auto"/>
            </w:tcBorders>
            <w:shd w:val="clear" w:color="auto" w:fill="D9D9D9" w:themeFill="background1" w:themeFillShade="D9"/>
          </w:tcPr>
          <w:p w14:paraId="29C871E8" w14:textId="77777777" w:rsidR="003A64FE" w:rsidRPr="00DC69D5" w:rsidRDefault="003A64FE" w:rsidP="0095646C">
            <w:pPr>
              <w:rPr>
                <w:b/>
                <w:bCs/>
                <w:sz w:val="16"/>
                <w:szCs w:val="16"/>
              </w:rPr>
            </w:pPr>
            <w:proofErr w:type="spellStart"/>
            <w:r w:rsidRPr="00DC69D5">
              <w:rPr>
                <w:b/>
                <w:bCs/>
                <w:sz w:val="16"/>
                <w:szCs w:val="16"/>
              </w:rPr>
              <w:t>Item</w:t>
            </w:r>
            <w:proofErr w:type="spellEnd"/>
            <w:r w:rsidRPr="00DC69D5">
              <w:rPr>
                <w:b/>
                <w:bCs/>
                <w:sz w:val="16"/>
                <w:szCs w:val="16"/>
              </w:rPr>
              <w:t xml:space="preserve"> era</w:t>
            </w:r>
          </w:p>
        </w:tc>
        <w:tc>
          <w:tcPr>
            <w:tcW w:w="709" w:type="dxa"/>
            <w:tcBorders>
              <w:top w:val="single" w:sz="18" w:space="0" w:color="auto"/>
              <w:right w:val="single" w:sz="18" w:space="0" w:color="auto"/>
            </w:tcBorders>
            <w:shd w:val="clear" w:color="auto" w:fill="D9D9D9" w:themeFill="background1" w:themeFillShade="D9"/>
          </w:tcPr>
          <w:p w14:paraId="09C69D0A" w14:textId="77777777" w:rsidR="003A64FE" w:rsidRPr="00DC69D5" w:rsidRDefault="003A64FE" w:rsidP="0095646C">
            <w:pPr>
              <w:jc w:val="center"/>
              <w:rPr>
                <w:b/>
                <w:bCs/>
                <w:sz w:val="16"/>
                <w:szCs w:val="16"/>
              </w:rPr>
            </w:pPr>
            <w:r w:rsidRPr="00DC69D5">
              <w:rPr>
                <w:rFonts w:ascii="Segoe UI Symbol" w:hAnsi="Segoe UI Symbol" w:cs="Segoe UI Symbol"/>
                <w:b/>
                <w:bCs/>
                <w:sz w:val="16"/>
                <w:szCs w:val="16"/>
              </w:rPr>
              <w:t>✓</w:t>
            </w:r>
          </w:p>
        </w:tc>
        <w:tc>
          <w:tcPr>
            <w:tcW w:w="1276" w:type="dxa"/>
            <w:tcBorders>
              <w:top w:val="single" w:sz="18" w:space="0" w:color="auto"/>
              <w:right w:val="single" w:sz="18" w:space="0" w:color="auto"/>
            </w:tcBorders>
            <w:shd w:val="clear" w:color="auto" w:fill="D9D9D9" w:themeFill="background1" w:themeFillShade="D9"/>
          </w:tcPr>
          <w:p w14:paraId="23832E40" w14:textId="77777777" w:rsidR="003A64FE" w:rsidRPr="00DC69D5" w:rsidRDefault="003A64FE" w:rsidP="0095646C">
            <w:pPr>
              <w:jc w:val="center"/>
              <w:rPr>
                <w:b/>
                <w:bCs/>
                <w:sz w:val="16"/>
                <w:szCs w:val="16"/>
              </w:rPr>
            </w:pPr>
            <w:r w:rsidRPr="00DC69D5">
              <w:rPr>
                <w:b/>
                <w:bCs/>
                <w:sz w:val="16"/>
                <w:szCs w:val="16"/>
              </w:rPr>
              <w:t>Familiaridad / Recolección</w:t>
            </w:r>
          </w:p>
        </w:tc>
        <w:tc>
          <w:tcPr>
            <w:tcW w:w="1275" w:type="dxa"/>
            <w:tcBorders>
              <w:top w:val="single" w:sz="18" w:space="0" w:color="auto"/>
              <w:right w:val="single" w:sz="18" w:space="0" w:color="auto"/>
            </w:tcBorders>
            <w:shd w:val="clear" w:color="auto" w:fill="D9D9D9" w:themeFill="background1" w:themeFillShade="D9"/>
          </w:tcPr>
          <w:p w14:paraId="7A9207C4" w14:textId="77777777" w:rsidR="003A64FE" w:rsidRPr="00DC69D5" w:rsidRDefault="003A64FE" w:rsidP="0095646C">
            <w:pPr>
              <w:jc w:val="center"/>
              <w:rPr>
                <w:b/>
                <w:bCs/>
                <w:sz w:val="16"/>
                <w:szCs w:val="16"/>
              </w:rPr>
            </w:pPr>
            <w:r w:rsidRPr="00DC69D5">
              <w:rPr>
                <w:b/>
                <w:bCs/>
                <w:sz w:val="16"/>
                <w:szCs w:val="16"/>
              </w:rPr>
              <w:t>Tipo de Respuesta (TDS)</w:t>
            </w:r>
          </w:p>
        </w:tc>
        <w:tc>
          <w:tcPr>
            <w:tcW w:w="567" w:type="dxa"/>
            <w:tcBorders>
              <w:top w:val="single" w:sz="18" w:space="0" w:color="auto"/>
              <w:right w:val="single" w:sz="18" w:space="0" w:color="auto"/>
            </w:tcBorders>
            <w:shd w:val="clear" w:color="auto" w:fill="D9D9D9" w:themeFill="background1" w:themeFillShade="D9"/>
          </w:tcPr>
          <w:p w14:paraId="4F40E516" w14:textId="77777777" w:rsidR="003A64FE" w:rsidRPr="00DC69D5" w:rsidRDefault="003A64FE" w:rsidP="0095646C">
            <w:pPr>
              <w:jc w:val="center"/>
              <w:rPr>
                <w:b/>
                <w:bCs/>
                <w:sz w:val="16"/>
                <w:szCs w:val="16"/>
              </w:rPr>
            </w:pPr>
            <w:r w:rsidRPr="00DC69D5">
              <w:rPr>
                <w:b/>
                <w:bCs/>
                <w:sz w:val="16"/>
                <w:szCs w:val="16"/>
              </w:rPr>
              <w:t>C</w:t>
            </w:r>
          </w:p>
        </w:tc>
      </w:tr>
      <w:tr w:rsidR="003A64FE" w:rsidRPr="003A64FE" w14:paraId="61789EDB" w14:textId="77777777" w:rsidTr="00DC69D5">
        <w:trPr>
          <w:trHeight w:val="286"/>
        </w:trPr>
        <w:tc>
          <w:tcPr>
            <w:tcW w:w="686" w:type="dxa"/>
            <w:tcBorders>
              <w:left w:val="single" w:sz="18" w:space="0" w:color="auto"/>
            </w:tcBorders>
          </w:tcPr>
          <w:p w14:paraId="52EC024B" w14:textId="77777777" w:rsidR="003A64FE" w:rsidRPr="004C3D97" w:rsidRDefault="003A64FE" w:rsidP="0095646C">
            <w:pPr>
              <w:jc w:val="center"/>
              <w:rPr>
                <w:sz w:val="18"/>
                <w:szCs w:val="18"/>
              </w:rPr>
            </w:pPr>
            <w:r w:rsidRPr="004C3D97">
              <w:rPr>
                <w:sz w:val="18"/>
                <w:szCs w:val="18"/>
              </w:rPr>
              <w:t>1</w:t>
            </w:r>
          </w:p>
        </w:tc>
        <w:tc>
          <w:tcPr>
            <w:tcW w:w="851" w:type="dxa"/>
          </w:tcPr>
          <w:p w14:paraId="4320D13C" w14:textId="77777777" w:rsidR="003A64FE" w:rsidRPr="004C3D97" w:rsidRDefault="003A64FE" w:rsidP="0095646C">
            <w:pPr>
              <w:rPr>
                <w:sz w:val="18"/>
                <w:szCs w:val="18"/>
              </w:rPr>
            </w:pPr>
          </w:p>
        </w:tc>
        <w:tc>
          <w:tcPr>
            <w:tcW w:w="1536" w:type="dxa"/>
          </w:tcPr>
          <w:p w14:paraId="5D07CA67" w14:textId="77777777" w:rsidR="003A64FE" w:rsidRPr="004C3D97" w:rsidRDefault="003A64FE" w:rsidP="0095646C">
            <w:pPr>
              <w:rPr>
                <w:sz w:val="18"/>
                <w:szCs w:val="18"/>
              </w:rPr>
            </w:pPr>
          </w:p>
        </w:tc>
        <w:tc>
          <w:tcPr>
            <w:tcW w:w="1253" w:type="dxa"/>
            <w:tcBorders>
              <w:right w:val="single" w:sz="18" w:space="0" w:color="auto"/>
            </w:tcBorders>
          </w:tcPr>
          <w:p w14:paraId="0EECC8EF"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2CE52170"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6D408A65"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600A342F"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0280D3B5"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2346780F" w14:textId="77777777" w:rsidR="003A64FE" w:rsidRPr="004C3D97" w:rsidRDefault="003A64FE" w:rsidP="0095646C">
            <w:pPr>
              <w:rPr>
                <w:sz w:val="18"/>
                <w:szCs w:val="18"/>
              </w:rPr>
            </w:pPr>
            <w:r w:rsidRPr="004C3D97">
              <w:rPr>
                <w:sz w:val="18"/>
                <w:szCs w:val="18"/>
              </w:rPr>
              <w:t>1</w:t>
            </w:r>
          </w:p>
        </w:tc>
      </w:tr>
      <w:tr w:rsidR="003A64FE" w:rsidRPr="003A64FE" w14:paraId="7CBB4879" w14:textId="77777777" w:rsidTr="00DC69D5">
        <w:trPr>
          <w:trHeight w:val="274"/>
        </w:trPr>
        <w:tc>
          <w:tcPr>
            <w:tcW w:w="686" w:type="dxa"/>
            <w:tcBorders>
              <w:left w:val="single" w:sz="18" w:space="0" w:color="auto"/>
            </w:tcBorders>
          </w:tcPr>
          <w:p w14:paraId="6B732C5F" w14:textId="77777777" w:rsidR="003A64FE" w:rsidRPr="004C3D97" w:rsidRDefault="003A64FE" w:rsidP="0095646C">
            <w:pPr>
              <w:jc w:val="center"/>
              <w:rPr>
                <w:sz w:val="18"/>
                <w:szCs w:val="18"/>
              </w:rPr>
            </w:pPr>
            <w:r w:rsidRPr="004C3D97">
              <w:rPr>
                <w:sz w:val="18"/>
                <w:szCs w:val="18"/>
              </w:rPr>
              <w:t>2</w:t>
            </w:r>
          </w:p>
        </w:tc>
        <w:tc>
          <w:tcPr>
            <w:tcW w:w="851" w:type="dxa"/>
          </w:tcPr>
          <w:p w14:paraId="3C7A192B" w14:textId="77777777" w:rsidR="003A64FE" w:rsidRPr="004C3D97" w:rsidRDefault="003A64FE" w:rsidP="0095646C">
            <w:pPr>
              <w:rPr>
                <w:sz w:val="18"/>
                <w:szCs w:val="18"/>
              </w:rPr>
            </w:pPr>
          </w:p>
        </w:tc>
        <w:tc>
          <w:tcPr>
            <w:tcW w:w="1536" w:type="dxa"/>
          </w:tcPr>
          <w:p w14:paraId="33246CC0" w14:textId="77777777" w:rsidR="003A64FE" w:rsidRPr="004C3D97" w:rsidRDefault="003A64FE" w:rsidP="0095646C">
            <w:pPr>
              <w:rPr>
                <w:sz w:val="18"/>
                <w:szCs w:val="18"/>
              </w:rPr>
            </w:pPr>
          </w:p>
        </w:tc>
        <w:tc>
          <w:tcPr>
            <w:tcW w:w="1253" w:type="dxa"/>
            <w:tcBorders>
              <w:right w:val="single" w:sz="18" w:space="0" w:color="auto"/>
            </w:tcBorders>
          </w:tcPr>
          <w:p w14:paraId="176CCB55"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43C13D97"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6764AF28"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1CA0818D"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5496C6E7"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37596D1A" w14:textId="77777777" w:rsidR="003A64FE" w:rsidRPr="004C3D97" w:rsidRDefault="003A64FE" w:rsidP="0095646C">
            <w:pPr>
              <w:rPr>
                <w:sz w:val="18"/>
                <w:szCs w:val="18"/>
              </w:rPr>
            </w:pPr>
            <w:r w:rsidRPr="004C3D97">
              <w:rPr>
                <w:sz w:val="18"/>
                <w:szCs w:val="18"/>
              </w:rPr>
              <w:t>1</w:t>
            </w:r>
          </w:p>
        </w:tc>
      </w:tr>
      <w:tr w:rsidR="003A64FE" w:rsidRPr="003A64FE" w14:paraId="33D3D5BD" w14:textId="77777777" w:rsidTr="00DC69D5">
        <w:trPr>
          <w:trHeight w:val="286"/>
        </w:trPr>
        <w:tc>
          <w:tcPr>
            <w:tcW w:w="686" w:type="dxa"/>
            <w:tcBorders>
              <w:left w:val="single" w:sz="18" w:space="0" w:color="auto"/>
            </w:tcBorders>
          </w:tcPr>
          <w:p w14:paraId="37D8357B" w14:textId="77777777" w:rsidR="003A64FE" w:rsidRPr="004C3D97" w:rsidRDefault="003A64FE" w:rsidP="0095646C">
            <w:pPr>
              <w:jc w:val="center"/>
              <w:rPr>
                <w:sz w:val="18"/>
                <w:szCs w:val="18"/>
              </w:rPr>
            </w:pPr>
            <w:r w:rsidRPr="004C3D97">
              <w:rPr>
                <w:sz w:val="18"/>
                <w:szCs w:val="18"/>
              </w:rPr>
              <w:t>3</w:t>
            </w:r>
          </w:p>
        </w:tc>
        <w:tc>
          <w:tcPr>
            <w:tcW w:w="851" w:type="dxa"/>
          </w:tcPr>
          <w:p w14:paraId="7C887C55" w14:textId="77777777" w:rsidR="003A64FE" w:rsidRPr="004C3D97" w:rsidRDefault="003A64FE" w:rsidP="0095646C">
            <w:pPr>
              <w:rPr>
                <w:sz w:val="18"/>
                <w:szCs w:val="18"/>
              </w:rPr>
            </w:pPr>
          </w:p>
        </w:tc>
        <w:tc>
          <w:tcPr>
            <w:tcW w:w="1536" w:type="dxa"/>
          </w:tcPr>
          <w:p w14:paraId="1B16C21E" w14:textId="77777777" w:rsidR="003A64FE" w:rsidRPr="004C3D97" w:rsidRDefault="003A64FE" w:rsidP="0095646C">
            <w:pPr>
              <w:rPr>
                <w:sz w:val="18"/>
                <w:szCs w:val="18"/>
              </w:rPr>
            </w:pPr>
          </w:p>
        </w:tc>
        <w:tc>
          <w:tcPr>
            <w:tcW w:w="1253" w:type="dxa"/>
            <w:tcBorders>
              <w:right w:val="single" w:sz="18" w:space="0" w:color="auto"/>
            </w:tcBorders>
          </w:tcPr>
          <w:p w14:paraId="5321A87A"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4D493745"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0CDA41F0"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2C204EEF"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6E80E9E2"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629972BE" w14:textId="77777777" w:rsidR="003A64FE" w:rsidRPr="004C3D97" w:rsidRDefault="003A64FE" w:rsidP="0095646C">
            <w:pPr>
              <w:rPr>
                <w:sz w:val="18"/>
                <w:szCs w:val="18"/>
              </w:rPr>
            </w:pPr>
            <w:r w:rsidRPr="004C3D97">
              <w:rPr>
                <w:sz w:val="18"/>
                <w:szCs w:val="18"/>
              </w:rPr>
              <w:t>1</w:t>
            </w:r>
          </w:p>
        </w:tc>
      </w:tr>
      <w:tr w:rsidR="003A64FE" w:rsidRPr="003A64FE" w14:paraId="1CD2A543" w14:textId="77777777" w:rsidTr="00DC69D5">
        <w:trPr>
          <w:trHeight w:val="274"/>
        </w:trPr>
        <w:tc>
          <w:tcPr>
            <w:tcW w:w="686" w:type="dxa"/>
            <w:tcBorders>
              <w:left w:val="single" w:sz="18" w:space="0" w:color="auto"/>
            </w:tcBorders>
          </w:tcPr>
          <w:p w14:paraId="60BB9105" w14:textId="77777777" w:rsidR="003A64FE" w:rsidRPr="004C3D97" w:rsidRDefault="003A64FE" w:rsidP="0095646C">
            <w:pPr>
              <w:jc w:val="center"/>
              <w:rPr>
                <w:sz w:val="18"/>
                <w:szCs w:val="18"/>
              </w:rPr>
            </w:pPr>
            <w:r w:rsidRPr="004C3D97">
              <w:rPr>
                <w:sz w:val="18"/>
                <w:szCs w:val="18"/>
              </w:rPr>
              <w:t>4</w:t>
            </w:r>
          </w:p>
        </w:tc>
        <w:tc>
          <w:tcPr>
            <w:tcW w:w="851" w:type="dxa"/>
          </w:tcPr>
          <w:p w14:paraId="16B75319" w14:textId="77777777" w:rsidR="003A64FE" w:rsidRPr="004C3D97" w:rsidRDefault="003A64FE" w:rsidP="0095646C">
            <w:pPr>
              <w:rPr>
                <w:sz w:val="18"/>
                <w:szCs w:val="18"/>
              </w:rPr>
            </w:pPr>
          </w:p>
        </w:tc>
        <w:tc>
          <w:tcPr>
            <w:tcW w:w="1536" w:type="dxa"/>
          </w:tcPr>
          <w:p w14:paraId="11FB973D" w14:textId="77777777" w:rsidR="003A64FE" w:rsidRPr="004C3D97" w:rsidRDefault="003A64FE" w:rsidP="0095646C">
            <w:pPr>
              <w:rPr>
                <w:sz w:val="18"/>
                <w:szCs w:val="18"/>
              </w:rPr>
            </w:pPr>
          </w:p>
        </w:tc>
        <w:tc>
          <w:tcPr>
            <w:tcW w:w="1253" w:type="dxa"/>
            <w:tcBorders>
              <w:right w:val="single" w:sz="18" w:space="0" w:color="auto"/>
            </w:tcBorders>
          </w:tcPr>
          <w:p w14:paraId="7BE5B8A0"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36E8DE8B"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1EAE3D42"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1D70E0C0"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0E6ADC14"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348992D4" w14:textId="77777777" w:rsidR="003A64FE" w:rsidRPr="004C3D97" w:rsidRDefault="003A64FE" w:rsidP="0095646C">
            <w:pPr>
              <w:rPr>
                <w:sz w:val="18"/>
                <w:szCs w:val="18"/>
              </w:rPr>
            </w:pPr>
            <w:r w:rsidRPr="004C3D97">
              <w:rPr>
                <w:sz w:val="18"/>
                <w:szCs w:val="18"/>
              </w:rPr>
              <w:t>1</w:t>
            </w:r>
          </w:p>
        </w:tc>
      </w:tr>
      <w:tr w:rsidR="003A64FE" w:rsidRPr="003A64FE" w14:paraId="1AB9BD85" w14:textId="77777777" w:rsidTr="00DC69D5">
        <w:trPr>
          <w:trHeight w:val="286"/>
        </w:trPr>
        <w:tc>
          <w:tcPr>
            <w:tcW w:w="686" w:type="dxa"/>
            <w:tcBorders>
              <w:left w:val="single" w:sz="18" w:space="0" w:color="auto"/>
            </w:tcBorders>
          </w:tcPr>
          <w:p w14:paraId="581AB170" w14:textId="77777777" w:rsidR="003A64FE" w:rsidRPr="004C3D97" w:rsidRDefault="003A64FE" w:rsidP="0095646C">
            <w:pPr>
              <w:jc w:val="center"/>
              <w:rPr>
                <w:sz w:val="18"/>
                <w:szCs w:val="18"/>
              </w:rPr>
            </w:pPr>
            <w:r w:rsidRPr="004C3D97">
              <w:rPr>
                <w:sz w:val="18"/>
                <w:szCs w:val="18"/>
              </w:rPr>
              <w:t>5</w:t>
            </w:r>
          </w:p>
        </w:tc>
        <w:tc>
          <w:tcPr>
            <w:tcW w:w="851" w:type="dxa"/>
          </w:tcPr>
          <w:p w14:paraId="1315F513" w14:textId="77777777" w:rsidR="003A64FE" w:rsidRPr="004C3D97" w:rsidRDefault="003A64FE" w:rsidP="0095646C">
            <w:pPr>
              <w:rPr>
                <w:sz w:val="18"/>
                <w:szCs w:val="18"/>
              </w:rPr>
            </w:pPr>
          </w:p>
        </w:tc>
        <w:tc>
          <w:tcPr>
            <w:tcW w:w="1536" w:type="dxa"/>
          </w:tcPr>
          <w:p w14:paraId="4C679625" w14:textId="77777777" w:rsidR="003A64FE" w:rsidRPr="004C3D97" w:rsidRDefault="003A64FE" w:rsidP="0095646C">
            <w:pPr>
              <w:rPr>
                <w:sz w:val="18"/>
                <w:szCs w:val="18"/>
              </w:rPr>
            </w:pPr>
          </w:p>
        </w:tc>
        <w:tc>
          <w:tcPr>
            <w:tcW w:w="1253" w:type="dxa"/>
            <w:tcBorders>
              <w:right w:val="single" w:sz="18" w:space="0" w:color="auto"/>
            </w:tcBorders>
          </w:tcPr>
          <w:p w14:paraId="3CF7E4C8"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0D10903F"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4F7A6E38"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26E33010"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74B7A7DB"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44AF78CA" w14:textId="77777777" w:rsidR="003A64FE" w:rsidRPr="004C3D97" w:rsidRDefault="003A64FE" w:rsidP="0095646C">
            <w:pPr>
              <w:rPr>
                <w:sz w:val="18"/>
                <w:szCs w:val="18"/>
              </w:rPr>
            </w:pPr>
            <w:r w:rsidRPr="004C3D97">
              <w:rPr>
                <w:sz w:val="18"/>
                <w:szCs w:val="18"/>
              </w:rPr>
              <w:t>1</w:t>
            </w:r>
          </w:p>
        </w:tc>
      </w:tr>
      <w:tr w:rsidR="003A64FE" w:rsidRPr="003A64FE" w14:paraId="016BC0BC" w14:textId="77777777" w:rsidTr="00DC69D5">
        <w:trPr>
          <w:trHeight w:val="274"/>
        </w:trPr>
        <w:tc>
          <w:tcPr>
            <w:tcW w:w="686" w:type="dxa"/>
            <w:tcBorders>
              <w:left w:val="single" w:sz="18" w:space="0" w:color="auto"/>
            </w:tcBorders>
          </w:tcPr>
          <w:p w14:paraId="62A84C84" w14:textId="77777777" w:rsidR="003A64FE" w:rsidRPr="004C3D97" w:rsidRDefault="003A64FE" w:rsidP="0095646C">
            <w:pPr>
              <w:jc w:val="center"/>
              <w:rPr>
                <w:sz w:val="18"/>
                <w:szCs w:val="18"/>
              </w:rPr>
            </w:pPr>
            <w:r w:rsidRPr="004C3D97">
              <w:rPr>
                <w:sz w:val="18"/>
                <w:szCs w:val="18"/>
              </w:rPr>
              <w:t>6</w:t>
            </w:r>
          </w:p>
        </w:tc>
        <w:tc>
          <w:tcPr>
            <w:tcW w:w="851" w:type="dxa"/>
          </w:tcPr>
          <w:p w14:paraId="6D8C3C71" w14:textId="77777777" w:rsidR="003A64FE" w:rsidRPr="004C3D97" w:rsidRDefault="003A64FE" w:rsidP="0095646C">
            <w:pPr>
              <w:rPr>
                <w:sz w:val="18"/>
                <w:szCs w:val="18"/>
              </w:rPr>
            </w:pPr>
          </w:p>
        </w:tc>
        <w:tc>
          <w:tcPr>
            <w:tcW w:w="1536" w:type="dxa"/>
          </w:tcPr>
          <w:p w14:paraId="37F7A8BF" w14:textId="77777777" w:rsidR="003A64FE" w:rsidRPr="004C3D97" w:rsidRDefault="003A64FE" w:rsidP="0095646C">
            <w:pPr>
              <w:rPr>
                <w:sz w:val="18"/>
                <w:szCs w:val="18"/>
              </w:rPr>
            </w:pPr>
          </w:p>
        </w:tc>
        <w:tc>
          <w:tcPr>
            <w:tcW w:w="1253" w:type="dxa"/>
            <w:tcBorders>
              <w:right w:val="single" w:sz="18" w:space="0" w:color="auto"/>
            </w:tcBorders>
          </w:tcPr>
          <w:p w14:paraId="33117E3B"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412464EA"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2C4049CA"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395B899F"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07BB7E4B"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3EE8BB71" w14:textId="77777777" w:rsidR="003A64FE" w:rsidRPr="004C3D97" w:rsidRDefault="003A64FE" w:rsidP="0095646C">
            <w:pPr>
              <w:rPr>
                <w:sz w:val="18"/>
                <w:szCs w:val="18"/>
              </w:rPr>
            </w:pPr>
            <w:r w:rsidRPr="004C3D97">
              <w:rPr>
                <w:sz w:val="18"/>
                <w:szCs w:val="18"/>
              </w:rPr>
              <w:t>1</w:t>
            </w:r>
          </w:p>
        </w:tc>
      </w:tr>
      <w:tr w:rsidR="003A64FE" w:rsidRPr="003A64FE" w14:paraId="6DDD99B8" w14:textId="77777777" w:rsidTr="00DC69D5">
        <w:trPr>
          <w:trHeight w:val="286"/>
        </w:trPr>
        <w:tc>
          <w:tcPr>
            <w:tcW w:w="686" w:type="dxa"/>
            <w:tcBorders>
              <w:left w:val="single" w:sz="18" w:space="0" w:color="auto"/>
            </w:tcBorders>
          </w:tcPr>
          <w:p w14:paraId="1DCDA83E" w14:textId="77777777" w:rsidR="003A64FE" w:rsidRPr="004C3D97" w:rsidRDefault="003A64FE" w:rsidP="0095646C">
            <w:pPr>
              <w:jc w:val="center"/>
              <w:rPr>
                <w:sz w:val="18"/>
                <w:szCs w:val="18"/>
              </w:rPr>
            </w:pPr>
            <w:r w:rsidRPr="004C3D97">
              <w:rPr>
                <w:sz w:val="18"/>
                <w:szCs w:val="18"/>
              </w:rPr>
              <w:t>7</w:t>
            </w:r>
          </w:p>
        </w:tc>
        <w:tc>
          <w:tcPr>
            <w:tcW w:w="851" w:type="dxa"/>
          </w:tcPr>
          <w:p w14:paraId="75BC11FC" w14:textId="77777777" w:rsidR="003A64FE" w:rsidRPr="004C3D97" w:rsidRDefault="003A64FE" w:rsidP="0095646C">
            <w:pPr>
              <w:rPr>
                <w:sz w:val="18"/>
                <w:szCs w:val="18"/>
              </w:rPr>
            </w:pPr>
          </w:p>
        </w:tc>
        <w:tc>
          <w:tcPr>
            <w:tcW w:w="1536" w:type="dxa"/>
          </w:tcPr>
          <w:p w14:paraId="4B0AF67B" w14:textId="77777777" w:rsidR="003A64FE" w:rsidRPr="004C3D97" w:rsidRDefault="003A64FE" w:rsidP="0095646C">
            <w:pPr>
              <w:rPr>
                <w:sz w:val="18"/>
                <w:szCs w:val="18"/>
              </w:rPr>
            </w:pPr>
          </w:p>
        </w:tc>
        <w:tc>
          <w:tcPr>
            <w:tcW w:w="1253" w:type="dxa"/>
            <w:tcBorders>
              <w:right w:val="single" w:sz="18" w:space="0" w:color="auto"/>
            </w:tcBorders>
          </w:tcPr>
          <w:p w14:paraId="7E9EAD90"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28756832"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3B2B1BCF"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7FD69F46"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67A940C8"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63271856" w14:textId="77777777" w:rsidR="003A64FE" w:rsidRPr="004C3D97" w:rsidRDefault="003A64FE" w:rsidP="0095646C">
            <w:pPr>
              <w:rPr>
                <w:sz w:val="18"/>
                <w:szCs w:val="18"/>
              </w:rPr>
            </w:pPr>
            <w:r w:rsidRPr="004C3D97">
              <w:rPr>
                <w:sz w:val="18"/>
                <w:szCs w:val="18"/>
              </w:rPr>
              <w:t>1</w:t>
            </w:r>
          </w:p>
        </w:tc>
      </w:tr>
      <w:tr w:rsidR="003A64FE" w:rsidRPr="003A64FE" w14:paraId="7389673B" w14:textId="77777777" w:rsidTr="00DC69D5">
        <w:trPr>
          <w:trHeight w:val="286"/>
        </w:trPr>
        <w:tc>
          <w:tcPr>
            <w:tcW w:w="686" w:type="dxa"/>
            <w:tcBorders>
              <w:left w:val="single" w:sz="18" w:space="0" w:color="auto"/>
            </w:tcBorders>
          </w:tcPr>
          <w:p w14:paraId="695F190F" w14:textId="77777777" w:rsidR="003A64FE" w:rsidRPr="004C3D97" w:rsidRDefault="003A64FE" w:rsidP="0095646C">
            <w:pPr>
              <w:jc w:val="center"/>
              <w:rPr>
                <w:sz w:val="18"/>
                <w:szCs w:val="18"/>
              </w:rPr>
            </w:pPr>
            <w:r w:rsidRPr="004C3D97">
              <w:rPr>
                <w:sz w:val="18"/>
                <w:szCs w:val="18"/>
              </w:rPr>
              <w:t>8</w:t>
            </w:r>
          </w:p>
        </w:tc>
        <w:tc>
          <w:tcPr>
            <w:tcW w:w="851" w:type="dxa"/>
          </w:tcPr>
          <w:p w14:paraId="00513FFA" w14:textId="77777777" w:rsidR="003A64FE" w:rsidRPr="004C3D97" w:rsidRDefault="003A64FE" w:rsidP="0095646C">
            <w:pPr>
              <w:rPr>
                <w:sz w:val="18"/>
                <w:szCs w:val="18"/>
              </w:rPr>
            </w:pPr>
          </w:p>
        </w:tc>
        <w:tc>
          <w:tcPr>
            <w:tcW w:w="1536" w:type="dxa"/>
          </w:tcPr>
          <w:p w14:paraId="48100009" w14:textId="77777777" w:rsidR="003A64FE" w:rsidRPr="004C3D97" w:rsidRDefault="003A64FE" w:rsidP="0095646C">
            <w:pPr>
              <w:rPr>
                <w:sz w:val="18"/>
                <w:szCs w:val="18"/>
              </w:rPr>
            </w:pPr>
          </w:p>
        </w:tc>
        <w:tc>
          <w:tcPr>
            <w:tcW w:w="1253" w:type="dxa"/>
            <w:tcBorders>
              <w:right w:val="single" w:sz="18" w:space="0" w:color="auto"/>
            </w:tcBorders>
          </w:tcPr>
          <w:p w14:paraId="28DE252D"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6D44F148"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08E9515E"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79E34083"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1E2ED8BA"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063D2A38" w14:textId="77777777" w:rsidR="003A64FE" w:rsidRPr="004C3D97" w:rsidRDefault="003A64FE" w:rsidP="0095646C">
            <w:pPr>
              <w:rPr>
                <w:sz w:val="18"/>
                <w:szCs w:val="18"/>
              </w:rPr>
            </w:pPr>
            <w:r w:rsidRPr="004C3D97">
              <w:rPr>
                <w:sz w:val="18"/>
                <w:szCs w:val="18"/>
              </w:rPr>
              <w:t>1</w:t>
            </w:r>
          </w:p>
        </w:tc>
      </w:tr>
      <w:tr w:rsidR="003A64FE" w:rsidRPr="003A64FE" w14:paraId="5F3F46DD" w14:textId="77777777" w:rsidTr="00DC69D5">
        <w:trPr>
          <w:trHeight w:val="286"/>
        </w:trPr>
        <w:tc>
          <w:tcPr>
            <w:tcW w:w="686" w:type="dxa"/>
            <w:tcBorders>
              <w:left w:val="single" w:sz="18" w:space="0" w:color="auto"/>
            </w:tcBorders>
          </w:tcPr>
          <w:p w14:paraId="794A27CF" w14:textId="77777777" w:rsidR="003A64FE" w:rsidRPr="004C3D97" w:rsidRDefault="003A64FE" w:rsidP="0095646C">
            <w:pPr>
              <w:jc w:val="center"/>
              <w:rPr>
                <w:sz w:val="18"/>
                <w:szCs w:val="18"/>
              </w:rPr>
            </w:pPr>
            <w:r w:rsidRPr="004C3D97">
              <w:rPr>
                <w:sz w:val="18"/>
                <w:szCs w:val="18"/>
              </w:rPr>
              <w:t>9</w:t>
            </w:r>
          </w:p>
        </w:tc>
        <w:tc>
          <w:tcPr>
            <w:tcW w:w="851" w:type="dxa"/>
          </w:tcPr>
          <w:p w14:paraId="2CE62743" w14:textId="77777777" w:rsidR="003A64FE" w:rsidRPr="004C3D97" w:rsidRDefault="003A64FE" w:rsidP="0095646C">
            <w:pPr>
              <w:rPr>
                <w:sz w:val="18"/>
                <w:szCs w:val="18"/>
              </w:rPr>
            </w:pPr>
          </w:p>
        </w:tc>
        <w:tc>
          <w:tcPr>
            <w:tcW w:w="1536" w:type="dxa"/>
          </w:tcPr>
          <w:p w14:paraId="147D00F2" w14:textId="77777777" w:rsidR="003A64FE" w:rsidRPr="004C3D97" w:rsidRDefault="003A64FE" w:rsidP="0095646C">
            <w:pPr>
              <w:rPr>
                <w:sz w:val="18"/>
                <w:szCs w:val="18"/>
              </w:rPr>
            </w:pPr>
          </w:p>
        </w:tc>
        <w:tc>
          <w:tcPr>
            <w:tcW w:w="1253" w:type="dxa"/>
            <w:tcBorders>
              <w:right w:val="single" w:sz="18" w:space="0" w:color="auto"/>
            </w:tcBorders>
          </w:tcPr>
          <w:p w14:paraId="1A9A01F5"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2149D6C4"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28C0F0FA"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0CE95D26"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6FA7225D"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79DE4663" w14:textId="77777777" w:rsidR="003A64FE" w:rsidRPr="004C3D97" w:rsidRDefault="003A64FE" w:rsidP="0095646C">
            <w:pPr>
              <w:rPr>
                <w:sz w:val="18"/>
                <w:szCs w:val="18"/>
              </w:rPr>
            </w:pPr>
            <w:r w:rsidRPr="004C3D97">
              <w:rPr>
                <w:sz w:val="18"/>
                <w:szCs w:val="18"/>
              </w:rPr>
              <w:t>1</w:t>
            </w:r>
          </w:p>
        </w:tc>
      </w:tr>
      <w:tr w:rsidR="003A64FE" w:rsidRPr="003A64FE" w14:paraId="62D489BD" w14:textId="77777777" w:rsidTr="00DC69D5">
        <w:trPr>
          <w:trHeight w:val="286"/>
        </w:trPr>
        <w:tc>
          <w:tcPr>
            <w:tcW w:w="686" w:type="dxa"/>
            <w:tcBorders>
              <w:left w:val="single" w:sz="18" w:space="0" w:color="auto"/>
            </w:tcBorders>
          </w:tcPr>
          <w:p w14:paraId="198E72B7" w14:textId="77777777" w:rsidR="003A64FE" w:rsidRPr="004C3D97" w:rsidRDefault="003A64FE" w:rsidP="0095646C">
            <w:pPr>
              <w:jc w:val="center"/>
              <w:rPr>
                <w:sz w:val="18"/>
                <w:szCs w:val="18"/>
              </w:rPr>
            </w:pPr>
            <w:r w:rsidRPr="004C3D97">
              <w:rPr>
                <w:sz w:val="18"/>
                <w:szCs w:val="18"/>
              </w:rPr>
              <w:t>10</w:t>
            </w:r>
          </w:p>
        </w:tc>
        <w:tc>
          <w:tcPr>
            <w:tcW w:w="851" w:type="dxa"/>
          </w:tcPr>
          <w:p w14:paraId="08D39593" w14:textId="77777777" w:rsidR="003A64FE" w:rsidRPr="004C3D97" w:rsidRDefault="003A64FE" w:rsidP="0095646C">
            <w:pPr>
              <w:rPr>
                <w:sz w:val="18"/>
                <w:szCs w:val="18"/>
              </w:rPr>
            </w:pPr>
          </w:p>
        </w:tc>
        <w:tc>
          <w:tcPr>
            <w:tcW w:w="1536" w:type="dxa"/>
          </w:tcPr>
          <w:p w14:paraId="381DD9A2" w14:textId="77777777" w:rsidR="003A64FE" w:rsidRPr="004C3D97" w:rsidRDefault="003A64FE" w:rsidP="0095646C">
            <w:pPr>
              <w:rPr>
                <w:sz w:val="18"/>
                <w:szCs w:val="18"/>
              </w:rPr>
            </w:pPr>
          </w:p>
        </w:tc>
        <w:tc>
          <w:tcPr>
            <w:tcW w:w="1253" w:type="dxa"/>
            <w:tcBorders>
              <w:right w:val="single" w:sz="18" w:space="0" w:color="auto"/>
            </w:tcBorders>
          </w:tcPr>
          <w:p w14:paraId="6C32DC4A"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7639E4D0"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260BE8FD"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31F5FB44"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44B532E0"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766D86AD" w14:textId="77777777" w:rsidR="003A64FE" w:rsidRPr="004C3D97" w:rsidRDefault="003A64FE" w:rsidP="0095646C">
            <w:pPr>
              <w:rPr>
                <w:sz w:val="18"/>
                <w:szCs w:val="18"/>
              </w:rPr>
            </w:pPr>
            <w:r w:rsidRPr="004C3D97">
              <w:rPr>
                <w:sz w:val="18"/>
                <w:szCs w:val="18"/>
              </w:rPr>
              <w:t>1</w:t>
            </w:r>
          </w:p>
        </w:tc>
      </w:tr>
      <w:tr w:rsidR="003A64FE" w:rsidRPr="003A64FE" w14:paraId="370AA0FE" w14:textId="77777777" w:rsidTr="00DC69D5">
        <w:trPr>
          <w:trHeight w:val="286"/>
        </w:trPr>
        <w:tc>
          <w:tcPr>
            <w:tcW w:w="686" w:type="dxa"/>
            <w:tcBorders>
              <w:left w:val="single" w:sz="18" w:space="0" w:color="auto"/>
            </w:tcBorders>
          </w:tcPr>
          <w:p w14:paraId="0EB51146" w14:textId="77777777" w:rsidR="003A64FE" w:rsidRPr="004C3D97" w:rsidRDefault="003A64FE" w:rsidP="0095646C">
            <w:pPr>
              <w:jc w:val="center"/>
              <w:rPr>
                <w:sz w:val="18"/>
                <w:szCs w:val="18"/>
              </w:rPr>
            </w:pPr>
            <w:r w:rsidRPr="004C3D97">
              <w:rPr>
                <w:sz w:val="18"/>
                <w:szCs w:val="18"/>
              </w:rPr>
              <w:t>11</w:t>
            </w:r>
          </w:p>
        </w:tc>
        <w:tc>
          <w:tcPr>
            <w:tcW w:w="851" w:type="dxa"/>
          </w:tcPr>
          <w:p w14:paraId="53645656" w14:textId="77777777" w:rsidR="003A64FE" w:rsidRPr="004C3D97" w:rsidRDefault="003A64FE" w:rsidP="0095646C">
            <w:pPr>
              <w:rPr>
                <w:sz w:val="18"/>
                <w:szCs w:val="18"/>
              </w:rPr>
            </w:pPr>
          </w:p>
        </w:tc>
        <w:tc>
          <w:tcPr>
            <w:tcW w:w="1536" w:type="dxa"/>
          </w:tcPr>
          <w:p w14:paraId="4B510C04" w14:textId="77777777" w:rsidR="003A64FE" w:rsidRPr="004C3D97" w:rsidRDefault="003A64FE" w:rsidP="0095646C">
            <w:pPr>
              <w:rPr>
                <w:sz w:val="18"/>
                <w:szCs w:val="18"/>
              </w:rPr>
            </w:pPr>
          </w:p>
        </w:tc>
        <w:tc>
          <w:tcPr>
            <w:tcW w:w="1253" w:type="dxa"/>
            <w:tcBorders>
              <w:right w:val="single" w:sz="18" w:space="0" w:color="auto"/>
            </w:tcBorders>
          </w:tcPr>
          <w:p w14:paraId="7F46C912"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599CACA7"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6A9858E8"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7197BF1A"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658B4E31"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2C43907C" w14:textId="77777777" w:rsidR="003A64FE" w:rsidRPr="004C3D97" w:rsidRDefault="003A64FE" w:rsidP="0095646C">
            <w:pPr>
              <w:rPr>
                <w:sz w:val="18"/>
                <w:szCs w:val="18"/>
              </w:rPr>
            </w:pPr>
            <w:r w:rsidRPr="004C3D97">
              <w:rPr>
                <w:sz w:val="18"/>
                <w:szCs w:val="18"/>
              </w:rPr>
              <w:t>2</w:t>
            </w:r>
          </w:p>
        </w:tc>
      </w:tr>
      <w:tr w:rsidR="003A64FE" w:rsidRPr="003A64FE" w14:paraId="7D9EF4EC" w14:textId="77777777" w:rsidTr="00DC69D5">
        <w:trPr>
          <w:trHeight w:val="286"/>
        </w:trPr>
        <w:tc>
          <w:tcPr>
            <w:tcW w:w="686" w:type="dxa"/>
            <w:tcBorders>
              <w:left w:val="single" w:sz="18" w:space="0" w:color="auto"/>
            </w:tcBorders>
          </w:tcPr>
          <w:p w14:paraId="2DCEEFBD" w14:textId="77777777" w:rsidR="003A64FE" w:rsidRPr="004C3D97" w:rsidRDefault="003A64FE" w:rsidP="0095646C">
            <w:pPr>
              <w:jc w:val="center"/>
              <w:rPr>
                <w:sz w:val="18"/>
                <w:szCs w:val="18"/>
              </w:rPr>
            </w:pPr>
            <w:r w:rsidRPr="004C3D97">
              <w:rPr>
                <w:sz w:val="18"/>
                <w:szCs w:val="18"/>
              </w:rPr>
              <w:t>12</w:t>
            </w:r>
          </w:p>
        </w:tc>
        <w:tc>
          <w:tcPr>
            <w:tcW w:w="851" w:type="dxa"/>
          </w:tcPr>
          <w:p w14:paraId="76CFF9BA" w14:textId="77777777" w:rsidR="003A64FE" w:rsidRPr="004C3D97" w:rsidRDefault="003A64FE" w:rsidP="0095646C">
            <w:pPr>
              <w:rPr>
                <w:sz w:val="18"/>
                <w:szCs w:val="18"/>
              </w:rPr>
            </w:pPr>
          </w:p>
        </w:tc>
        <w:tc>
          <w:tcPr>
            <w:tcW w:w="1536" w:type="dxa"/>
          </w:tcPr>
          <w:p w14:paraId="23AC4D22" w14:textId="77777777" w:rsidR="003A64FE" w:rsidRPr="004C3D97" w:rsidRDefault="003A64FE" w:rsidP="0095646C">
            <w:pPr>
              <w:rPr>
                <w:sz w:val="18"/>
                <w:szCs w:val="18"/>
              </w:rPr>
            </w:pPr>
          </w:p>
        </w:tc>
        <w:tc>
          <w:tcPr>
            <w:tcW w:w="1253" w:type="dxa"/>
            <w:tcBorders>
              <w:right w:val="single" w:sz="18" w:space="0" w:color="auto"/>
            </w:tcBorders>
          </w:tcPr>
          <w:p w14:paraId="2417CEDF"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4067F95C"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6FD608AC"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0117AEEA"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049E0760"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3D8DA27A" w14:textId="77777777" w:rsidR="003A64FE" w:rsidRPr="004C3D97" w:rsidRDefault="003A64FE" w:rsidP="0095646C">
            <w:pPr>
              <w:rPr>
                <w:sz w:val="18"/>
                <w:szCs w:val="18"/>
              </w:rPr>
            </w:pPr>
            <w:r w:rsidRPr="004C3D97">
              <w:rPr>
                <w:sz w:val="18"/>
                <w:szCs w:val="18"/>
              </w:rPr>
              <w:t>2</w:t>
            </w:r>
          </w:p>
        </w:tc>
      </w:tr>
      <w:tr w:rsidR="003A64FE" w:rsidRPr="003A64FE" w14:paraId="44D8884A" w14:textId="77777777" w:rsidTr="00DC69D5">
        <w:trPr>
          <w:trHeight w:val="286"/>
        </w:trPr>
        <w:tc>
          <w:tcPr>
            <w:tcW w:w="686" w:type="dxa"/>
            <w:tcBorders>
              <w:left w:val="single" w:sz="18" w:space="0" w:color="auto"/>
            </w:tcBorders>
          </w:tcPr>
          <w:p w14:paraId="5626F114" w14:textId="77777777" w:rsidR="003A64FE" w:rsidRPr="004C3D97" w:rsidRDefault="003A64FE" w:rsidP="0095646C">
            <w:pPr>
              <w:jc w:val="center"/>
              <w:rPr>
                <w:sz w:val="18"/>
                <w:szCs w:val="18"/>
              </w:rPr>
            </w:pPr>
            <w:r w:rsidRPr="004C3D97">
              <w:rPr>
                <w:sz w:val="18"/>
                <w:szCs w:val="18"/>
              </w:rPr>
              <w:t>13</w:t>
            </w:r>
          </w:p>
        </w:tc>
        <w:tc>
          <w:tcPr>
            <w:tcW w:w="851" w:type="dxa"/>
          </w:tcPr>
          <w:p w14:paraId="2EFB631C" w14:textId="77777777" w:rsidR="003A64FE" w:rsidRPr="004C3D97" w:rsidRDefault="003A64FE" w:rsidP="0095646C">
            <w:pPr>
              <w:rPr>
                <w:sz w:val="18"/>
                <w:szCs w:val="18"/>
              </w:rPr>
            </w:pPr>
          </w:p>
        </w:tc>
        <w:tc>
          <w:tcPr>
            <w:tcW w:w="1536" w:type="dxa"/>
          </w:tcPr>
          <w:p w14:paraId="7D15F0A6" w14:textId="77777777" w:rsidR="003A64FE" w:rsidRPr="004C3D97" w:rsidRDefault="003A64FE" w:rsidP="0095646C">
            <w:pPr>
              <w:rPr>
                <w:sz w:val="18"/>
                <w:szCs w:val="18"/>
              </w:rPr>
            </w:pPr>
          </w:p>
        </w:tc>
        <w:tc>
          <w:tcPr>
            <w:tcW w:w="1253" w:type="dxa"/>
            <w:tcBorders>
              <w:right w:val="single" w:sz="18" w:space="0" w:color="auto"/>
            </w:tcBorders>
          </w:tcPr>
          <w:p w14:paraId="4DBE1B72"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112FCA18"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7168C0D9"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5ABB45A2"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5D6B3AFB"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75C294EF" w14:textId="77777777" w:rsidR="003A64FE" w:rsidRPr="004C3D97" w:rsidRDefault="003A64FE" w:rsidP="0095646C">
            <w:pPr>
              <w:rPr>
                <w:sz w:val="18"/>
                <w:szCs w:val="18"/>
              </w:rPr>
            </w:pPr>
            <w:r w:rsidRPr="004C3D97">
              <w:rPr>
                <w:sz w:val="18"/>
                <w:szCs w:val="18"/>
              </w:rPr>
              <w:t>2</w:t>
            </w:r>
          </w:p>
        </w:tc>
      </w:tr>
      <w:tr w:rsidR="003A64FE" w:rsidRPr="003A64FE" w14:paraId="361F2B08" w14:textId="77777777" w:rsidTr="00DC69D5">
        <w:trPr>
          <w:trHeight w:val="286"/>
        </w:trPr>
        <w:tc>
          <w:tcPr>
            <w:tcW w:w="686" w:type="dxa"/>
            <w:tcBorders>
              <w:left w:val="single" w:sz="18" w:space="0" w:color="auto"/>
            </w:tcBorders>
          </w:tcPr>
          <w:p w14:paraId="41F15546" w14:textId="77777777" w:rsidR="003A64FE" w:rsidRPr="004C3D97" w:rsidRDefault="003A64FE" w:rsidP="0095646C">
            <w:pPr>
              <w:jc w:val="center"/>
              <w:rPr>
                <w:sz w:val="18"/>
                <w:szCs w:val="18"/>
              </w:rPr>
            </w:pPr>
            <w:r w:rsidRPr="004C3D97">
              <w:rPr>
                <w:sz w:val="18"/>
                <w:szCs w:val="18"/>
              </w:rPr>
              <w:t>14</w:t>
            </w:r>
          </w:p>
        </w:tc>
        <w:tc>
          <w:tcPr>
            <w:tcW w:w="851" w:type="dxa"/>
          </w:tcPr>
          <w:p w14:paraId="626148D3" w14:textId="77777777" w:rsidR="003A64FE" w:rsidRPr="004C3D97" w:rsidRDefault="003A64FE" w:rsidP="0095646C">
            <w:pPr>
              <w:rPr>
                <w:sz w:val="18"/>
                <w:szCs w:val="18"/>
              </w:rPr>
            </w:pPr>
          </w:p>
        </w:tc>
        <w:tc>
          <w:tcPr>
            <w:tcW w:w="1536" w:type="dxa"/>
          </w:tcPr>
          <w:p w14:paraId="4933C428" w14:textId="77777777" w:rsidR="003A64FE" w:rsidRPr="004C3D97" w:rsidRDefault="003A64FE" w:rsidP="0095646C">
            <w:pPr>
              <w:rPr>
                <w:sz w:val="18"/>
                <w:szCs w:val="18"/>
              </w:rPr>
            </w:pPr>
          </w:p>
        </w:tc>
        <w:tc>
          <w:tcPr>
            <w:tcW w:w="1253" w:type="dxa"/>
            <w:tcBorders>
              <w:right w:val="single" w:sz="18" w:space="0" w:color="auto"/>
            </w:tcBorders>
          </w:tcPr>
          <w:p w14:paraId="61F915E2"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2BC979C3"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6B50EE93"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1ADD7B36"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3DCC7932"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68523DF1" w14:textId="77777777" w:rsidR="003A64FE" w:rsidRPr="004C3D97" w:rsidRDefault="003A64FE" w:rsidP="0095646C">
            <w:pPr>
              <w:rPr>
                <w:sz w:val="18"/>
                <w:szCs w:val="18"/>
              </w:rPr>
            </w:pPr>
            <w:r w:rsidRPr="004C3D97">
              <w:rPr>
                <w:sz w:val="18"/>
                <w:szCs w:val="18"/>
              </w:rPr>
              <w:t>2</w:t>
            </w:r>
          </w:p>
        </w:tc>
      </w:tr>
      <w:tr w:rsidR="003A64FE" w:rsidRPr="003A64FE" w14:paraId="596821A1" w14:textId="77777777" w:rsidTr="00DC69D5">
        <w:trPr>
          <w:trHeight w:val="286"/>
        </w:trPr>
        <w:tc>
          <w:tcPr>
            <w:tcW w:w="686" w:type="dxa"/>
            <w:tcBorders>
              <w:left w:val="single" w:sz="18" w:space="0" w:color="auto"/>
            </w:tcBorders>
          </w:tcPr>
          <w:p w14:paraId="64C29BA2" w14:textId="77777777" w:rsidR="003A64FE" w:rsidRPr="004C3D97" w:rsidRDefault="003A64FE" w:rsidP="0095646C">
            <w:pPr>
              <w:jc w:val="center"/>
              <w:rPr>
                <w:sz w:val="18"/>
                <w:szCs w:val="18"/>
              </w:rPr>
            </w:pPr>
            <w:r w:rsidRPr="004C3D97">
              <w:rPr>
                <w:sz w:val="18"/>
                <w:szCs w:val="18"/>
              </w:rPr>
              <w:t>15</w:t>
            </w:r>
          </w:p>
        </w:tc>
        <w:tc>
          <w:tcPr>
            <w:tcW w:w="851" w:type="dxa"/>
          </w:tcPr>
          <w:p w14:paraId="18D98BDE" w14:textId="77777777" w:rsidR="003A64FE" w:rsidRPr="004C3D97" w:rsidRDefault="003A64FE" w:rsidP="0095646C">
            <w:pPr>
              <w:rPr>
                <w:sz w:val="18"/>
                <w:szCs w:val="18"/>
              </w:rPr>
            </w:pPr>
          </w:p>
        </w:tc>
        <w:tc>
          <w:tcPr>
            <w:tcW w:w="1536" w:type="dxa"/>
          </w:tcPr>
          <w:p w14:paraId="6CD77A58" w14:textId="77777777" w:rsidR="003A64FE" w:rsidRPr="004C3D97" w:rsidRDefault="003A64FE" w:rsidP="0095646C">
            <w:pPr>
              <w:rPr>
                <w:sz w:val="18"/>
                <w:szCs w:val="18"/>
              </w:rPr>
            </w:pPr>
          </w:p>
        </w:tc>
        <w:tc>
          <w:tcPr>
            <w:tcW w:w="1253" w:type="dxa"/>
            <w:tcBorders>
              <w:right w:val="single" w:sz="18" w:space="0" w:color="auto"/>
            </w:tcBorders>
          </w:tcPr>
          <w:p w14:paraId="217D72BD"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64A77E5F"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08A7E7D2"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2C750695"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208A4AD0"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7464C861" w14:textId="77777777" w:rsidR="003A64FE" w:rsidRPr="004C3D97" w:rsidRDefault="003A64FE" w:rsidP="0095646C">
            <w:pPr>
              <w:rPr>
                <w:sz w:val="18"/>
                <w:szCs w:val="18"/>
              </w:rPr>
            </w:pPr>
            <w:r w:rsidRPr="004C3D97">
              <w:rPr>
                <w:sz w:val="18"/>
                <w:szCs w:val="18"/>
              </w:rPr>
              <w:t>2</w:t>
            </w:r>
          </w:p>
        </w:tc>
      </w:tr>
      <w:tr w:rsidR="003A64FE" w:rsidRPr="003A64FE" w14:paraId="421378E3" w14:textId="77777777" w:rsidTr="00DC69D5">
        <w:trPr>
          <w:trHeight w:val="286"/>
        </w:trPr>
        <w:tc>
          <w:tcPr>
            <w:tcW w:w="686" w:type="dxa"/>
            <w:tcBorders>
              <w:left w:val="single" w:sz="18" w:space="0" w:color="auto"/>
            </w:tcBorders>
          </w:tcPr>
          <w:p w14:paraId="0ADF0904" w14:textId="77777777" w:rsidR="003A64FE" w:rsidRPr="004C3D97" w:rsidRDefault="003A64FE" w:rsidP="0095646C">
            <w:pPr>
              <w:jc w:val="center"/>
              <w:rPr>
                <w:sz w:val="18"/>
                <w:szCs w:val="18"/>
              </w:rPr>
            </w:pPr>
            <w:r w:rsidRPr="004C3D97">
              <w:rPr>
                <w:sz w:val="18"/>
                <w:szCs w:val="18"/>
              </w:rPr>
              <w:t>16</w:t>
            </w:r>
          </w:p>
        </w:tc>
        <w:tc>
          <w:tcPr>
            <w:tcW w:w="851" w:type="dxa"/>
          </w:tcPr>
          <w:p w14:paraId="296984AB" w14:textId="77777777" w:rsidR="003A64FE" w:rsidRPr="004C3D97" w:rsidRDefault="003A64FE" w:rsidP="0095646C">
            <w:pPr>
              <w:rPr>
                <w:sz w:val="18"/>
                <w:szCs w:val="18"/>
              </w:rPr>
            </w:pPr>
          </w:p>
        </w:tc>
        <w:tc>
          <w:tcPr>
            <w:tcW w:w="1536" w:type="dxa"/>
          </w:tcPr>
          <w:p w14:paraId="50136006" w14:textId="77777777" w:rsidR="003A64FE" w:rsidRPr="004C3D97" w:rsidRDefault="003A64FE" w:rsidP="0095646C">
            <w:pPr>
              <w:rPr>
                <w:sz w:val="18"/>
                <w:szCs w:val="18"/>
              </w:rPr>
            </w:pPr>
          </w:p>
        </w:tc>
        <w:tc>
          <w:tcPr>
            <w:tcW w:w="1253" w:type="dxa"/>
            <w:tcBorders>
              <w:right w:val="single" w:sz="18" w:space="0" w:color="auto"/>
            </w:tcBorders>
          </w:tcPr>
          <w:p w14:paraId="1257A019"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46A5915C"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58C64BB0"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4A5293E6"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5D00CD26"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02CB088B" w14:textId="77777777" w:rsidR="003A64FE" w:rsidRPr="004C3D97" w:rsidRDefault="003A64FE" w:rsidP="0095646C">
            <w:pPr>
              <w:rPr>
                <w:sz w:val="18"/>
                <w:szCs w:val="18"/>
              </w:rPr>
            </w:pPr>
            <w:r w:rsidRPr="004C3D97">
              <w:rPr>
                <w:sz w:val="18"/>
                <w:szCs w:val="18"/>
              </w:rPr>
              <w:t>2</w:t>
            </w:r>
          </w:p>
        </w:tc>
      </w:tr>
      <w:tr w:rsidR="003A64FE" w:rsidRPr="003A64FE" w14:paraId="55C422BD" w14:textId="77777777" w:rsidTr="00DC69D5">
        <w:trPr>
          <w:trHeight w:val="286"/>
        </w:trPr>
        <w:tc>
          <w:tcPr>
            <w:tcW w:w="686" w:type="dxa"/>
            <w:tcBorders>
              <w:left w:val="single" w:sz="18" w:space="0" w:color="auto"/>
            </w:tcBorders>
          </w:tcPr>
          <w:p w14:paraId="001185BF" w14:textId="77777777" w:rsidR="003A64FE" w:rsidRPr="004C3D97" w:rsidRDefault="003A64FE" w:rsidP="0095646C">
            <w:pPr>
              <w:jc w:val="center"/>
              <w:rPr>
                <w:sz w:val="18"/>
                <w:szCs w:val="18"/>
              </w:rPr>
            </w:pPr>
            <w:r w:rsidRPr="004C3D97">
              <w:rPr>
                <w:sz w:val="18"/>
                <w:szCs w:val="18"/>
              </w:rPr>
              <w:t>17</w:t>
            </w:r>
          </w:p>
        </w:tc>
        <w:tc>
          <w:tcPr>
            <w:tcW w:w="851" w:type="dxa"/>
          </w:tcPr>
          <w:p w14:paraId="3B449C5F" w14:textId="77777777" w:rsidR="003A64FE" w:rsidRPr="004C3D97" w:rsidRDefault="003A64FE" w:rsidP="0095646C">
            <w:pPr>
              <w:rPr>
                <w:sz w:val="18"/>
                <w:szCs w:val="18"/>
              </w:rPr>
            </w:pPr>
          </w:p>
        </w:tc>
        <w:tc>
          <w:tcPr>
            <w:tcW w:w="1536" w:type="dxa"/>
          </w:tcPr>
          <w:p w14:paraId="522FB3E4" w14:textId="77777777" w:rsidR="003A64FE" w:rsidRPr="004C3D97" w:rsidRDefault="003A64FE" w:rsidP="0095646C">
            <w:pPr>
              <w:rPr>
                <w:sz w:val="18"/>
                <w:szCs w:val="18"/>
              </w:rPr>
            </w:pPr>
          </w:p>
        </w:tc>
        <w:tc>
          <w:tcPr>
            <w:tcW w:w="1253" w:type="dxa"/>
            <w:tcBorders>
              <w:right w:val="single" w:sz="18" w:space="0" w:color="auto"/>
            </w:tcBorders>
          </w:tcPr>
          <w:p w14:paraId="0B150EF8"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41EBEB1A"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12A72854"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31C2D6DD"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1AB9A68B"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5F36D632" w14:textId="77777777" w:rsidR="003A64FE" w:rsidRPr="004C3D97" w:rsidRDefault="003A64FE" w:rsidP="0095646C">
            <w:pPr>
              <w:rPr>
                <w:sz w:val="18"/>
                <w:szCs w:val="18"/>
              </w:rPr>
            </w:pPr>
            <w:r w:rsidRPr="004C3D97">
              <w:rPr>
                <w:sz w:val="18"/>
                <w:szCs w:val="18"/>
              </w:rPr>
              <w:t>2</w:t>
            </w:r>
          </w:p>
        </w:tc>
      </w:tr>
      <w:tr w:rsidR="003A64FE" w:rsidRPr="003A64FE" w14:paraId="7AA45F4A" w14:textId="77777777" w:rsidTr="00DC69D5">
        <w:trPr>
          <w:trHeight w:val="286"/>
        </w:trPr>
        <w:tc>
          <w:tcPr>
            <w:tcW w:w="686" w:type="dxa"/>
            <w:tcBorders>
              <w:left w:val="single" w:sz="18" w:space="0" w:color="auto"/>
            </w:tcBorders>
          </w:tcPr>
          <w:p w14:paraId="6075A00C" w14:textId="77777777" w:rsidR="003A64FE" w:rsidRPr="004C3D97" w:rsidRDefault="003A64FE" w:rsidP="0095646C">
            <w:pPr>
              <w:jc w:val="center"/>
              <w:rPr>
                <w:sz w:val="18"/>
                <w:szCs w:val="18"/>
              </w:rPr>
            </w:pPr>
            <w:r w:rsidRPr="004C3D97">
              <w:rPr>
                <w:sz w:val="18"/>
                <w:szCs w:val="18"/>
              </w:rPr>
              <w:t>18</w:t>
            </w:r>
          </w:p>
        </w:tc>
        <w:tc>
          <w:tcPr>
            <w:tcW w:w="851" w:type="dxa"/>
          </w:tcPr>
          <w:p w14:paraId="1B89E213" w14:textId="77777777" w:rsidR="003A64FE" w:rsidRPr="004C3D97" w:rsidRDefault="003A64FE" w:rsidP="0095646C">
            <w:pPr>
              <w:rPr>
                <w:sz w:val="18"/>
                <w:szCs w:val="18"/>
              </w:rPr>
            </w:pPr>
          </w:p>
        </w:tc>
        <w:tc>
          <w:tcPr>
            <w:tcW w:w="1536" w:type="dxa"/>
          </w:tcPr>
          <w:p w14:paraId="13B2B418" w14:textId="77777777" w:rsidR="003A64FE" w:rsidRPr="004C3D97" w:rsidRDefault="003A64FE" w:rsidP="0095646C">
            <w:pPr>
              <w:rPr>
                <w:sz w:val="18"/>
                <w:szCs w:val="18"/>
              </w:rPr>
            </w:pPr>
          </w:p>
        </w:tc>
        <w:tc>
          <w:tcPr>
            <w:tcW w:w="1253" w:type="dxa"/>
            <w:tcBorders>
              <w:right w:val="single" w:sz="18" w:space="0" w:color="auto"/>
            </w:tcBorders>
          </w:tcPr>
          <w:p w14:paraId="49B3B13E"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0DA37E07"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5426989A"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67B91F6A"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43F70CAF"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77AE73FB" w14:textId="77777777" w:rsidR="003A64FE" w:rsidRPr="004C3D97" w:rsidRDefault="003A64FE" w:rsidP="0095646C">
            <w:pPr>
              <w:rPr>
                <w:sz w:val="18"/>
                <w:szCs w:val="18"/>
              </w:rPr>
            </w:pPr>
            <w:r w:rsidRPr="004C3D97">
              <w:rPr>
                <w:sz w:val="18"/>
                <w:szCs w:val="18"/>
              </w:rPr>
              <w:t>2</w:t>
            </w:r>
          </w:p>
        </w:tc>
      </w:tr>
      <w:tr w:rsidR="003A64FE" w:rsidRPr="003A64FE" w14:paraId="67B77E4C" w14:textId="77777777" w:rsidTr="00DC69D5">
        <w:trPr>
          <w:trHeight w:val="286"/>
        </w:trPr>
        <w:tc>
          <w:tcPr>
            <w:tcW w:w="686" w:type="dxa"/>
            <w:tcBorders>
              <w:left w:val="single" w:sz="18" w:space="0" w:color="auto"/>
            </w:tcBorders>
          </w:tcPr>
          <w:p w14:paraId="0EE88482" w14:textId="77777777" w:rsidR="003A64FE" w:rsidRPr="004C3D97" w:rsidRDefault="003A64FE" w:rsidP="0095646C">
            <w:pPr>
              <w:jc w:val="center"/>
              <w:rPr>
                <w:sz w:val="18"/>
                <w:szCs w:val="18"/>
              </w:rPr>
            </w:pPr>
            <w:r w:rsidRPr="004C3D97">
              <w:rPr>
                <w:sz w:val="18"/>
                <w:szCs w:val="18"/>
              </w:rPr>
              <w:t>19</w:t>
            </w:r>
          </w:p>
        </w:tc>
        <w:tc>
          <w:tcPr>
            <w:tcW w:w="851" w:type="dxa"/>
          </w:tcPr>
          <w:p w14:paraId="093034FD" w14:textId="77777777" w:rsidR="003A64FE" w:rsidRPr="004C3D97" w:rsidRDefault="003A64FE" w:rsidP="0095646C">
            <w:pPr>
              <w:rPr>
                <w:sz w:val="18"/>
                <w:szCs w:val="18"/>
              </w:rPr>
            </w:pPr>
          </w:p>
        </w:tc>
        <w:tc>
          <w:tcPr>
            <w:tcW w:w="1536" w:type="dxa"/>
          </w:tcPr>
          <w:p w14:paraId="196D8582" w14:textId="77777777" w:rsidR="003A64FE" w:rsidRPr="004C3D97" w:rsidRDefault="003A64FE" w:rsidP="0095646C">
            <w:pPr>
              <w:rPr>
                <w:sz w:val="18"/>
                <w:szCs w:val="18"/>
              </w:rPr>
            </w:pPr>
          </w:p>
        </w:tc>
        <w:tc>
          <w:tcPr>
            <w:tcW w:w="1253" w:type="dxa"/>
            <w:tcBorders>
              <w:right w:val="single" w:sz="18" w:space="0" w:color="auto"/>
            </w:tcBorders>
          </w:tcPr>
          <w:p w14:paraId="19A79D87"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4E52FA97"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606455AF"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04380AD2"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7503D182"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2E896369" w14:textId="77777777" w:rsidR="003A64FE" w:rsidRPr="004C3D97" w:rsidRDefault="003A64FE" w:rsidP="0095646C">
            <w:pPr>
              <w:rPr>
                <w:sz w:val="18"/>
                <w:szCs w:val="18"/>
              </w:rPr>
            </w:pPr>
            <w:r w:rsidRPr="004C3D97">
              <w:rPr>
                <w:sz w:val="18"/>
                <w:szCs w:val="18"/>
              </w:rPr>
              <w:t>2</w:t>
            </w:r>
          </w:p>
        </w:tc>
      </w:tr>
      <w:tr w:rsidR="003A64FE" w:rsidRPr="003A64FE" w14:paraId="780F2CFD" w14:textId="77777777" w:rsidTr="00DC69D5">
        <w:trPr>
          <w:trHeight w:val="286"/>
        </w:trPr>
        <w:tc>
          <w:tcPr>
            <w:tcW w:w="686" w:type="dxa"/>
            <w:tcBorders>
              <w:left w:val="single" w:sz="18" w:space="0" w:color="auto"/>
            </w:tcBorders>
          </w:tcPr>
          <w:p w14:paraId="05750A92" w14:textId="77777777" w:rsidR="003A64FE" w:rsidRPr="004C3D97" w:rsidRDefault="003A64FE" w:rsidP="0095646C">
            <w:pPr>
              <w:jc w:val="center"/>
              <w:rPr>
                <w:sz w:val="18"/>
                <w:szCs w:val="18"/>
              </w:rPr>
            </w:pPr>
            <w:r w:rsidRPr="004C3D97">
              <w:rPr>
                <w:sz w:val="18"/>
                <w:szCs w:val="18"/>
              </w:rPr>
              <w:t>20</w:t>
            </w:r>
          </w:p>
        </w:tc>
        <w:tc>
          <w:tcPr>
            <w:tcW w:w="851" w:type="dxa"/>
          </w:tcPr>
          <w:p w14:paraId="76233829" w14:textId="77777777" w:rsidR="003A64FE" w:rsidRPr="004C3D97" w:rsidRDefault="003A64FE" w:rsidP="0095646C">
            <w:pPr>
              <w:rPr>
                <w:sz w:val="18"/>
                <w:szCs w:val="18"/>
              </w:rPr>
            </w:pPr>
          </w:p>
        </w:tc>
        <w:tc>
          <w:tcPr>
            <w:tcW w:w="1536" w:type="dxa"/>
          </w:tcPr>
          <w:p w14:paraId="402E74C8" w14:textId="77777777" w:rsidR="003A64FE" w:rsidRPr="004C3D97" w:rsidRDefault="003A64FE" w:rsidP="0095646C">
            <w:pPr>
              <w:rPr>
                <w:sz w:val="18"/>
                <w:szCs w:val="18"/>
              </w:rPr>
            </w:pPr>
          </w:p>
        </w:tc>
        <w:tc>
          <w:tcPr>
            <w:tcW w:w="1253" w:type="dxa"/>
            <w:tcBorders>
              <w:right w:val="single" w:sz="18" w:space="0" w:color="auto"/>
            </w:tcBorders>
          </w:tcPr>
          <w:p w14:paraId="5142E81C"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0ECF50A4"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42556E95"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62801D26"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67EB1E88"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41FF3E8B" w14:textId="77777777" w:rsidR="003A64FE" w:rsidRPr="004C3D97" w:rsidRDefault="003A64FE" w:rsidP="0095646C">
            <w:pPr>
              <w:rPr>
                <w:sz w:val="18"/>
                <w:szCs w:val="18"/>
              </w:rPr>
            </w:pPr>
            <w:r w:rsidRPr="004C3D97">
              <w:rPr>
                <w:sz w:val="18"/>
                <w:szCs w:val="18"/>
              </w:rPr>
              <w:t>2</w:t>
            </w:r>
          </w:p>
        </w:tc>
      </w:tr>
      <w:tr w:rsidR="003A64FE" w:rsidRPr="003A64FE" w14:paraId="77753B7B" w14:textId="77777777" w:rsidTr="00DC69D5">
        <w:trPr>
          <w:trHeight w:val="286"/>
        </w:trPr>
        <w:tc>
          <w:tcPr>
            <w:tcW w:w="686" w:type="dxa"/>
            <w:tcBorders>
              <w:left w:val="single" w:sz="18" w:space="0" w:color="auto"/>
            </w:tcBorders>
          </w:tcPr>
          <w:p w14:paraId="793DE596" w14:textId="77777777" w:rsidR="003A64FE" w:rsidRPr="004C3D97" w:rsidRDefault="003A64FE" w:rsidP="0095646C">
            <w:pPr>
              <w:jc w:val="center"/>
              <w:rPr>
                <w:sz w:val="18"/>
                <w:szCs w:val="18"/>
              </w:rPr>
            </w:pPr>
            <w:r w:rsidRPr="004C3D97">
              <w:rPr>
                <w:sz w:val="18"/>
                <w:szCs w:val="18"/>
              </w:rPr>
              <w:t>21</w:t>
            </w:r>
          </w:p>
        </w:tc>
        <w:tc>
          <w:tcPr>
            <w:tcW w:w="851" w:type="dxa"/>
          </w:tcPr>
          <w:p w14:paraId="569D991C" w14:textId="77777777" w:rsidR="003A64FE" w:rsidRPr="004C3D97" w:rsidRDefault="003A64FE" w:rsidP="0095646C">
            <w:pPr>
              <w:rPr>
                <w:sz w:val="18"/>
                <w:szCs w:val="18"/>
              </w:rPr>
            </w:pPr>
          </w:p>
        </w:tc>
        <w:tc>
          <w:tcPr>
            <w:tcW w:w="1536" w:type="dxa"/>
          </w:tcPr>
          <w:p w14:paraId="7707BD7B" w14:textId="77777777" w:rsidR="003A64FE" w:rsidRPr="004C3D97" w:rsidRDefault="003A64FE" w:rsidP="0095646C">
            <w:pPr>
              <w:rPr>
                <w:sz w:val="18"/>
                <w:szCs w:val="18"/>
              </w:rPr>
            </w:pPr>
          </w:p>
        </w:tc>
        <w:tc>
          <w:tcPr>
            <w:tcW w:w="1253" w:type="dxa"/>
            <w:tcBorders>
              <w:right w:val="single" w:sz="18" w:space="0" w:color="auto"/>
            </w:tcBorders>
          </w:tcPr>
          <w:p w14:paraId="7EFD109D"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4D735DD5"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5DE38586"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7C865B04"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495E9387"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4C4E6B3F" w14:textId="77777777" w:rsidR="003A64FE" w:rsidRPr="004C3D97" w:rsidRDefault="003A64FE" w:rsidP="0095646C">
            <w:pPr>
              <w:rPr>
                <w:sz w:val="18"/>
                <w:szCs w:val="18"/>
              </w:rPr>
            </w:pPr>
            <w:r w:rsidRPr="004C3D97">
              <w:rPr>
                <w:sz w:val="18"/>
                <w:szCs w:val="18"/>
              </w:rPr>
              <w:t>1</w:t>
            </w:r>
          </w:p>
        </w:tc>
      </w:tr>
      <w:tr w:rsidR="003A64FE" w:rsidRPr="003A64FE" w14:paraId="27CCC2B1" w14:textId="77777777" w:rsidTr="00DC69D5">
        <w:trPr>
          <w:trHeight w:val="286"/>
        </w:trPr>
        <w:tc>
          <w:tcPr>
            <w:tcW w:w="686" w:type="dxa"/>
            <w:tcBorders>
              <w:left w:val="single" w:sz="18" w:space="0" w:color="auto"/>
            </w:tcBorders>
          </w:tcPr>
          <w:p w14:paraId="6777D797" w14:textId="77777777" w:rsidR="003A64FE" w:rsidRPr="004C3D97" w:rsidRDefault="003A64FE" w:rsidP="0095646C">
            <w:pPr>
              <w:jc w:val="center"/>
              <w:rPr>
                <w:sz w:val="18"/>
                <w:szCs w:val="18"/>
              </w:rPr>
            </w:pPr>
            <w:r w:rsidRPr="004C3D97">
              <w:rPr>
                <w:sz w:val="18"/>
                <w:szCs w:val="18"/>
              </w:rPr>
              <w:t>22</w:t>
            </w:r>
          </w:p>
        </w:tc>
        <w:tc>
          <w:tcPr>
            <w:tcW w:w="851" w:type="dxa"/>
          </w:tcPr>
          <w:p w14:paraId="7B96AA12" w14:textId="77777777" w:rsidR="003A64FE" w:rsidRPr="004C3D97" w:rsidRDefault="003A64FE" w:rsidP="0095646C">
            <w:pPr>
              <w:rPr>
                <w:sz w:val="18"/>
                <w:szCs w:val="18"/>
              </w:rPr>
            </w:pPr>
          </w:p>
        </w:tc>
        <w:tc>
          <w:tcPr>
            <w:tcW w:w="1536" w:type="dxa"/>
          </w:tcPr>
          <w:p w14:paraId="5E077C28" w14:textId="77777777" w:rsidR="003A64FE" w:rsidRPr="004C3D97" w:rsidRDefault="003A64FE" w:rsidP="0095646C">
            <w:pPr>
              <w:rPr>
                <w:sz w:val="18"/>
                <w:szCs w:val="18"/>
              </w:rPr>
            </w:pPr>
          </w:p>
        </w:tc>
        <w:tc>
          <w:tcPr>
            <w:tcW w:w="1253" w:type="dxa"/>
            <w:tcBorders>
              <w:right w:val="single" w:sz="18" w:space="0" w:color="auto"/>
            </w:tcBorders>
          </w:tcPr>
          <w:p w14:paraId="6033020A"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1FE22EF9"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4330CB2B"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41EEF9C0"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07F01F62"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21F0A3E8" w14:textId="77777777" w:rsidR="003A64FE" w:rsidRPr="004C3D97" w:rsidRDefault="003A64FE" w:rsidP="0095646C">
            <w:pPr>
              <w:rPr>
                <w:sz w:val="18"/>
                <w:szCs w:val="18"/>
              </w:rPr>
            </w:pPr>
            <w:r w:rsidRPr="004C3D97">
              <w:rPr>
                <w:sz w:val="18"/>
                <w:szCs w:val="18"/>
              </w:rPr>
              <w:t>1</w:t>
            </w:r>
          </w:p>
        </w:tc>
      </w:tr>
      <w:tr w:rsidR="003A64FE" w:rsidRPr="003A64FE" w14:paraId="6C28071E" w14:textId="77777777" w:rsidTr="00DC69D5">
        <w:trPr>
          <w:trHeight w:val="286"/>
        </w:trPr>
        <w:tc>
          <w:tcPr>
            <w:tcW w:w="686" w:type="dxa"/>
            <w:tcBorders>
              <w:left w:val="single" w:sz="18" w:space="0" w:color="auto"/>
            </w:tcBorders>
          </w:tcPr>
          <w:p w14:paraId="7555B7BF" w14:textId="77777777" w:rsidR="003A64FE" w:rsidRPr="004C3D97" w:rsidRDefault="003A64FE" w:rsidP="0095646C">
            <w:pPr>
              <w:jc w:val="center"/>
              <w:rPr>
                <w:sz w:val="18"/>
                <w:szCs w:val="18"/>
              </w:rPr>
            </w:pPr>
            <w:r w:rsidRPr="004C3D97">
              <w:rPr>
                <w:sz w:val="18"/>
                <w:szCs w:val="18"/>
              </w:rPr>
              <w:t>23</w:t>
            </w:r>
          </w:p>
        </w:tc>
        <w:tc>
          <w:tcPr>
            <w:tcW w:w="851" w:type="dxa"/>
          </w:tcPr>
          <w:p w14:paraId="7477041C" w14:textId="77777777" w:rsidR="003A64FE" w:rsidRPr="004C3D97" w:rsidRDefault="003A64FE" w:rsidP="0095646C">
            <w:pPr>
              <w:rPr>
                <w:sz w:val="18"/>
                <w:szCs w:val="18"/>
              </w:rPr>
            </w:pPr>
          </w:p>
        </w:tc>
        <w:tc>
          <w:tcPr>
            <w:tcW w:w="1536" w:type="dxa"/>
          </w:tcPr>
          <w:p w14:paraId="14E58B67" w14:textId="77777777" w:rsidR="003A64FE" w:rsidRPr="004C3D97" w:rsidRDefault="003A64FE" w:rsidP="0095646C">
            <w:pPr>
              <w:rPr>
                <w:sz w:val="18"/>
                <w:szCs w:val="18"/>
              </w:rPr>
            </w:pPr>
          </w:p>
        </w:tc>
        <w:tc>
          <w:tcPr>
            <w:tcW w:w="1253" w:type="dxa"/>
            <w:tcBorders>
              <w:right w:val="single" w:sz="18" w:space="0" w:color="auto"/>
            </w:tcBorders>
          </w:tcPr>
          <w:p w14:paraId="4521B12E"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3897057B"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14BA1C5F"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42DF3670"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08383CEF"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708652EB" w14:textId="77777777" w:rsidR="003A64FE" w:rsidRPr="004C3D97" w:rsidRDefault="003A64FE" w:rsidP="0095646C">
            <w:pPr>
              <w:rPr>
                <w:sz w:val="18"/>
                <w:szCs w:val="18"/>
              </w:rPr>
            </w:pPr>
            <w:r w:rsidRPr="004C3D97">
              <w:rPr>
                <w:sz w:val="18"/>
                <w:szCs w:val="18"/>
              </w:rPr>
              <w:t>1</w:t>
            </w:r>
          </w:p>
        </w:tc>
      </w:tr>
      <w:tr w:rsidR="003A64FE" w:rsidRPr="003A64FE" w14:paraId="47E2E5DB" w14:textId="77777777" w:rsidTr="00DC69D5">
        <w:trPr>
          <w:trHeight w:val="286"/>
        </w:trPr>
        <w:tc>
          <w:tcPr>
            <w:tcW w:w="686" w:type="dxa"/>
            <w:tcBorders>
              <w:left w:val="single" w:sz="18" w:space="0" w:color="auto"/>
            </w:tcBorders>
          </w:tcPr>
          <w:p w14:paraId="56A5EC94" w14:textId="77777777" w:rsidR="003A64FE" w:rsidRPr="004C3D97" w:rsidRDefault="003A64FE" w:rsidP="0095646C">
            <w:pPr>
              <w:jc w:val="center"/>
              <w:rPr>
                <w:sz w:val="18"/>
                <w:szCs w:val="18"/>
              </w:rPr>
            </w:pPr>
            <w:r w:rsidRPr="004C3D97">
              <w:rPr>
                <w:sz w:val="18"/>
                <w:szCs w:val="18"/>
              </w:rPr>
              <w:t>24</w:t>
            </w:r>
          </w:p>
        </w:tc>
        <w:tc>
          <w:tcPr>
            <w:tcW w:w="851" w:type="dxa"/>
          </w:tcPr>
          <w:p w14:paraId="3671CC26" w14:textId="77777777" w:rsidR="003A64FE" w:rsidRPr="004C3D97" w:rsidRDefault="003A64FE" w:rsidP="0095646C">
            <w:pPr>
              <w:rPr>
                <w:sz w:val="18"/>
                <w:szCs w:val="18"/>
              </w:rPr>
            </w:pPr>
          </w:p>
        </w:tc>
        <w:tc>
          <w:tcPr>
            <w:tcW w:w="1536" w:type="dxa"/>
          </w:tcPr>
          <w:p w14:paraId="46B1943D" w14:textId="77777777" w:rsidR="003A64FE" w:rsidRPr="004C3D97" w:rsidRDefault="003A64FE" w:rsidP="0095646C">
            <w:pPr>
              <w:rPr>
                <w:sz w:val="18"/>
                <w:szCs w:val="18"/>
              </w:rPr>
            </w:pPr>
          </w:p>
        </w:tc>
        <w:tc>
          <w:tcPr>
            <w:tcW w:w="1253" w:type="dxa"/>
            <w:tcBorders>
              <w:right w:val="single" w:sz="18" w:space="0" w:color="auto"/>
            </w:tcBorders>
          </w:tcPr>
          <w:p w14:paraId="2590B81C"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3BF3DCBE"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1568454F"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5C37AAD5"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5EA1A3FD"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7A1D0F5A" w14:textId="77777777" w:rsidR="003A64FE" w:rsidRPr="004C3D97" w:rsidRDefault="003A64FE" w:rsidP="0095646C">
            <w:pPr>
              <w:rPr>
                <w:sz w:val="18"/>
                <w:szCs w:val="18"/>
              </w:rPr>
            </w:pPr>
            <w:r w:rsidRPr="004C3D97">
              <w:rPr>
                <w:sz w:val="18"/>
                <w:szCs w:val="18"/>
              </w:rPr>
              <w:t>1</w:t>
            </w:r>
          </w:p>
        </w:tc>
      </w:tr>
      <w:tr w:rsidR="003A64FE" w:rsidRPr="003A64FE" w14:paraId="3BFA37D3" w14:textId="77777777" w:rsidTr="00DC69D5">
        <w:trPr>
          <w:trHeight w:val="286"/>
        </w:trPr>
        <w:tc>
          <w:tcPr>
            <w:tcW w:w="686" w:type="dxa"/>
            <w:tcBorders>
              <w:left w:val="single" w:sz="18" w:space="0" w:color="auto"/>
            </w:tcBorders>
          </w:tcPr>
          <w:p w14:paraId="6698EDA1" w14:textId="77777777" w:rsidR="003A64FE" w:rsidRPr="004C3D97" w:rsidRDefault="003A64FE" w:rsidP="0095646C">
            <w:pPr>
              <w:jc w:val="center"/>
              <w:rPr>
                <w:sz w:val="18"/>
                <w:szCs w:val="18"/>
              </w:rPr>
            </w:pPr>
            <w:r w:rsidRPr="004C3D97">
              <w:rPr>
                <w:sz w:val="18"/>
                <w:szCs w:val="18"/>
              </w:rPr>
              <w:t>25</w:t>
            </w:r>
          </w:p>
        </w:tc>
        <w:tc>
          <w:tcPr>
            <w:tcW w:w="851" w:type="dxa"/>
          </w:tcPr>
          <w:p w14:paraId="13E128FC" w14:textId="77777777" w:rsidR="003A64FE" w:rsidRPr="004C3D97" w:rsidRDefault="003A64FE" w:rsidP="0095646C">
            <w:pPr>
              <w:rPr>
                <w:sz w:val="18"/>
                <w:szCs w:val="18"/>
              </w:rPr>
            </w:pPr>
          </w:p>
        </w:tc>
        <w:tc>
          <w:tcPr>
            <w:tcW w:w="1536" w:type="dxa"/>
          </w:tcPr>
          <w:p w14:paraId="3FEE09D0" w14:textId="77777777" w:rsidR="003A64FE" w:rsidRPr="004C3D97" w:rsidRDefault="003A64FE" w:rsidP="0095646C">
            <w:pPr>
              <w:rPr>
                <w:sz w:val="18"/>
                <w:szCs w:val="18"/>
              </w:rPr>
            </w:pPr>
          </w:p>
        </w:tc>
        <w:tc>
          <w:tcPr>
            <w:tcW w:w="1253" w:type="dxa"/>
            <w:tcBorders>
              <w:right w:val="single" w:sz="18" w:space="0" w:color="auto"/>
            </w:tcBorders>
          </w:tcPr>
          <w:p w14:paraId="29FB483B"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280EC6D8"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59EF03EA"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417611BB"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69931816"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4B0FE613" w14:textId="77777777" w:rsidR="003A64FE" w:rsidRPr="004C3D97" w:rsidRDefault="003A64FE" w:rsidP="0095646C">
            <w:pPr>
              <w:rPr>
                <w:sz w:val="18"/>
                <w:szCs w:val="18"/>
              </w:rPr>
            </w:pPr>
            <w:r w:rsidRPr="004C3D97">
              <w:rPr>
                <w:sz w:val="18"/>
                <w:szCs w:val="18"/>
              </w:rPr>
              <w:t>1</w:t>
            </w:r>
          </w:p>
        </w:tc>
      </w:tr>
      <w:tr w:rsidR="003A64FE" w:rsidRPr="003A64FE" w14:paraId="06C57310" w14:textId="77777777" w:rsidTr="00DC69D5">
        <w:trPr>
          <w:trHeight w:val="286"/>
        </w:trPr>
        <w:tc>
          <w:tcPr>
            <w:tcW w:w="686" w:type="dxa"/>
            <w:tcBorders>
              <w:left w:val="single" w:sz="18" w:space="0" w:color="auto"/>
            </w:tcBorders>
          </w:tcPr>
          <w:p w14:paraId="093C7A17" w14:textId="77777777" w:rsidR="003A64FE" w:rsidRPr="004C3D97" w:rsidRDefault="003A64FE" w:rsidP="0095646C">
            <w:pPr>
              <w:jc w:val="center"/>
              <w:rPr>
                <w:sz w:val="18"/>
                <w:szCs w:val="18"/>
              </w:rPr>
            </w:pPr>
            <w:r w:rsidRPr="004C3D97">
              <w:rPr>
                <w:sz w:val="18"/>
                <w:szCs w:val="18"/>
              </w:rPr>
              <w:t>26</w:t>
            </w:r>
          </w:p>
        </w:tc>
        <w:tc>
          <w:tcPr>
            <w:tcW w:w="851" w:type="dxa"/>
          </w:tcPr>
          <w:p w14:paraId="70246F10" w14:textId="77777777" w:rsidR="003A64FE" w:rsidRPr="004C3D97" w:rsidRDefault="003A64FE" w:rsidP="0095646C">
            <w:pPr>
              <w:rPr>
                <w:sz w:val="18"/>
                <w:szCs w:val="18"/>
              </w:rPr>
            </w:pPr>
          </w:p>
        </w:tc>
        <w:tc>
          <w:tcPr>
            <w:tcW w:w="1536" w:type="dxa"/>
          </w:tcPr>
          <w:p w14:paraId="40C5A72F" w14:textId="77777777" w:rsidR="003A64FE" w:rsidRPr="004C3D97" w:rsidRDefault="003A64FE" w:rsidP="0095646C">
            <w:pPr>
              <w:rPr>
                <w:sz w:val="18"/>
                <w:szCs w:val="18"/>
              </w:rPr>
            </w:pPr>
          </w:p>
        </w:tc>
        <w:tc>
          <w:tcPr>
            <w:tcW w:w="1253" w:type="dxa"/>
            <w:tcBorders>
              <w:right w:val="single" w:sz="18" w:space="0" w:color="auto"/>
            </w:tcBorders>
          </w:tcPr>
          <w:p w14:paraId="79AB7EFA"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433332E8"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1E34D250"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6B750D58"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048DD159"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4FA4F7DB" w14:textId="77777777" w:rsidR="003A64FE" w:rsidRPr="004C3D97" w:rsidRDefault="003A64FE" w:rsidP="0095646C">
            <w:pPr>
              <w:rPr>
                <w:sz w:val="18"/>
                <w:szCs w:val="18"/>
              </w:rPr>
            </w:pPr>
            <w:r w:rsidRPr="004C3D97">
              <w:rPr>
                <w:sz w:val="18"/>
                <w:szCs w:val="18"/>
              </w:rPr>
              <w:t>1</w:t>
            </w:r>
          </w:p>
        </w:tc>
      </w:tr>
      <w:tr w:rsidR="003A64FE" w:rsidRPr="003A64FE" w14:paraId="0989489B" w14:textId="77777777" w:rsidTr="00DC69D5">
        <w:trPr>
          <w:trHeight w:val="286"/>
        </w:trPr>
        <w:tc>
          <w:tcPr>
            <w:tcW w:w="686" w:type="dxa"/>
            <w:tcBorders>
              <w:left w:val="single" w:sz="18" w:space="0" w:color="auto"/>
            </w:tcBorders>
          </w:tcPr>
          <w:p w14:paraId="5FDBF2DE" w14:textId="77777777" w:rsidR="003A64FE" w:rsidRPr="004C3D97" w:rsidRDefault="003A64FE" w:rsidP="0095646C">
            <w:pPr>
              <w:jc w:val="center"/>
              <w:rPr>
                <w:sz w:val="18"/>
                <w:szCs w:val="18"/>
              </w:rPr>
            </w:pPr>
            <w:r w:rsidRPr="004C3D97">
              <w:rPr>
                <w:sz w:val="18"/>
                <w:szCs w:val="18"/>
              </w:rPr>
              <w:t>27</w:t>
            </w:r>
          </w:p>
        </w:tc>
        <w:tc>
          <w:tcPr>
            <w:tcW w:w="851" w:type="dxa"/>
          </w:tcPr>
          <w:p w14:paraId="1401287C" w14:textId="77777777" w:rsidR="003A64FE" w:rsidRPr="004C3D97" w:rsidRDefault="003A64FE" w:rsidP="0095646C">
            <w:pPr>
              <w:rPr>
                <w:sz w:val="18"/>
                <w:szCs w:val="18"/>
              </w:rPr>
            </w:pPr>
          </w:p>
        </w:tc>
        <w:tc>
          <w:tcPr>
            <w:tcW w:w="1536" w:type="dxa"/>
          </w:tcPr>
          <w:p w14:paraId="0B7ADDDD" w14:textId="77777777" w:rsidR="003A64FE" w:rsidRPr="004C3D97" w:rsidRDefault="003A64FE" w:rsidP="0095646C">
            <w:pPr>
              <w:rPr>
                <w:sz w:val="18"/>
                <w:szCs w:val="18"/>
              </w:rPr>
            </w:pPr>
          </w:p>
        </w:tc>
        <w:tc>
          <w:tcPr>
            <w:tcW w:w="1253" w:type="dxa"/>
            <w:tcBorders>
              <w:right w:val="single" w:sz="18" w:space="0" w:color="auto"/>
            </w:tcBorders>
          </w:tcPr>
          <w:p w14:paraId="039E1F56"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6424D49F"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73FDC24F"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691435C6"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475FEE7B"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464CC0B2" w14:textId="77777777" w:rsidR="003A64FE" w:rsidRPr="004C3D97" w:rsidRDefault="003A64FE" w:rsidP="0095646C">
            <w:pPr>
              <w:rPr>
                <w:sz w:val="18"/>
                <w:szCs w:val="18"/>
              </w:rPr>
            </w:pPr>
            <w:r w:rsidRPr="004C3D97">
              <w:rPr>
                <w:sz w:val="18"/>
                <w:szCs w:val="18"/>
              </w:rPr>
              <w:t>1</w:t>
            </w:r>
          </w:p>
        </w:tc>
      </w:tr>
      <w:tr w:rsidR="003A64FE" w:rsidRPr="003A64FE" w14:paraId="3C2311D8" w14:textId="77777777" w:rsidTr="00DC69D5">
        <w:trPr>
          <w:trHeight w:val="286"/>
        </w:trPr>
        <w:tc>
          <w:tcPr>
            <w:tcW w:w="686" w:type="dxa"/>
            <w:tcBorders>
              <w:left w:val="single" w:sz="18" w:space="0" w:color="auto"/>
            </w:tcBorders>
          </w:tcPr>
          <w:p w14:paraId="72B310E9" w14:textId="77777777" w:rsidR="003A64FE" w:rsidRPr="004C3D97" w:rsidRDefault="003A64FE" w:rsidP="0095646C">
            <w:pPr>
              <w:jc w:val="center"/>
              <w:rPr>
                <w:sz w:val="18"/>
                <w:szCs w:val="18"/>
              </w:rPr>
            </w:pPr>
            <w:r w:rsidRPr="004C3D97">
              <w:rPr>
                <w:sz w:val="18"/>
                <w:szCs w:val="18"/>
              </w:rPr>
              <w:t>28</w:t>
            </w:r>
          </w:p>
        </w:tc>
        <w:tc>
          <w:tcPr>
            <w:tcW w:w="851" w:type="dxa"/>
          </w:tcPr>
          <w:p w14:paraId="5A9CBA19" w14:textId="77777777" w:rsidR="003A64FE" w:rsidRPr="004C3D97" w:rsidRDefault="003A64FE" w:rsidP="0095646C">
            <w:pPr>
              <w:rPr>
                <w:sz w:val="18"/>
                <w:szCs w:val="18"/>
              </w:rPr>
            </w:pPr>
          </w:p>
        </w:tc>
        <w:tc>
          <w:tcPr>
            <w:tcW w:w="1536" w:type="dxa"/>
          </w:tcPr>
          <w:p w14:paraId="499C29DF" w14:textId="77777777" w:rsidR="003A64FE" w:rsidRPr="004C3D97" w:rsidRDefault="003A64FE" w:rsidP="0095646C">
            <w:pPr>
              <w:rPr>
                <w:sz w:val="18"/>
                <w:szCs w:val="18"/>
              </w:rPr>
            </w:pPr>
          </w:p>
        </w:tc>
        <w:tc>
          <w:tcPr>
            <w:tcW w:w="1253" w:type="dxa"/>
            <w:tcBorders>
              <w:right w:val="single" w:sz="18" w:space="0" w:color="auto"/>
            </w:tcBorders>
          </w:tcPr>
          <w:p w14:paraId="06FF3338"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075CB1B5"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0A1A0F60"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24CC8635"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554558CC"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606C7721" w14:textId="77777777" w:rsidR="003A64FE" w:rsidRPr="004C3D97" w:rsidRDefault="003A64FE" w:rsidP="0095646C">
            <w:pPr>
              <w:rPr>
                <w:sz w:val="18"/>
                <w:szCs w:val="18"/>
              </w:rPr>
            </w:pPr>
            <w:r w:rsidRPr="004C3D97">
              <w:rPr>
                <w:sz w:val="18"/>
                <w:szCs w:val="18"/>
              </w:rPr>
              <w:t>1</w:t>
            </w:r>
          </w:p>
        </w:tc>
      </w:tr>
      <w:tr w:rsidR="003A64FE" w:rsidRPr="003A64FE" w14:paraId="5DED2FD8" w14:textId="77777777" w:rsidTr="00DC69D5">
        <w:trPr>
          <w:trHeight w:val="286"/>
        </w:trPr>
        <w:tc>
          <w:tcPr>
            <w:tcW w:w="686" w:type="dxa"/>
            <w:tcBorders>
              <w:left w:val="single" w:sz="18" w:space="0" w:color="auto"/>
            </w:tcBorders>
          </w:tcPr>
          <w:p w14:paraId="287051AE" w14:textId="77777777" w:rsidR="003A64FE" w:rsidRPr="004C3D97" w:rsidRDefault="003A64FE" w:rsidP="0095646C">
            <w:pPr>
              <w:jc w:val="center"/>
              <w:rPr>
                <w:sz w:val="18"/>
                <w:szCs w:val="18"/>
              </w:rPr>
            </w:pPr>
            <w:r w:rsidRPr="004C3D97">
              <w:rPr>
                <w:sz w:val="18"/>
                <w:szCs w:val="18"/>
              </w:rPr>
              <w:t>29</w:t>
            </w:r>
          </w:p>
        </w:tc>
        <w:tc>
          <w:tcPr>
            <w:tcW w:w="851" w:type="dxa"/>
          </w:tcPr>
          <w:p w14:paraId="77FA3B40" w14:textId="77777777" w:rsidR="003A64FE" w:rsidRPr="004C3D97" w:rsidRDefault="003A64FE" w:rsidP="0095646C">
            <w:pPr>
              <w:rPr>
                <w:sz w:val="18"/>
                <w:szCs w:val="18"/>
              </w:rPr>
            </w:pPr>
          </w:p>
        </w:tc>
        <w:tc>
          <w:tcPr>
            <w:tcW w:w="1536" w:type="dxa"/>
          </w:tcPr>
          <w:p w14:paraId="55C00B8C" w14:textId="77777777" w:rsidR="003A64FE" w:rsidRPr="004C3D97" w:rsidRDefault="003A64FE" w:rsidP="0095646C">
            <w:pPr>
              <w:rPr>
                <w:sz w:val="18"/>
                <w:szCs w:val="18"/>
              </w:rPr>
            </w:pPr>
          </w:p>
        </w:tc>
        <w:tc>
          <w:tcPr>
            <w:tcW w:w="1253" w:type="dxa"/>
            <w:tcBorders>
              <w:right w:val="single" w:sz="18" w:space="0" w:color="auto"/>
            </w:tcBorders>
          </w:tcPr>
          <w:p w14:paraId="4387D918"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4DA04263"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181FB38C"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1337C4B3"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5D81BB67"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54FF36FB" w14:textId="77777777" w:rsidR="003A64FE" w:rsidRPr="004C3D97" w:rsidRDefault="003A64FE" w:rsidP="0095646C">
            <w:pPr>
              <w:rPr>
                <w:sz w:val="18"/>
                <w:szCs w:val="18"/>
              </w:rPr>
            </w:pPr>
            <w:r w:rsidRPr="004C3D97">
              <w:rPr>
                <w:sz w:val="18"/>
                <w:szCs w:val="18"/>
              </w:rPr>
              <w:t>1</w:t>
            </w:r>
          </w:p>
        </w:tc>
      </w:tr>
      <w:tr w:rsidR="003A64FE" w:rsidRPr="003A64FE" w14:paraId="5043C17E" w14:textId="77777777" w:rsidTr="00DC69D5">
        <w:trPr>
          <w:trHeight w:val="286"/>
        </w:trPr>
        <w:tc>
          <w:tcPr>
            <w:tcW w:w="686" w:type="dxa"/>
            <w:tcBorders>
              <w:left w:val="single" w:sz="18" w:space="0" w:color="auto"/>
            </w:tcBorders>
          </w:tcPr>
          <w:p w14:paraId="6F516A8D" w14:textId="77777777" w:rsidR="003A64FE" w:rsidRPr="004C3D97" w:rsidRDefault="003A64FE" w:rsidP="0095646C">
            <w:pPr>
              <w:jc w:val="center"/>
              <w:rPr>
                <w:sz w:val="18"/>
                <w:szCs w:val="18"/>
              </w:rPr>
            </w:pPr>
            <w:r w:rsidRPr="004C3D97">
              <w:rPr>
                <w:sz w:val="18"/>
                <w:szCs w:val="18"/>
              </w:rPr>
              <w:t>30</w:t>
            </w:r>
          </w:p>
        </w:tc>
        <w:tc>
          <w:tcPr>
            <w:tcW w:w="851" w:type="dxa"/>
          </w:tcPr>
          <w:p w14:paraId="21719172" w14:textId="77777777" w:rsidR="003A64FE" w:rsidRPr="004C3D97" w:rsidRDefault="003A64FE" w:rsidP="0095646C">
            <w:pPr>
              <w:rPr>
                <w:sz w:val="18"/>
                <w:szCs w:val="18"/>
              </w:rPr>
            </w:pPr>
          </w:p>
        </w:tc>
        <w:tc>
          <w:tcPr>
            <w:tcW w:w="1536" w:type="dxa"/>
          </w:tcPr>
          <w:p w14:paraId="1CE57D63" w14:textId="77777777" w:rsidR="003A64FE" w:rsidRPr="004C3D97" w:rsidRDefault="003A64FE" w:rsidP="0095646C">
            <w:pPr>
              <w:rPr>
                <w:sz w:val="18"/>
                <w:szCs w:val="18"/>
              </w:rPr>
            </w:pPr>
          </w:p>
        </w:tc>
        <w:tc>
          <w:tcPr>
            <w:tcW w:w="1253" w:type="dxa"/>
            <w:tcBorders>
              <w:right w:val="single" w:sz="18" w:space="0" w:color="auto"/>
            </w:tcBorders>
          </w:tcPr>
          <w:p w14:paraId="2B07F092"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6AA4CDF4"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4F7DFD54"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2F6C6ABD"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6D47ABB9"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7193DAF4" w14:textId="77777777" w:rsidR="003A64FE" w:rsidRPr="004C3D97" w:rsidRDefault="003A64FE" w:rsidP="0095646C">
            <w:pPr>
              <w:rPr>
                <w:sz w:val="18"/>
                <w:szCs w:val="18"/>
              </w:rPr>
            </w:pPr>
            <w:r w:rsidRPr="004C3D97">
              <w:rPr>
                <w:sz w:val="18"/>
                <w:szCs w:val="18"/>
              </w:rPr>
              <w:t>1</w:t>
            </w:r>
          </w:p>
        </w:tc>
      </w:tr>
      <w:tr w:rsidR="003A64FE" w:rsidRPr="003A64FE" w14:paraId="1B819F51" w14:textId="77777777" w:rsidTr="00DC69D5">
        <w:trPr>
          <w:trHeight w:val="286"/>
        </w:trPr>
        <w:tc>
          <w:tcPr>
            <w:tcW w:w="686" w:type="dxa"/>
            <w:tcBorders>
              <w:left w:val="single" w:sz="18" w:space="0" w:color="auto"/>
            </w:tcBorders>
          </w:tcPr>
          <w:p w14:paraId="5262EC8B" w14:textId="77777777" w:rsidR="003A64FE" w:rsidRPr="004C3D97" w:rsidRDefault="003A64FE" w:rsidP="0095646C">
            <w:pPr>
              <w:jc w:val="center"/>
              <w:rPr>
                <w:sz w:val="18"/>
                <w:szCs w:val="18"/>
              </w:rPr>
            </w:pPr>
            <w:r w:rsidRPr="004C3D97">
              <w:rPr>
                <w:sz w:val="18"/>
                <w:szCs w:val="18"/>
              </w:rPr>
              <w:t>31</w:t>
            </w:r>
          </w:p>
        </w:tc>
        <w:tc>
          <w:tcPr>
            <w:tcW w:w="851" w:type="dxa"/>
          </w:tcPr>
          <w:p w14:paraId="38196E4F" w14:textId="77777777" w:rsidR="003A64FE" w:rsidRPr="004C3D97" w:rsidRDefault="003A64FE" w:rsidP="0095646C">
            <w:pPr>
              <w:rPr>
                <w:sz w:val="18"/>
                <w:szCs w:val="18"/>
              </w:rPr>
            </w:pPr>
          </w:p>
        </w:tc>
        <w:tc>
          <w:tcPr>
            <w:tcW w:w="1536" w:type="dxa"/>
          </w:tcPr>
          <w:p w14:paraId="42A9900F" w14:textId="77777777" w:rsidR="003A64FE" w:rsidRPr="004C3D97" w:rsidRDefault="003A64FE" w:rsidP="0095646C">
            <w:pPr>
              <w:rPr>
                <w:sz w:val="18"/>
                <w:szCs w:val="18"/>
              </w:rPr>
            </w:pPr>
          </w:p>
        </w:tc>
        <w:tc>
          <w:tcPr>
            <w:tcW w:w="1253" w:type="dxa"/>
            <w:tcBorders>
              <w:right w:val="single" w:sz="18" w:space="0" w:color="auto"/>
            </w:tcBorders>
          </w:tcPr>
          <w:p w14:paraId="7E087499"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256E1A07"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0BE94F8B"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109D4889"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7CF47CB8"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4A618D96" w14:textId="77777777" w:rsidR="003A64FE" w:rsidRPr="004C3D97" w:rsidRDefault="003A64FE" w:rsidP="0095646C">
            <w:pPr>
              <w:rPr>
                <w:sz w:val="18"/>
                <w:szCs w:val="18"/>
              </w:rPr>
            </w:pPr>
            <w:r w:rsidRPr="004C3D97">
              <w:rPr>
                <w:sz w:val="18"/>
                <w:szCs w:val="18"/>
              </w:rPr>
              <w:t>2</w:t>
            </w:r>
          </w:p>
        </w:tc>
      </w:tr>
      <w:tr w:rsidR="003A64FE" w:rsidRPr="003A64FE" w14:paraId="0ED5B361" w14:textId="77777777" w:rsidTr="00DC69D5">
        <w:trPr>
          <w:trHeight w:val="286"/>
        </w:trPr>
        <w:tc>
          <w:tcPr>
            <w:tcW w:w="686" w:type="dxa"/>
            <w:tcBorders>
              <w:left w:val="single" w:sz="18" w:space="0" w:color="auto"/>
            </w:tcBorders>
          </w:tcPr>
          <w:p w14:paraId="56C9A883" w14:textId="77777777" w:rsidR="003A64FE" w:rsidRPr="004C3D97" w:rsidRDefault="003A64FE" w:rsidP="0095646C">
            <w:pPr>
              <w:jc w:val="center"/>
              <w:rPr>
                <w:sz w:val="18"/>
                <w:szCs w:val="18"/>
              </w:rPr>
            </w:pPr>
            <w:r w:rsidRPr="004C3D97">
              <w:rPr>
                <w:sz w:val="18"/>
                <w:szCs w:val="18"/>
              </w:rPr>
              <w:t>32</w:t>
            </w:r>
          </w:p>
        </w:tc>
        <w:tc>
          <w:tcPr>
            <w:tcW w:w="851" w:type="dxa"/>
          </w:tcPr>
          <w:p w14:paraId="11528B60" w14:textId="77777777" w:rsidR="003A64FE" w:rsidRPr="004C3D97" w:rsidRDefault="003A64FE" w:rsidP="0095646C">
            <w:pPr>
              <w:rPr>
                <w:sz w:val="18"/>
                <w:szCs w:val="18"/>
              </w:rPr>
            </w:pPr>
          </w:p>
        </w:tc>
        <w:tc>
          <w:tcPr>
            <w:tcW w:w="1536" w:type="dxa"/>
          </w:tcPr>
          <w:p w14:paraId="26B996ED" w14:textId="77777777" w:rsidR="003A64FE" w:rsidRPr="004C3D97" w:rsidRDefault="003A64FE" w:rsidP="0095646C">
            <w:pPr>
              <w:rPr>
                <w:sz w:val="18"/>
                <w:szCs w:val="18"/>
              </w:rPr>
            </w:pPr>
          </w:p>
        </w:tc>
        <w:tc>
          <w:tcPr>
            <w:tcW w:w="1253" w:type="dxa"/>
            <w:tcBorders>
              <w:right w:val="single" w:sz="18" w:space="0" w:color="auto"/>
            </w:tcBorders>
          </w:tcPr>
          <w:p w14:paraId="38DFCCA7"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7CBAF23D"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2AEC0A9E"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3C601E00"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4E6BAE3B"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1407EB2C" w14:textId="77777777" w:rsidR="003A64FE" w:rsidRPr="004C3D97" w:rsidRDefault="003A64FE" w:rsidP="0095646C">
            <w:pPr>
              <w:rPr>
                <w:sz w:val="18"/>
                <w:szCs w:val="18"/>
              </w:rPr>
            </w:pPr>
            <w:r w:rsidRPr="004C3D97">
              <w:rPr>
                <w:sz w:val="18"/>
                <w:szCs w:val="18"/>
              </w:rPr>
              <w:t>2</w:t>
            </w:r>
          </w:p>
        </w:tc>
      </w:tr>
      <w:tr w:rsidR="003A64FE" w:rsidRPr="003A64FE" w14:paraId="78AA1136" w14:textId="77777777" w:rsidTr="00DC69D5">
        <w:trPr>
          <w:trHeight w:val="286"/>
        </w:trPr>
        <w:tc>
          <w:tcPr>
            <w:tcW w:w="686" w:type="dxa"/>
            <w:tcBorders>
              <w:left w:val="single" w:sz="18" w:space="0" w:color="auto"/>
            </w:tcBorders>
          </w:tcPr>
          <w:p w14:paraId="374F5326" w14:textId="77777777" w:rsidR="003A64FE" w:rsidRPr="004C3D97" w:rsidRDefault="003A64FE" w:rsidP="0095646C">
            <w:pPr>
              <w:jc w:val="center"/>
              <w:rPr>
                <w:sz w:val="18"/>
                <w:szCs w:val="18"/>
              </w:rPr>
            </w:pPr>
            <w:r w:rsidRPr="004C3D97">
              <w:rPr>
                <w:sz w:val="18"/>
                <w:szCs w:val="18"/>
              </w:rPr>
              <w:t>33</w:t>
            </w:r>
          </w:p>
        </w:tc>
        <w:tc>
          <w:tcPr>
            <w:tcW w:w="851" w:type="dxa"/>
          </w:tcPr>
          <w:p w14:paraId="7935BA82" w14:textId="77777777" w:rsidR="003A64FE" w:rsidRPr="004C3D97" w:rsidRDefault="003A64FE" w:rsidP="0095646C">
            <w:pPr>
              <w:rPr>
                <w:sz w:val="18"/>
                <w:szCs w:val="18"/>
              </w:rPr>
            </w:pPr>
          </w:p>
        </w:tc>
        <w:tc>
          <w:tcPr>
            <w:tcW w:w="1536" w:type="dxa"/>
          </w:tcPr>
          <w:p w14:paraId="1D410809" w14:textId="77777777" w:rsidR="003A64FE" w:rsidRPr="004C3D97" w:rsidRDefault="003A64FE" w:rsidP="0095646C">
            <w:pPr>
              <w:rPr>
                <w:sz w:val="18"/>
                <w:szCs w:val="18"/>
              </w:rPr>
            </w:pPr>
          </w:p>
        </w:tc>
        <w:tc>
          <w:tcPr>
            <w:tcW w:w="1253" w:type="dxa"/>
            <w:tcBorders>
              <w:right w:val="single" w:sz="18" w:space="0" w:color="auto"/>
            </w:tcBorders>
          </w:tcPr>
          <w:p w14:paraId="62DE1004"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7C1965FB"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756A4A0A"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09A74537"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711711E4"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1D163989" w14:textId="77777777" w:rsidR="003A64FE" w:rsidRPr="004C3D97" w:rsidRDefault="003A64FE" w:rsidP="0095646C">
            <w:pPr>
              <w:rPr>
                <w:sz w:val="18"/>
                <w:szCs w:val="18"/>
              </w:rPr>
            </w:pPr>
            <w:r w:rsidRPr="004C3D97">
              <w:rPr>
                <w:sz w:val="18"/>
                <w:szCs w:val="18"/>
              </w:rPr>
              <w:t>2</w:t>
            </w:r>
          </w:p>
        </w:tc>
      </w:tr>
      <w:tr w:rsidR="003A64FE" w:rsidRPr="003A64FE" w14:paraId="68C847D8" w14:textId="77777777" w:rsidTr="00DC69D5">
        <w:trPr>
          <w:trHeight w:val="286"/>
        </w:trPr>
        <w:tc>
          <w:tcPr>
            <w:tcW w:w="686" w:type="dxa"/>
            <w:tcBorders>
              <w:left w:val="single" w:sz="18" w:space="0" w:color="auto"/>
              <w:bottom w:val="single" w:sz="4" w:space="0" w:color="auto"/>
            </w:tcBorders>
          </w:tcPr>
          <w:p w14:paraId="2F6339A8" w14:textId="77777777" w:rsidR="003A64FE" w:rsidRPr="004C3D97" w:rsidRDefault="003A64FE" w:rsidP="0095646C">
            <w:pPr>
              <w:jc w:val="center"/>
              <w:rPr>
                <w:sz w:val="18"/>
                <w:szCs w:val="18"/>
              </w:rPr>
            </w:pPr>
            <w:r w:rsidRPr="004C3D97">
              <w:rPr>
                <w:sz w:val="18"/>
                <w:szCs w:val="18"/>
              </w:rPr>
              <w:t>34</w:t>
            </w:r>
          </w:p>
        </w:tc>
        <w:tc>
          <w:tcPr>
            <w:tcW w:w="851" w:type="dxa"/>
            <w:tcBorders>
              <w:bottom w:val="single" w:sz="4" w:space="0" w:color="auto"/>
            </w:tcBorders>
          </w:tcPr>
          <w:p w14:paraId="0CA7B162" w14:textId="77777777" w:rsidR="003A64FE" w:rsidRPr="004C3D97" w:rsidRDefault="003A64FE" w:rsidP="0095646C">
            <w:pPr>
              <w:rPr>
                <w:sz w:val="18"/>
                <w:szCs w:val="18"/>
              </w:rPr>
            </w:pPr>
          </w:p>
        </w:tc>
        <w:tc>
          <w:tcPr>
            <w:tcW w:w="1536" w:type="dxa"/>
            <w:tcBorders>
              <w:bottom w:val="single" w:sz="4" w:space="0" w:color="auto"/>
            </w:tcBorders>
          </w:tcPr>
          <w:p w14:paraId="184CBDCB" w14:textId="77777777" w:rsidR="003A64FE" w:rsidRPr="004C3D97" w:rsidRDefault="003A64FE" w:rsidP="0095646C">
            <w:pPr>
              <w:rPr>
                <w:sz w:val="18"/>
                <w:szCs w:val="18"/>
              </w:rPr>
            </w:pPr>
          </w:p>
        </w:tc>
        <w:tc>
          <w:tcPr>
            <w:tcW w:w="1253" w:type="dxa"/>
            <w:tcBorders>
              <w:bottom w:val="single" w:sz="4" w:space="0" w:color="auto"/>
              <w:right w:val="single" w:sz="18" w:space="0" w:color="auto"/>
            </w:tcBorders>
          </w:tcPr>
          <w:p w14:paraId="5319C945" w14:textId="77777777" w:rsidR="003A64FE" w:rsidRPr="004C3D97" w:rsidRDefault="003A64FE" w:rsidP="0095646C">
            <w:pPr>
              <w:rPr>
                <w:sz w:val="18"/>
                <w:szCs w:val="18"/>
              </w:rPr>
            </w:pPr>
          </w:p>
        </w:tc>
        <w:tc>
          <w:tcPr>
            <w:tcW w:w="896" w:type="dxa"/>
            <w:tcBorders>
              <w:bottom w:val="single" w:sz="4" w:space="0" w:color="auto"/>
              <w:right w:val="single" w:sz="18" w:space="0" w:color="auto"/>
            </w:tcBorders>
            <w:shd w:val="clear" w:color="auto" w:fill="D9D9D9" w:themeFill="background1" w:themeFillShade="D9"/>
          </w:tcPr>
          <w:p w14:paraId="1F4B4292" w14:textId="77777777" w:rsidR="003A64FE" w:rsidRPr="004C3D97" w:rsidRDefault="003A64FE" w:rsidP="0095646C">
            <w:pPr>
              <w:rPr>
                <w:sz w:val="18"/>
                <w:szCs w:val="18"/>
              </w:rPr>
            </w:pPr>
          </w:p>
        </w:tc>
        <w:tc>
          <w:tcPr>
            <w:tcW w:w="709" w:type="dxa"/>
            <w:tcBorders>
              <w:bottom w:val="single" w:sz="4" w:space="0" w:color="auto"/>
              <w:right w:val="single" w:sz="18" w:space="0" w:color="auto"/>
            </w:tcBorders>
            <w:shd w:val="clear" w:color="auto" w:fill="D9D9D9" w:themeFill="background1" w:themeFillShade="D9"/>
          </w:tcPr>
          <w:p w14:paraId="2545A119" w14:textId="77777777" w:rsidR="003A64FE" w:rsidRPr="004C3D97" w:rsidRDefault="003A64FE" w:rsidP="0095646C">
            <w:pPr>
              <w:rPr>
                <w:sz w:val="18"/>
                <w:szCs w:val="18"/>
              </w:rPr>
            </w:pPr>
          </w:p>
        </w:tc>
        <w:tc>
          <w:tcPr>
            <w:tcW w:w="1276" w:type="dxa"/>
            <w:tcBorders>
              <w:bottom w:val="single" w:sz="4" w:space="0" w:color="auto"/>
              <w:right w:val="single" w:sz="18" w:space="0" w:color="auto"/>
            </w:tcBorders>
            <w:shd w:val="clear" w:color="auto" w:fill="D9D9D9" w:themeFill="background1" w:themeFillShade="D9"/>
          </w:tcPr>
          <w:p w14:paraId="7B420F8D" w14:textId="77777777" w:rsidR="003A64FE" w:rsidRPr="004C3D97" w:rsidRDefault="003A64FE" w:rsidP="0095646C">
            <w:pPr>
              <w:rPr>
                <w:sz w:val="18"/>
                <w:szCs w:val="18"/>
              </w:rPr>
            </w:pPr>
          </w:p>
        </w:tc>
        <w:tc>
          <w:tcPr>
            <w:tcW w:w="1275" w:type="dxa"/>
            <w:tcBorders>
              <w:bottom w:val="single" w:sz="4" w:space="0" w:color="auto"/>
              <w:right w:val="single" w:sz="18" w:space="0" w:color="auto"/>
            </w:tcBorders>
            <w:shd w:val="clear" w:color="auto" w:fill="D9D9D9" w:themeFill="background1" w:themeFillShade="D9"/>
          </w:tcPr>
          <w:p w14:paraId="305B7B66" w14:textId="77777777" w:rsidR="003A64FE" w:rsidRPr="004C3D97" w:rsidRDefault="003A64FE" w:rsidP="0095646C">
            <w:pPr>
              <w:rPr>
                <w:sz w:val="18"/>
                <w:szCs w:val="18"/>
              </w:rPr>
            </w:pPr>
          </w:p>
        </w:tc>
        <w:tc>
          <w:tcPr>
            <w:tcW w:w="567" w:type="dxa"/>
            <w:tcBorders>
              <w:bottom w:val="single" w:sz="4" w:space="0" w:color="auto"/>
              <w:right w:val="single" w:sz="18" w:space="0" w:color="auto"/>
            </w:tcBorders>
            <w:shd w:val="clear" w:color="auto" w:fill="D9D9D9" w:themeFill="background1" w:themeFillShade="D9"/>
          </w:tcPr>
          <w:p w14:paraId="4099D68A" w14:textId="77777777" w:rsidR="003A64FE" w:rsidRPr="004C3D97" w:rsidRDefault="003A64FE" w:rsidP="0095646C">
            <w:pPr>
              <w:rPr>
                <w:sz w:val="18"/>
                <w:szCs w:val="18"/>
              </w:rPr>
            </w:pPr>
            <w:r w:rsidRPr="004C3D97">
              <w:rPr>
                <w:sz w:val="18"/>
                <w:szCs w:val="18"/>
              </w:rPr>
              <w:t>2</w:t>
            </w:r>
          </w:p>
        </w:tc>
      </w:tr>
      <w:tr w:rsidR="003A64FE" w:rsidRPr="003A64FE" w14:paraId="333F9524" w14:textId="77777777" w:rsidTr="00DC69D5">
        <w:trPr>
          <w:trHeight w:val="286"/>
        </w:trPr>
        <w:tc>
          <w:tcPr>
            <w:tcW w:w="686" w:type="dxa"/>
            <w:tcBorders>
              <w:left w:val="single" w:sz="18" w:space="0" w:color="auto"/>
            </w:tcBorders>
          </w:tcPr>
          <w:p w14:paraId="66790FE5" w14:textId="77777777" w:rsidR="003A64FE" w:rsidRPr="004C3D97" w:rsidRDefault="003A64FE" w:rsidP="0095646C">
            <w:pPr>
              <w:jc w:val="center"/>
              <w:rPr>
                <w:sz w:val="18"/>
                <w:szCs w:val="18"/>
              </w:rPr>
            </w:pPr>
            <w:r w:rsidRPr="004C3D97">
              <w:rPr>
                <w:sz w:val="18"/>
                <w:szCs w:val="18"/>
              </w:rPr>
              <w:t>35</w:t>
            </w:r>
          </w:p>
        </w:tc>
        <w:tc>
          <w:tcPr>
            <w:tcW w:w="851" w:type="dxa"/>
          </w:tcPr>
          <w:p w14:paraId="4D63A9A5" w14:textId="77777777" w:rsidR="003A64FE" w:rsidRPr="004C3D97" w:rsidRDefault="003A64FE" w:rsidP="0095646C">
            <w:pPr>
              <w:rPr>
                <w:sz w:val="18"/>
                <w:szCs w:val="18"/>
              </w:rPr>
            </w:pPr>
          </w:p>
        </w:tc>
        <w:tc>
          <w:tcPr>
            <w:tcW w:w="1536" w:type="dxa"/>
          </w:tcPr>
          <w:p w14:paraId="036FF689" w14:textId="77777777" w:rsidR="003A64FE" w:rsidRPr="004C3D97" w:rsidRDefault="003A64FE" w:rsidP="0095646C">
            <w:pPr>
              <w:rPr>
                <w:sz w:val="18"/>
                <w:szCs w:val="18"/>
              </w:rPr>
            </w:pPr>
          </w:p>
        </w:tc>
        <w:tc>
          <w:tcPr>
            <w:tcW w:w="1253" w:type="dxa"/>
            <w:tcBorders>
              <w:right w:val="single" w:sz="18" w:space="0" w:color="auto"/>
            </w:tcBorders>
          </w:tcPr>
          <w:p w14:paraId="7951A634"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4C62212F"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6B9FF17F"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720084C7"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18F2B903"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32B05F2A" w14:textId="77777777" w:rsidR="003A64FE" w:rsidRPr="004C3D97" w:rsidRDefault="003A64FE" w:rsidP="0095646C">
            <w:pPr>
              <w:rPr>
                <w:sz w:val="18"/>
                <w:szCs w:val="18"/>
              </w:rPr>
            </w:pPr>
            <w:r w:rsidRPr="004C3D97">
              <w:rPr>
                <w:sz w:val="18"/>
                <w:szCs w:val="18"/>
              </w:rPr>
              <w:t>2</w:t>
            </w:r>
          </w:p>
        </w:tc>
      </w:tr>
      <w:tr w:rsidR="003A64FE" w:rsidRPr="003A64FE" w14:paraId="234B4436" w14:textId="77777777" w:rsidTr="00DC69D5">
        <w:trPr>
          <w:trHeight w:val="286"/>
        </w:trPr>
        <w:tc>
          <w:tcPr>
            <w:tcW w:w="686" w:type="dxa"/>
            <w:tcBorders>
              <w:left w:val="single" w:sz="18" w:space="0" w:color="auto"/>
            </w:tcBorders>
          </w:tcPr>
          <w:p w14:paraId="2949597A" w14:textId="77777777" w:rsidR="003A64FE" w:rsidRPr="004C3D97" w:rsidRDefault="003A64FE" w:rsidP="0095646C">
            <w:pPr>
              <w:jc w:val="center"/>
              <w:rPr>
                <w:sz w:val="18"/>
                <w:szCs w:val="18"/>
              </w:rPr>
            </w:pPr>
            <w:r w:rsidRPr="004C3D97">
              <w:rPr>
                <w:sz w:val="18"/>
                <w:szCs w:val="18"/>
              </w:rPr>
              <w:t>36</w:t>
            </w:r>
          </w:p>
        </w:tc>
        <w:tc>
          <w:tcPr>
            <w:tcW w:w="851" w:type="dxa"/>
          </w:tcPr>
          <w:p w14:paraId="7DFA5729" w14:textId="77777777" w:rsidR="003A64FE" w:rsidRPr="004C3D97" w:rsidRDefault="003A64FE" w:rsidP="0095646C">
            <w:pPr>
              <w:rPr>
                <w:sz w:val="18"/>
                <w:szCs w:val="18"/>
              </w:rPr>
            </w:pPr>
          </w:p>
        </w:tc>
        <w:tc>
          <w:tcPr>
            <w:tcW w:w="1536" w:type="dxa"/>
          </w:tcPr>
          <w:p w14:paraId="07EEC8CB" w14:textId="77777777" w:rsidR="003A64FE" w:rsidRPr="004C3D97" w:rsidRDefault="003A64FE" w:rsidP="0095646C">
            <w:pPr>
              <w:rPr>
                <w:sz w:val="18"/>
                <w:szCs w:val="18"/>
              </w:rPr>
            </w:pPr>
          </w:p>
        </w:tc>
        <w:tc>
          <w:tcPr>
            <w:tcW w:w="1253" w:type="dxa"/>
            <w:tcBorders>
              <w:right w:val="single" w:sz="18" w:space="0" w:color="auto"/>
            </w:tcBorders>
          </w:tcPr>
          <w:p w14:paraId="6E99C1D3"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1BADB0B1"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716045A6"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155CD8DC"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25F82499"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3BA0CFA8" w14:textId="77777777" w:rsidR="003A64FE" w:rsidRPr="004C3D97" w:rsidRDefault="003A64FE" w:rsidP="0095646C">
            <w:pPr>
              <w:rPr>
                <w:sz w:val="18"/>
                <w:szCs w:val="18"/>
              </w:rPr>
            </w:pPr>
            <w:r w:rsidRPr="004C3D97">
              <w:rPr>
                <w:sz w:val="18"/>
                <w:szCs w:val="18"/>
              </w:rPr>
              <w:t>2</w:t>
            </w:r>
          </w:p>
        </w:tc>
      </w:tr>
      <w:tr w:rsidR="003A64FE" w:rsidRPr="003A64FE" w14:paraId="2582AF27" w14:textId="77777777" w:rsidTr="00DC69D5">
        <w:trPr>
          <w:trHeight w:val="286"/>
        </w:trPr>
        <w:tc>
          <w:tcPr>
            <w:tcW w:w="686" w:type="dxa"/>
            <w:tcBorders>
              <w:left w:val="single" w:sz="18" w:space="0" w:color="auto"/>
            </w:tcBorders>
          </w:tcPr>
          <w:p w14:paraId="19849FD7" w14:textId="77777777" w:rsidR="003A64FE" w:rsidRPr="004C3D97" w:rsidRDefault="003A64FE" w:rsidP="0095646C">
            <w:pPr>
              <w:jc w:val="center"/>
              <w:rPr>
                <w:sz w:val="18"/>
                <w:szCs w:val="18"/>
              </w:rPr>
            </w:pPr>
            <w:r w:rsidRPr="004C3D97">
              <w:rPr>
                <w:sz w:val="18"/>
                <w:szCs w:val="18"/>
              </w:rPr>
              <w:t>37</w:t>
            </w:r>
          </w:p>
        </w:tc>
        <w:tc>
          <w:tcPr>
            <w:tcW w:w="851" w:type="dxa"/>
          </w:tcPr>
          <w:p w14:paraId="0FF4B4E1" w14:textId="77777777" w:rsidR="003A64FE" w:rsidRPr="004C3D97" w:rsidRDefault="003A64FE" w:rsidP="0095646C">
            <w:pPr>
              <w:rPr>
                <w:sz w:val="18"/>
                <w:szCs w:val="18"/>
              </w:rPr>
            </w:pPr>
          </w:p>
        </w:tc>
        <w:tc>
          <w:tcPr>
            <w:tcW w:w="1536" w:type="dxa"/>
          </w:tcPr>
          <w:p w14:paraId="39CBD0F0" w14:textId="77777777" w:rsidR="003A64FE" w:rsidRPr="004C3D97" w:rsidRDefault="003A64FE" w:rsidP="0095646C">
            <w:pPr>
              <w:rPr>
                <w:sz w:val="18"/>
                <w:szCs w:val="18"/>
              </w:rPr>
            </w:pPr>
          </w:p>
        </w:tc>
        <w:tc>
          <w:tcPr>
            <w:tcW w:w="1253" w:type="dxa"/>
            <w:tcBorders>
              <w:right w:val="single" w:sz="18" w:space="0" w:color="auto"/>
            </w:tcBorders>
          </w:tcPr>
          <w:p w14:paraId="5B1B5FAD"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44325D8B"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5B3B7456"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12EAF517"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5AC931C5"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7387382B" w14:textId="77777777" w:rsidR="003A64FE" w:rsidRPr="004C3D97" w:rsidRDefault="003A64FE" w:rsidP="0095646C">
            <w:pPr>
              <w:rPr>
                <w:sz w:val="18"/>
                <w:szCs w:val="18"/>
              </w:rPr>
            </w:pPr>
            <w:r w:rsidRPr="004C3D97">
              <w:rPr>
                <w:sz w:val="18"/>
                <w:szCs w:val="18"/>
              </w:rPr>
              <w:t>2</w:t>
            </w:r>
          </w:p>
        </w:tc>
      </w:tr>
      <w:tr w:rsidR="003A64FE" w:rsidRPr="003A64FE" w14:paraId="2F9761AC" w14:textId="77777777" w:rsidTr="00DC69D5">
        <w:trPr>
          <w:trHeight w:val="286"/>
        </w:trPr>
        <w:tc>
          <w:tcPr>
            <w:tcW w:w="686" w:type="dxa"/>
            <w:tcBorders>
              <w:left w:val="single" w:sz="18" w:space="0" w:color="auto"/>
            </w:tcBorders>
          </w:tcPr>
          <w:p w14:paraId="21862371" w14:textId="77777777" w:rsidR="003A64FE" w:rsidRPr="004C3D97" w:rsidRDefault="003A64FE" w:rsidP="0095646C">
            <w:pPr>
              <w:jc w:val="center"/>
              <w:rPr>
                <w:sz w:val="18"/>
                <w:szCs w:val="18"/>
              </w:rPr>
            </w:pPr>
            <w:r w:rsidRPr="004C3D97">
              <w:rPr>
                <w:sz w:val="18"/>
                <w:szCs w:val="18"/>
              </w:rPr>
              <w:t>38</w:t>
            </w:r>
          </w:p>
        </w:tc>
        <w:tc>
          <w:tcPr>
            <w:tcW w:w="851" w:type="dxa"/>
          </w:tcPr>
          <w:p w14:paraId="320A6956" w14:textId="77777777" w:rsidR="003A64FE" w:rsidRPr="004C3D97" w:rsidRDefault="003A64FE" w:rsidP="0095646C">
            <w:pPr>
              <w:rPr>
                <w:sz w:val="18"/>
                <w:szCs w:val="18"/>
              </w:rPr>
            </w:pPr>
          </w:p>
        </w:tc>
        <w:tc>
          <w:tcPr>
            <w:tcW w:w="1536" w:type="dxa"/>
          </w:tcPr>
          <w:p w14:paraId="5477E66D" w14:textId="77777777" w:rsidR="003A64FE" w:rsidRPr="004C3D97" w:rsidRDefault="003A64FE" w:rsidP="0095646C">
            <w:pPr>
              <w:rPr>
                <w:sz w:val="18"/>
                <w:szCs w:val="18"/>
              </w:rPr>
            </w:pPr>
          </w:p>
        </w:tc>
        <w:tc>
          <w:tcPr>
            <w:tcW w:w="1253" w:type="dxa"/>
            <w:tcBorders>
              <w:right w:val="single" w:sz="18" w:space="0" w:color="auto"/>
            </w:tcBorders>
          </w:tcPr>
          <w:p w14:paraId="16CFC9CD"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3C7D8E05"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37BE39C6"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17BB203F"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00D0D706"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66D5B541" w14:textId="77777777" w:rsidR="003A64FE" w:rsidRPr="004C3D97" w:rsidRDefault="003A64FE" w:rsidP="0095646C">
            <w:pPr>
              <w:rPr>
                <w:sz w:val="18"/>
                <w:szCs w:val="18"/>
              </w:rPr>
            </w:pPr>
            <w:r w:rsidRPr="004C3D97">
              <w:rPr>
                <w:sz w:val="18"/>
                <w:szCs w:val="18"/>
              </w:rPr>
              <w:t>2</w:t>
            </w:r>
          </w:p>
        </w:tc>
      </w:tr>
      <w:tr w:rsidR="003A64FE" w:rsidRPr="003A64FE" w14:paraId="3F95A70F" w14:textId="77777777" w:rsidTr="00DC69D5">
        <w:trPr>
          <w:trHeight w:val="286"/>
        </w:trPr>
        <w:tc>
          <w:tcPr>
            <w:tcW w:w="686" w:type="dxa"/>
            <w:tcBorders>
              <w:left w:val="single" w:sz="18" w:space="0" w:color="auto"/>
            </w:tcBorders>
          </w:tcPr>
          <w:p w14:paraId="5D8AC75E" w14:textId="77777777" w:rsidR="003A64FE" w:rsidRPr="004C3D97" w:rsidRDefault="003A64FE" w:rsidP="0095646C">
            <w:pPr>
              <w:jc w:val="center"/>
              <w:rPr>
                <w:sz w:val="18"/>
                <w:szCs w:val="18"/>
              </w:rPr>
            </w:pPr>
            <w:r w:rsidRPr="004C3D97">
              <w:rPr>
                <w:sz w:val="18"/>
                <w:szCs w:val="18"/>
              </w:rPr>
              <w:t>39</w:t>
            </w:r>
          </w:p>
        </w:tc>
        <w:tc>
          <w:tcPr>
            <w:tcW w:w="851" w:type="dxa"/>
          </w:tcPr>
          <w:p w14:paraId="300F50B8" w14:textId="77777777" w:rsidR="003A64FE" w:rsidRPr="004C3D97" w:rsidRDefault="003A64FE" w:rsidP="0095646C">
            <w:pPr>
              <w:rPr>
                <w:sz w:val="18"/>
                <w:szCs w:val="18"/>
              </w:rPr>
            </w:pPr>
          </w:p>
        </w:tc>
        <w:tc>
          <w:tcPr>
            <w:tcW w:w="1536" w:type="dxa"/>
          </w:tcPr>
          <w:p w14:paraId="56986814" w14:textId="77777777" w:rsidR="003A64FE" w:rsidRPr="004C3D97" w:rsidRDefault="003A64FE" w:rsidP="0095646C">
            <w:pPr>
              <w:rPr>
                <w:sz w:val="18"/>
                <w:szCs w:val="18"/>
              </w:rPr>
            </w:pPr>
          </w:p>
        </w:tc>
        <w:tc>
          <w:tcPr>
            <w:tcW w:w="1253" w:type="dxa"/>
            <w:tcBorders>
              <w:right w:val="single" w:sz="18" w:space="0" w:color="auto"/>
            </w:tcBorders>
          </w:tcPr>
          <w:p w14:paraId="2FDD9AD0" w14:textId="77777777" w:rsidR="003A64FE" w:rsidRPr="004C3D97" w:rsidRDefault="003A64FE" w:rsidP="0095646C">
            <w:pPr>
              <w:rPr>
                <w:sz w:val="18"/>
                <w:szCs w:val="18"/>
              </w:rPr>
            </w:pPr>
          </w:p>
        </w:tc>
        <w:tc>
          <w:tcPr>
            <w:tcW w:w="896" w:type="dxa"/>
            <w:tcBorders>
              <w:right w:val="single" w:sz="18" w:space="0" w:color="auto"/>
            </w:tcBorders>
            <w:shd w:val="clear" w:color="auto" w:fill="D9D9D9" w:themeFill="background1" w:themeFillShade="D9"/>
          </w:tcPr>
          <w:p w14:paraId="6388E558" w14:textId="77777777" w:rsidR="003A64FE" w:rsidRPr="004C3D97" w:rsidRDefault="003A64FE" w:rsidP="0095646C">
            <w:pPr>
              <w:rPr>
                <w:sz w:val="18"/>
                <w:szCs w:val="18"/>
              </w:rPr>
            </w:pPr>
          </w:p>
        </w:tc>
        <w:tc>
          <w:tcPr>
            <w:tcW w:w="709" w:type="dxa"/>
            <w:tcBorders>
              <w:right w:val="single" w:sz="18" w:space="0" w:color="auto"/>
            </w:tcBorders>
            <w:shd w:val="clear" w:color="auto" w:fill="D9D9D9" w:themeFill="background1" w:themeFillShade="D9"/>
          </w:tcPr>
          <w:p w14:paraId="15D33B43" w14:textId="77777777" w:rsidR="003A64FE" w:rsidRPr="004C3D97" w:rsidRDefault="003A64FE" w:rsidP="0095646C">
            <w:pPr>
              <w:rPr>
                <w:sz w:val="18"/>
                <w:szCs w:val="18"/>
              </w:rPr>
            </w:pPr>
          </w:p>
        </w:tc>
        <w:tc>
          <w:tcPr>
            <w:tcW w:w="1276" w:type="dxa"/>
            <w:tcBorders>
              <w:right w:val="single" w:sz="18" w:space="0" w:color="auto"/>
            </w:tcBorders>
            <w:shd w:val="clear" w:color="auto" w:fill="D9D9D9" w:themeFill="background1" w:themeFillShade="D9"/>
          </w:tcPr>
          <w:p w14:paraId="63952818" w14:textId="77777777" w:rsidR="003A64FE" w:rsidRPr="004C3D97" w:rsidRDefault="003A64FE" w:rsidP="0095646C">
            <w:pPr>
              <w:rPr>
                <w:sz w:val="18"/>
                <w:szCs w:val="18"/>
              </w:rPr>
            </w:pPr>
          </w:p>
        </w:tc>
        <w:tc>
          <w:tcPr>
            <w:tcW w:w="1275" w:type="dxa"/>
            <w:tcBorders>
              <w:right w:val="single" w:sz="18" w:space="0" w:color="auto"/>
            </w:tcBorders>
            <w:shd w:val="clear" w:color="auto" w:fill="D9D9D9" w:themeFill="background1" w:themeFillShade="D9"/>
          </w:tcPr>
          <w:p w14:paraId="6C3007BE" w14:textId="77777777" w:rsidR="003A64FE" w:rsidRPr="004C3D97" w:rsidRDefault="003A64FE" w:rsidP="0095646C">
            <w:pPr>
              <w:rPr>
                <w:sz w:val="18"/>
                <w:szCs w:val="18"/>
              </w:rPr>
            </w:pPr>
          </w:p>
        </w:tc>
        <w:tc>
          <w:tcPr>
            <w:tcW w:w="567" w:type="dxa"/>
            <w:tcBorders>
              <w:right w:val="single" w:sz="18" w:space="0" w:color="auto"/>
            </w:tcBorders>
            <w:shd w:val="clear" w:color="auto" w:fill="D9D9D9" w:themeFill="background1" w:themeFillShade="D9"/>
          </w:tcPr>
          <w:p w14:paraId="09A5FADD" w14:textId="77777777" w:rsidR="003A64FE" w:rsidRPr="004C3D97" w:rsidRDefault="003A64FE" w:rsidP="0095646C">
            <w:pPr>
              <w:rPr>
                <w:sz w:val="18"/>
                <w:szCs w:val="18"/>
              </w:rPr>
            </w:pPr>
            <w:r w:rsidRPr="004C3D97">
              <w:rPr>
                <w:sz w:val="18"/>
                <w:szCs w:val="18"/>
              </w:rPr>
              <w:t>2</w:t>
            </w:r>
          </w:p>
        </w:tc>
      </w:tr>
      <w:tr w:rsidR="003A64FE" w:rsidRPr="003A64FE" w14:paraId="24208803" w14:textId="77777777" w:rsidTr="00DC69D5">
        <w:trPr>
          <w:trHeight w:val="286"/>
        </w:trPr>
        <w:tc>
          <w:tcPr>
            <w:tcW w:w="686" w:type="dxa"/>
            <w:tcBorders>
              <w:left w:val="single" w:sz="18" w:space="0" w:color="auto"/>
              <w:bottom w:val="single" w:sz="18" w:space="0" w:color="auto"/>
            </w:tcBorders>
          </w:tcPr>
          <w:p w14:paraId="6B36BBD2" w14:textId="77777777" w:rsidR="003A64FE" w:rsidRPr="004C3D97" w:rsidRDefault="003A64FE" w:rsidP="0095646C">
            <w:pPr>
              <w:jc w:val="center"/>
              <w:rPr>
                <w:sz w:val="18"/>
                <w:szCs w:val="18"/>
              </w:rPr>
            </w:pPr>
            <w:r w:rsidRPr="004C3D97">
              <w:rPr>
                <w:sz w:val="18"/>
                <w:szCs w:val="18"/>
              </w:rPr>
              <w:t>40</w:t>
            </w:r>
          </w:p>
        </w:tc>
        <w:tc>
          <w:tcPr>
            <w:tcW w:w="851" w:type="dxa"/>
            <w:tcBorders>
              <w:bottom w:val="single" w:sz="18" w:space="0" w:color="auto"/>
            </w:tcBorders>
          </w:tcPr>
          <w:p w14:paraId="2DD04B2B" w14:textId="77777777" w:rsidR="003A64FE" w:rsidRPr="004C3D97" w:rsidRDefault="003A64FE" w:rsidP="0095646C">
            <w:pPr>
              <w:rPr>
                <w:sz w:val="18"/>
                <w:szCs w:val="18"/>
              </w:rPr>
            </w:pPr>
          </w:p>
        </w:tc>
        <w:tc>
          <w:tcPr>
            <w:tcW w:w="1536" w:type="dxa"/>
            <w:tcBorders>
              <w:bottom w:val="single" w:sz="18" w:space="0" w:color="auto"/>
            </w:tcBorders>
          </w:tcPr>
          <w:p w14:paraId="2AE08F68" w14:textId="77777777" w:rsidR="003A64FE" w:rsidRPr="004C3D97" w:rsidRDefault="003A64FE" w:rsidP="0095646C">
            <w:pPr>
              <w:rPr>
                <w:sz w:val="18"/>
                <w:szCs w:val="18"/>
              </w:rPr>
            </w:pPr>
          </w:p>
        </w:tc>
        <w:tc>
          <w:tcPr>
            <w:tcW w:w="1253" w:type="dxa"/>
            <w:tcBorders>
              <w:bottom w:val="single" w:sz="18" w:space="0" w:color="auto"/>
              <w:right w:val="single" w:sz="18" w:space="0" w:color="auto"/>
            </w:tcBorders>
          </w:tcPr>
          <w:p w14:paraId="03EA5A02" w14:textId="77777777" w:rsidR="003A64FE" w:rsidRPr="004C3D97" w:rsidRDefault="003A64FE" w:rsidP="0095646C">
            <w:pPr>
              <w:rPr>
                <w:sz w:val="18"/>
                <w:szCs w:val="18"/>
              </w:rPr>
            </w:pPr>
          </w:p>
        </w:tc>
        <w:tc>
          <w:tcPr>
            <w:tcW w:w="896" w:type="dxa"/>
            <w:tcBorders>
              <w:bottom w:val="single" w:sz="18" w:space="0" w:color="auto"/>
              <w:right w:val="single" w:sz="18" w:space="0" w:color="auto"/>
            </w:tcBorders>
            <w:shd w:val="clear" w:color="auto" w:fill="D9D9D9" w:themeFill="background1" w:themeFillShade="D9"/>
          </w:tcPr>
          <w:p w14:paraId="508BAE4E" w14:textId="77777777" w:rsidR="003A64FE" w:rsidRPr="004C3D97" w:rsidRDefault="003A64FE" w:rsidP="0095646C">
            <w:pPr>
              <w:rPr>
                <w:sz w:val="18"/>
                <w:szCs w:val="18"/>
              </w:rPr>
            </w:pPr>
          </w:p>
        </w:tc>
        <w:tc>
          <w:tcPr>
            <w:tcW w:w="709" w:type="dxa"/>
            <w:tcBorders>
              <w:bottom w:val="single" w:sz="18" w:space="0" w:color="auto"/>
              <w:right w:val="single" w:sz="18" w:space="0" w:color="auto"/>
            </w:tcBorders>
            <w:shd w:val="clear" w:color="auto" w:fill="D9D9D9" w:themeFill="background1" w:themeFillShade="D9"/>
          </w:tcPr>
          <w:p w14:paraId="19AACD4A" w14:textId="77777777" w:rsidR="003A64FE" w:rsidRPr="004C3D97" w:rsidRDefault="003A64FE" w:rsidP="0095646C">
            <w:pPr>
              <w:rPr>
                <w:sz w:val="18"/>
                <w:szCs w:val="18"/>
              </w:rPr>
            </w:pPr>
          </w:p>
        </w:tc>
        <w:tc>
          <w:tcPr>
            <w:tcW w:w="1276" w:type="dxa"/>
            <w:tcBorders>
              <w:bottom w:val="single" w:sz="18" w:space="0" w:color="auto"/>
              <w:right w:val="single" w:sz="18" w:space="0" w:color="auto"/>
            </w:tcBorders>
            <w:shd w:val="clear" w:color="auto" w:fill="D9D9D9" w:themeFill="background1" w:themeFillShade="D9"/>
          </w:tcPr>
          <w:p w14:paraId="48925963" w14:textId="77777777" w:rsidR="003A64FE" w:rsidRPr="004C3D97" w:rsidRDefault="003A64FE" w:rsidP="0095646C">
            <w:pPr>
              <w:rPr>
                <w:sz w:val="18"/>
                <w:szCs w:val="18"/>
              </w:rPr>
            </w:pPr>
          </w:p>
        </w:tc>
        <w:tc>
          <w:tcPr>
            <w:tcW w:w="1275" w:type="dxa"/>
            <w:tcBorders>
              <w:bottom w:val="single" w:sz="18" w:space="0" w:color="auto"/>
              <w:right w:val="single" w:sz="18" w:space="0" w:color="auto"/>
            </w:tcBorders>
            <w:shd w:val="clear" w:color="auto" w:fill="D9D9D9" w:themeFill="background1" w:themeFillShade="D9"/>
          </w:tcPr>
          <w:p w14:paraId="317C0C13" w14:textId="77777777" w:rsidR="003A64FE" w:rsidRPr="004C3D97" w:rsidRDefault="003A64FE" w:rsidP="0095646C">
            <w:pPr>
              <w:rPr>
                <w:sz w:val="18"/>
                <w:szCs w:val="18"/>
              </w:rPr>
            </w:pPr>
          </w:p>
        </w:tc>
        <w:tc>
          <w:tcPr>
            <w:tcW w:w="567" w:type="dxa"/>
            <w:tcBorders>
              <w:bottom w:val="single" w:sz="18" w:space="0" w:color="auto"/>
              <w:right w:val="single" w:sz="18" w:space="0" w:color="auto"/>
            </w:tcBorders>
            <w:shd w:val="clear" w:color="auto" w:fill="D9D9D9" w:themeFill="background1" w:themeFillShade="D9"/>
          </w:tcPr>
          <w:p w14:paraId="7EE7F7F6" w14:textId="77777777" w:rsidR="003A64FE" w:rsidRPr="004C3D97" w:rsidRDefault="003A64FE" w:rsidP="0095646C">
            <w:pPr>
              <w:rPr>
                <w:sz w:val="18"/>
                <w:szCs w:val="18"/>
              </w:rPr>
            </w:pPr>
            <w:r w:rsidRPr="004C3D97">
              <w:rPr>
                <w:sz w:val="18"/>
                <w:szCs w:val="18"/>
              </w:rPr>
              <w:t>2</w:t>
            </w:r>
          </w:p>
        </w:tc>
      </w:tr>
    </w:tbl>
    <w:p w14:paraId="0F0EA772" w14:textId="77777777" w:rsidR="003A64FE" w:rsidRPr="003A64FE" w:rsidRDefault="003A64FE" w:rsidP="003A64FE"/>
    <w:p w14:paraId="403A7769" w14:textId="77777777" w:rsidR="003A64FE" w:rsidRPr="003A64FE" w:rsidRDefault="003A64FE" w:rsidP="003A64FE"/>
    <w:p w14:paraId="1E03DD6D" w14:textId="77777777" w:rsidR="003A64FE" w:rsidRPr="003A64FE" w:rsidRDefault="003A64FE" w:rsidP="003A64FE">
      <w:pPr>
        <w:sectPr w:rsidR="003A64FE" w:rsidRPr="003A64FE" w:rsidSect="00595EBE">
          <w:type w:val="continuous"/>
          <w:pgSz w:w="11900" w:h="16840"/>
          <w:pgMar w:top="1417" w:right="1701" w:bottom="1168" w:left="1701" w:header="708" w:footer="708" w:gutter="0"/>
          <w:cols w:space="708"/>
          <w:docGrid w:linePitch="360"/>
        </w:sectPr>
      </w:pPr>
    </w:p>
    <w:p w14:paraId="15524FC1" w14:textId="77777777" w:rsidR="003A64FE" w:rsidRPr="003A64FE" w:rsidRDefault="003A64FE" w:rsidP="003A64FE">
      <w:pPr>
        <w:sectPr w:rsidR="003A64FE" w:rsidRPr="003A64FE" w:rsidSect="00595EBE">
          <w:type w:val="continuous"/>
          <w:pgSz w:w="11900" w:h="16840"/>
          <w:pgMar w:top="1417" w:right="1701" w:bottom="1168" w:left="1701" w:header="708" w:footer="708" w:gutter="0"/>
          <w:cols w:space="708"/>
          <w:docGrid w:linePitch="360"/>
        </w:sectPr>
      </w:pPr>
    </w:p>
    <w:p w14:paraId="11CA5896" w14:textId="77777777" w:rsidR="003A64FE" w:rsidRPr="003A64FE" w:rsidRDefault="003A64FE" w:rsidP="003A64FE">
      <w:pPr>
        <w:rPr>
          <w:b/>
          <w:bCs/>
        </w:rPr>
      </w:pPr>
      <w:r w:rsidRPr="003A64FE">
        <w:rPr>
          <w:b/>
          <w:bCs/>
        </w:rPr>
        <w:lastRenderedPageBreak/>
        <w:t>Análisis</w:t>
      </w:r>
    </w:p>
    <w:p w14:paraId="1AB5322F" w14:textId="77777777" w:rsidR="003A64FE" w:rsidRPr="003A64FE" w:rsidRDefault="003A64FE" w:rsidP="003A64FE">
      <w:pPr>
        <w:rPr>
          <w:b/>
          <w:bCs/>
        </w:rPr>
      </w:pPr>
    </w:p>
    <w:p w14:paraId="3452F7B0" w14:textId="77777777" w:rsidR="003A64FE" w:rsidRPr="003A64FE" w:rsidRDefault="003A64FE" w:rsidP="003A64FE">
      <w:pPr>
        <w:rPr>
          <w:b/>
          <w:bCs/>
        </w:rPr>
      </w:pPr>
      <w:r w:rsidRPr="003A64FE">
        <w:rPr>
          <w:b/>
          <w:bCs/>
        </w:rPr>
        <w:t>Proporción de Familiaridad / Recolección general</w:t>
      </w:r>
    </w:p>
    <w:p w14:paraId="6DF4E0C5" w14:textId="77777777" w:rsidR="003A64FE" w:rsidRPr="003A64FE" w:rsidRDefault="003A64FE" w:rsidP="003A64FE">
      <w:pPr>
        <w:rPr>
          <w:b/>
          <w:bCs/>
        </w:rPr>
      </w:pPr>
    </w:p>
    <w:p w14:paraId="665FCA7E" w14:textId="77777777" w:rsidR="003A64FE" w:rsidRPr="003A64FE" w:rsidRDefault="003A64FE" w:rsidP="003A64FE">
      <w:r w:rsidRPr="003A64FE">
        <w:t>Familiaridad = Aciertos sin recuperar el par asociado - SABER / Total de ensayos antiguos (28)</w:t>
      </w:r>
    </w:p>
    <w:p w14:paraId="03E83764" w14:textId="77777777" w:rsidR="003A64FE" w:rsidRPr="003A64FE" w:rsidRDefault="003A64FE" w:rsidP="003A64FE"/>
    <w:p w14:paraId="7EA1B537" w14:textId="77777777" w:rsidR="003A64FE" w:rsidRPr="003A64FE" w:rsidRDefault="003A64FE" w:rsidP="003A64FE"/>
    <w:p w14:paraId="1CB20089" w14:textId="77777777" w:rsidR="003A64FE" w:rsidRPr="003A64FE" w:rsidRDefault="003A64FE" w:rsidP="003A64FE">
      <w:r w:rsidRPr="003A64FE">
        <w:t>Recolección = Aciertos con recuperación del par asociado - RECORDAR / Total de ensayos antiguos (28)</w:t>
      </w:r>
    </w:p>
    <w:p w14:paraId="73CB3D7E" w14:textId="77777777" w:rsidR="003A64FE" w:rsidRPr="003A64FE" w:rsidRDefault="003A64FE" w:rsidP="003A64FE">
      <w:pPr>
        <w:rPr>
          <w:b/>
          <w:bCs/>
        </w:rPr>
      </w:pPr>
    </w:p>
    <w:p w14:paraId="5702EDAD" w14:textId="77777777" w:rsidR="003A64FE" w:rsidRPr="003A64FE" w:rsidRDefault="003A64FE" w:rsidP="003A64FE">
      <w:pPr>
        <w:rPr>
          <w:b/>
          <w:bCs/>
        </w:rPr>
      </w:pPr>
    </w:p>
    <w:p w14:paraId="2664FD0F" w14:textId="77777777" w:rsidR="003A64FE" w:rsidRPr="003A64FE" w:rsidRDefault="003A64FE" w:rsidP="003A64FE">
      <w:pPr>
        <w:rPr>
          <w:b/>
          <w:bCs/>
        </w:rPr>
      </w:pPr>
      <w:r w:rsidRPr="003A64FE">
        <w:rPr>
          <w:b/>
          <w:bCs/>
        </w:rPr>
        <w:t>Proporción de Familiaridad / Recolección en función del nivel de procesamiento</w:t>
      </w:r>
    </w:p>
    <w:tbl>
      <w:tblPr>
        <w:tblStyle w:val="Tablaconcuadrcula"/>
        <w:tblpPr w:leftFromText="141" w:rightFromText="141" w:vertAnchor="text" w:horzAnchor="margin" w:tblpY="273"/>
        <w:tblW w:w="0" w:type="auto"/>
        <w:tblLayout w:type="fixed"/>
        <w:tblLook w:val="04A0" w:firstRow="1" w:lastRow="0" w:firstColumn="1" w:lastColumn="0" w:noHBand="0" w:noVBand="1"/>
      </w:tblPr>
      <w:tblGrid>
        <w:gridCol w:w="1134"/>
        <w:gridCol w:w="1814"/>
        <w:gridCol w:w="1442"/>
        <w:gridCol w:w="1417"/>
      </w:tblGrid>
      <w:tr w:rsidR="003A64FE" w:rsidRPr="003A64FE" w14:paraId="133ABE45" w14:textId="77777777" w:rsidTr="0095646C">
        <w:trPr>
          <w:trHeight w:val="376"/>
        </w:trPr>
        <w:tc>
          <w:tcPr>
            <w:tcW w:w="1134" w:type="dxa"/>
            <w:tcBorders>
              <w:top w:val="single" w:sz="4" w:space="0" w:color="auto"/>
              <w:left w:val="single" w:sz="4" w:space="0" w:color="auto"/>
              <w:bottom w:val="single" w:sz="4" w:space="0" w:color="auto"/>
              <w:right w:val="single" w:sz="4" w:space="0" w:color="auto"/>
            </w:tcBorders>
            <w:vAlign w:val="center"/>
          </w:tcPr>
          <w:p w14:paraId="0B4D01EB" w14:textId="77777777" w:rsidR="003A64FE" w:rsidRPr="003A64FE" w:rsidRDefault="003A64FE" w:rsidP="0095646C">
            <w:pPr>
              <w:jc w:val="center"/>
            </w:pPr>
          </w:p>
        </w:tc>
        <w:tc>
          <w:tcPr>
            <w:tcW w:w="1814" w:type="dxa"/>
            <w:tcBorders>
              <w:top w:val="single" w:sz="4" w:space="0" w:color="auto"/>
              <w:left w:val="single" w:sz="4" w:space="0" w:color="auto"/>
              <w:bottom w:val="single" w:sz="4" w:space="0" w:color="auto"/>
              <w:right w:val="single" w:sz="4" w:space="0" w:color="auto"/>
            </w:tcBorders>
            <w:vAlign w:val="center"/>
          </w:tcPr>
          <w:p w14:paraId="244F4334" w14:textId="77777777" w:rsidR="003A64FE" w:rsidRPr="003A64FE" w:rsidRDefault="003A64FE" w:rsidP="0095646C">
            <w:pPr>
              <w:jc w:val="center"/>
            </w:pPr>
          </w:p>
        </w:tc>
        <w:tc>
          <w:tcPr>
            <w:tcW w:w="1442" w:type="dxa"/>
            <w:tcBorders>
              <w:top w:val="single" w:sz="4" w:space="0" w:color="auto"/>
              <w:left w:val="single" w:sz="4" w:space="0" w:color="auto"/>
              <w:bottom w:val="single" w:sz="4" w:space="0" w:color="auto"/>
              <w:right w:val="single" w:sz="4" w:space="0" w:color="auto"/>
            </w:tcBorders>
            <w:vAlign w:val="center"/>
            <w:hideMark/>
          </w:tcPr>
          <w:p w14:paraId="0FD1E986" w14:textId="77777777" w:rsidR="003A64FE" w:rsidRPr="003A64FE" w:rsidRDefault="003A64FE" w:rsidP="0095646C">
            <w:pPr>
              <w:jc w:val="center"/>
            </w:pPr>
            <w:r w:rsidRPr="003A64FE">
              <w:t>Condición 1</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2F88609" w14:textId="77777777" w:rsidR="003A64FE" w:rsidRPr="003A64FE" w:rsidRDefault="003A64FE" w:rsidP="0095646C">
            <w:pPr>
              <w:jc w:val="center"/>
            </w:pPr>
            <w:r w:rsidRPr="003A64FE">
              <w:t>Condición 2</w:t>
            </w:r>
          </w:p>
        </w:tc>
      </w:tr>
      <w:tr w:rsidR="003A64FE" w:rsidRPr="003A64FE" w14:paraId="09370271" w14:textId="77777777" w:rsidTr="0095646C">
        <w:trPr>
          <w:trHeight w:val="360"/>
        </w:trPr>
        <w:tc>
          <w:tcPr>
            <w:tcW w:w="1134" w:type="dxa"/>
            <w:vMerge w:val="restart"/>
            <w:tcBorders>
              <w:top w:val="single" w:sz="4" w:space="0" w:color="auto"/>
              <w:left w:val="single" w:sz="4" w:space="0" w:color="auto"/>
              <w:bottom w:val="single" w:sz="4" w:space="0" w:color="auto"/>
              <w:right w:val="single" w:sz="4" w:space="0" w:color="auto"/>
            </w:tcBorders>
            <w:vAlign w:val="center"/>
            <w:hideMark/>
          </w:tcPr>
          <w:p w14:paraId="4FA21CFB" w14:textId="77777777" w:rsidR="003A64FE" w:rsidRPr="003A64FE" w:rsidRDefault="003A64FE" w:rsidP="0095646C">
            <w:pPr>
              <w:jc w:val="center"/>
            </w:pPr>
            <w:r w:rsidRPr="003A64FE">
              <w:t>Antiguo</w:t>
            </w:r>
          </w:p>
          <w:p w14:paraId="193EB7B5" w14:textId="77777777" w:rsidR="003A64FE" w:rsidRPr="003A64FE" w:rsidRDefault="003A64FE" w:rsidP="0095646C">
            <w:pPr>
              <w:jc w:val="center"/>
            </w:pPr>
            <w:r w:rsidRPr="003A64FE">
              <w:t>Total = 14</w:t>
            </w:r>
          </w:p>
        </w:tc>
        <w:tc>
          <w:tcPr>
            <w:tcW w:w="1814" w:type="dxa"/>
            <w:tcBorders>
              <w:top w:val="single" w:sz="4" w:space="0" w:color="auto"/>
              <w:left w:val="single" w:sz="4" w:space="0" w:color="auto"/>
              <w:bottom w:val="single" w:sz="4" w:space="0" w:color="auto"/>
              <w:right w:val="single" w:sz="4" w:space="0" w:color="auto"/>
            </w:tcBorders>
            <w:vAlign w:val="center"/>
            <w:hideMark/>
          </w:tcPr>
          <w:p w14:paraId="161A4B29" w14:textId="77777777" w:rsidR="003A64FE" w:rsidRPr="003A64FE" w:rsidRDefault="003A64FE" w:rsidP="0095646C">
            <w:pPr>
              <w:jc w:val="center"/>
            </w:pPr>
            <w:r w:rsidRPr="003A64FE">
              <w:t>Familiaridad</w:t>
            </w:r>
          </w:p>
        </w:tc>
        <w:tc>
          <w:tcPr>
            <w:tcW w:w="1442" w:type="dxa"/>
            <w:tcBorders>
              <w:top w:val="single" w:sz="4" w:space="0" w:color="auto"/>
              <w:left w:val="single" w:sz="4" w:space="0" w:color="auto"/>
              <w:bottom w:val="single" w:sz="4" w:space="0" w:color="auto"/>
              <w:right w:val="single" w:sz="4" w:space="0" w:color="auto"/>
            </w:tcBorders>
            <w:vAlign w:val="center"/>
          </w:tcPr>
          <w:p w14:paraId="09C22469" w14:textId="77777777" w:rsidR="003A64FE" w:rsidRPr="003A64FE" w:rsidRDefault="003A64FE" w:rsidP="0095646C">
            <w:pPr>
              <w:jc w:val="center"/>
            </w:pPr>
          </w:p>
        </w:tc>
        <w:tc>
          <w:tcPr>
            <w:tcW w:w="1417" w:type="dxa"/>
            <w:tcBorders>
              <w:top w:val="single" w:sz="4" w:space="0" w:color="auto"/>
              <w:left w:val="single" w:sz="4" w:space="0" w:color="auto"/>
              <w:bottom w:val="single" w:sz="4" w:space="0" w:color="auto"/>
              <w:right w:val="single" w:sz="4" w:space="0" w:color="auto"/>
            </w:tcBorders>
            <w:vAlign w:val="center"/>
          </w:tcPr>
          <w:p w14:paraId="77FB92AE" w14:textId="77777777" w:rsidR="003A64FE" w:rsidRPr="003A64FE" w:rsidRDefault="003A64FE" w:rsidP="0095646C">
            <w:pPr>
              <w:jc w:val="center"/>
            </w:pPr>
          </w:p>
        </w:tc>
      </w:tr>
      <w:tr w:rsidR="003A64FE" w:rsidRPr="003A64FE" w14:paraId="7DDAC92F" w14:textId="77777777" w:rsidTr="0095646C">
        <w:trPr>
          <w:trHeight w:val="376"/>
        </w:trPr>
        <w:tc>
          <w:tcPr>
            <w:tcW w:w="1134" w:type="dxa"/>
            <w:vMerge/>
            <w:tcBorders>
              <w:top w:val="single" w:sz="4" w:space="0" w:color="auto"/>
              <w:left w:val="single" w:sz="4" w:space="0" w:color="auto"/>
              <w:bottom w:val="single" w:sz="4" w:space="0" w:color="auto"/>
              <w:right w:val="single" w:sz="4" w:space="0" w:color="auto"/>
            </w:tcBorders>
            <w:vAlign w:val="center"/>
            <w:hideMark/>
          </w:tcPr>
          <w:p w14:paraId="1E656BD0" w14:textId="77777777" w:rsidR="003A64FE" w:rsidRPr="003A64FE" w:rsidRDefault="003A64FE" w:rsidP="0095646C">
            <w:pPr>
              <w:rPr>
                <w:lang w:val="es-ES_tradnl"/>
              </w:rPr>
            </w:pPr>
          </w:p>
        </w:tc>
        <w:tc>
          <w:tcPr>
            <w:tcW w:w="1814" w:type="dxa"/>
            <w:tcBorders>
              <w:top w:val="single" w:sz="4" w:space="0" w:color="auto"/>
              <w:left w:val="single" w:sz="4" w:space="0" w:color="auto"/>
              <w:bottom w:val="single" w:sz="4" w:space="0" w:color="auto"/>
              <w:right w:val="single" w:sz="4" w:space="0" w:color="auto"/>
            </w:tcBorders>
            <w:vAlign w:val="center"/>
            <w:hideMark/>
          </w:tcPr>
          <w:p w14:paraId="33E5DE55" w14:textId="77777777" w:rsidR="003A64FE" w:rsidRPr="003A64FE" w:rsidRDefault="003A64FE" w:rsidP="0095646C">
            <w:pPr>
              <w:jc w:val="center"/>
            </w:pPr>
            <w:r w:rsidRPr="003A64FE">
              <w:t>Recolección</w:t>
            </w:r>
          </w:p>
        </w:tc>
        <w:tc>
          <w:tcPr>
            <w:tcW w:w="1442" w:type="dxa"/>
            <w:tcBorders>
              <w:top w:val="single" w:sz="4" w:space="0" w:color="auto"/>
              <w:left w:val="single" w:sz="4" w:space="0" w:color="auto"/>
              <w:bottom w:val="single" w:sz="4" w:space="0" w:color="auto"/>
              <w:right w:val="single" w:sz="4" w:space="0" w:color="auto"/>
            </w:tcBorders>
            <w:vAlign w:val="center"/>
          </w:tcPr>
          <w:p w14:paraId="148F3F91" w14:textId="77777777" w:rsidR="003A64FE" w:rsidRPr="003A64FE" w:rsidRDefault="003A64FE" w:rsidP="0095646C">
            <w:pPr>
              <w:jc w:val="center"/>
            </w:pPr>
          </w:p>
        </w:tc>
        <w:tc>
          <w:tcPr>
            <w:tcW w:w="1417" w:type="dxa"/>
            <w:tcBorders>
              <w:top w:val="single" w:sz="4" w:space="0" w:color="auto"/>
              <w:left w:val="single" w:sz="4" w:space="0" w:color="auto"/>
              <w:bottom w:val="single" w:sz="4" w:space="0" w:color="auto"/>
              <w:right w:val="single" w:sz="4" w:space="0" w:color="auto"/>
            </w:tcBorders>
            <w:vAlign w:val="center"/>
          </w:tcPr>
          <w:p w14:paraId="56866B9A" w14:textId="77777777" w:rsidR="003A64FE" w:rsidRPr="003A64FE" w:rsidRDefault="003A64FE" w:rsidP="0095646C">
            <w:pPr>
              <w:jc w:val="center"/>
            </w:pPr>
          </w:p>
        </w:tc>
      </w:tr>
    </w:tbl>
    <w:p w14:paraId="4D6512E6" w14:textId="77777777" w:rsidR="003A64FE" w:rsidRPr="003A64FE" w:rsidRDefault="003A64FE" w:rsidP="003A64FE">
      <w:pPr>
        <w:rPr>
          <w:bCs/>
        </w:rPr>
      </w:pPr>
    </w:p>
    <w:p w14:paraId="3992E117" w14:textId="77777777" w:rsidR="003A64FE" w:rsidRPr="003A64FE" w:rsidRDefault="003A64FE" w:rsidP="003A64FE"/>
    <w:p w14:paraId="52D1F989" w14:textId="77777777" w:rsidR="003A64FE" w:rsidRPr="003A64FE" w:rsidRDefault="003A64FE" w:rsidP="003A64FE"/>
    <w:p w14:paraId="5C5ECFDD" w14:textId="77777777" w:rsidR="003A64FE" w:rsidRPr="003A64FE" w:rsidRDefault="003A64FE" w:rsidP="003A64FE"/>
    <w:p w14:paraId="3C593BFC" w14:textId="77777777" w:rsidR="003A64FE" w:rsidRPr="003A64FE" w:rsidRDefault="003A64FE" w:rsidP="003A64FE"/>
    <w:p w14:paraId="465EFF33" w14:textId="77777777" w:rsidR="003A64FE" w:rsidRPr="003A64FE" w:rsidRDefault="003A64FE" w:rsidP="003A64FE"/>
    <w:p w14:paraId="45711A66" w14:textId="77777777" w:rsidR="003A64FE" w:rsidRPr="003A64FE" w:rsidRDefault="003A64FE" w:rsidP="003A64FE"/>
    <w:p w14:paraId="1F0E90DA" w14:textId="77777777" w:rsidR="003A64FE" w:rsidRPr="003A64FE" w:rsidRDefault="003A64FE" w:rsidP="003A64FE">
      <w:pPr>
        <w:jc w:val="center"/>
      </w:pPr>
      <w:r w:rsidRPr="003A64FE">
        <w:rPr>
          <w:noProof/>
        </w:rPr>
        <w:drawing>
          <wp:inline distT="0" distB="0" distL="0" distR="0" wp14:anchorId="3C00EBD8" wp14:editId="0A649E21">
            <wp:extent cx="3872286" cy="1828800"/>
            <wp:effectExtent l="0" t="0" r="13970" b="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CD7ADDA" w14:textId="77777777" w:rsidR="003A64FE" w:rsidRPr="003A64FE" w:rsidRDefault="003A64FE" w:rsidP="003A64FE"/>
    <w:p w14:paraId="49352F94" w14:textId="77777777" w:rsidR="003A64FE" w:rsidRPr="003A64FE" w:rsidRDefault="003A64FE" w:rsidP="003A64FE"/>
    <w:p w14:paraId="186F2120" w14:textId="77777777" w:rsidR="003A64FE" w:rsidRPr="003A64FE" w:rsidRDefault="003A64FE" w:rsidP="003A64FE">
      <w:pPr>
        <w:rPr>
          <w:b/>
          <w:bCs/>
        </w:rPr>
      </w:pPr>
      <w:r w:rsidRPr="003A64FE">
        <w:rPr>
          <w:b/>
          <w:bCs/>
        </w:rPr>
        <w:t>Tipos de respuesta (TDS) en función del nivel de procesamiento</w:t>
      </w:r>
    </w:p>
    <w:p w14:paraId="7A5692BA" w14:textId="77777777" w:rsidR="003A64FE" w:rsidRPr="003A64FE" w:rsidRDefault="003A64FE" w:rsidP="003A64FE">
      <w:pPr>
        <w:rPr>
          <w:b/>
          <w:bCs/>
        </w:rPr>
      </w:pPr>
    </w:p>
    <w:p w14:paraId="6647DC0F" w14:textId="77777777" w:rsidR="003A64FE" w:rsidRPr="003A64FE" w:rsidRDefault="003A64FE" w:rsidP="003A64FE">
      <w:r w:rsidRPr="003A64FE">
        <w:t>En las pruebas de reconocimiento se solicita a los sujetos que evalúen si el ítem presentado ha aparecido anteriormente –es decir, es un ítem ‘antiguo’– o no –es decir, se trata de un ítem ‘nuevo’–. De este paradigma se pueden derivar 4 tipos de resultados:</w:t>
      </w:r>
    </w:p>
    <w:p w14:paraId="6DD21A44" w14:textId="77777777" w:rsidR="003A64FE" w:rsidRPr="003A64FE" w:rsidRDefault="003A64FE" w:rsidP="003A64FE">
      <w:pPr>
        <w:pStyle w:val="Prrafodelista"/>
        <w:numPr>
          <w:ilvl w:val="0"/>
          <w:numId w:val="34"/>
        </w:numPr>
        <w:spacing w:after="0" w:line="240" w:lineRule="auto"/>
        <w:rPr>
          <w:rFonts w:ascii="Segoe UI" w:hAnsi="Segoe UI" w:cs="Segoe UI"/>
        </w:rPr>
      </w:pPr>
      <w:r w:rsidRPr="003A64FE">
        <w:rPr>
          <w:rFonts w:ascii="Segoe UI" w:hAnsi="Segoe UI" w:cs="Segoe UI"/>
        </w:rPr>
        <w:t>Aciertos (A): el sujeto ha dicho que era un ítem antiguo y efectivamente estaba en la lista presentada anteriormente.</w:t>
      </w:r>
    </w:p>
    <w:p w14:paraId="30469558" w14:textId="77777777" w:rsidR="003A64FE" w:rsidRPr="003A64FE" w:rsidRDefault="003A64FE" w:rsidP="003A64FE">
      <w:pPr>
        <w:pStyle w:val="Prrafodelista"/>
        <w:numPr>
          <w:ilvl w:val="0"/>
          <w:numId w:val="34"/>
        </w:numPr>
        <w:spacing w:after="0" w:line="240" w:lineRule="auto"/>
        <w:rPr>
          <w:rFonts w:ascii="Segoe UI" w:hAnsi="Segoe UI" w:cs="Segoe UI"/>
        </w:rPr>
      </w:pPr>
      <w:r w:rsidRPr="003A64FE">
        <w:rPr>
          <w:rFonts w:ascii="Segoe UI" w:hAnsi="Segoe UI" w:cs="Segoe UI"/>
        </w:rPr>
        <w:t>Omisiones (O): el sujeto ha dicho que era un ítem nuevo cuando en realidad se trataba de un ítem antiguo.</w:t>
      </w:r>
    </w:p>
    <w:p w14:paraId="1EDC2783" w14:textId="77777777" w:rsidR="003A64FE" w:rsidRPr="003A64FE" w:rsidRDefault="003A64FE" w:rsidP="003A64FE">
      <w:pPr>
        <w:pStyle w:val="Prrafodelista"/>
        <w:numPr>
          <w:ilvl w:val="0"/>
          <w:numId w:val="34"/>
        </w:numPr>
        <w:spacing w:after="0" w:line="240" w:lineRule="auto"/>
        <w:rPr>
          <w:rFonts w:ascii="Segoe UI" w:hAnsi="Segoe UI" w:cs="Segoe UI"/>
        </w:rPr>
      </w:pPr>
      <w:r w:rsidRPr="003A64FE">
        <w:rPr>
          <w:rFonts w:ascii="Segoe UI" w:hAnsi="Segoe UI" w:cs="Segoe UI"/>
        </w:rPr>
        <w:t>Rechazos correctos (RC): el sujeto ha dicho que era un ítem nuevo cuando efectivamente lo era.</w:t>
      </w:r>
    </w:p>
    <w:p w14:paraId="7EE49E8F" w14:textId="77777777" w:rsidR="003A64FE" w:rsidRPr="003A64FE" w:rsidRDefault="003A64FE" w:rsidP="003A64FE">
      <w:pPr>
        <w:pStyle w:val="Prrafodelista"/>
        <w:numPr>
          <w:ilvl w:val="0"/>
          <w:numId w:val="34"/>
        </w:numPr>
        <w:spacing w:after="0" w:line="240" w:lineRule="auto"/>
        <w:rPr>
          <w:rFonts w:ascii="Segoe UI" w:hAnsi="Segoe UI" w:cs="Segoe UI"/>
        </w:rPr>
      </w:pPr>
      <w:r w:rsidRPr="003A64FE">
        <w:rPr>
          <w:rFonts w:ascii="Segoe UI" w:hAnsi="Segoe UI" w:cs="Segoe UI"/>
        </w:rPr>
        <w:t xml:space="preserve">Falsas alarmas (FA): el sujeto ha dicho que era un ítem antiguo cuando en realidad se trataba de un ítem nuevo. </w:t>
      </w:r>
    </w:p>
    <w:p w14:paraId="23A3C937" w14:textId="77777777" w:rsidR="003A64FE" w:rsidRPr="003A64FE" w:rsidRDefault="003A64FE" w:rsidP="003A64FE"/>
    <w:tbl>
      <w:tblPr>
        <w:tblStyle w:val="Tablaconcuadrcula"/>
        <w:tblpPr w:leftFromText="141" w:rightFromText="141" w:vertAnchor="text" w:horzAnchor="margin" w:tblpXSpec="center" w:tblpY="26"/>
        <w:tblW w:w="0" w:type="auto"/>
        <w:tblLook w:val="04A0" w:firstRow="1" w:lastRow="0" w:firstColumn="1" w:lastColumn="0" w:noHBand="0" w:noVBand="1"/>
      </w:tblPr>
      <w:tblGrid>
        <w:gridCol w:w="1618"/>
        <w:gridCol w:w="1618"/>
        <w:gridCol w:w="1618"/>
      </w:tblGrid>
      <w:tr w:rsidR="003A64FE" w:rsidRPr="003A64FE" w14:paraId="1F61AFF2" w14:textId="77777777" w:rsidTr="0095646C">
        <w:trPr>
          <w:trHeight w:val="359"/>
        </w:trPr>
        <w:tc>
          <w:tcPr>
            <w:tcW w:w="1618" w:type="dxa"/>
            <w:vAlign w:val="center"/>
          </w:tcPr>
          <w:p w14:paraId="5D6B00CB" w14:textId="77777777" w:rsidR="003A64FE" w:rsidRPr="003A64FE" w:rsidRDefault="003A64FE" w:rsidP="0095646C">
            <w:pPr>
              <w:jc w:val="center"/>
            </w:pPr>
          </w:p>
        </w:tc>
        <w:tc>
          <w:tcPr>
            <w:tcW w:w="1618" w:type="dxa"/>
            <w:vAlign w:val="center"/>
          </w:tcPr>
          <w:p w14:paraId="6D0A6654" w14:textId="77777777" w:rsidR="003A64FE" w:rsidRPr="003A64FE" w:rsidRDefault="003A64FE" w:rsidP="0095646C">
            <w:pPr>
              <w:jc w:val="center"/>
            </w:pPr>
            <w:r w:rsidRPr="003A64FE">
              <w:t>Estímulo era ‘antiguo’</w:t>
            </w:r>
          </w:p>
        </w:tc>
        <w:tc>
          <w:tcPr>
            <w:tcW w:w="1618" w:type="dxa"/>
            <w:vAlign w:val="center"/>
          </w:tcPr>
          <w:p w14:paraId="430484A6" w14:textId="77777777" w:rsidR="003A64FE" w:rsidRPr="003A64FE" w:rsidRDefault="003A64FE" w:rsidP="0095646C">
            <w:pPr>
              <w:jc w:val="center"/>
            </w:pPr>
            <w:r w:rsidRPr="003A64FE">
              <w:t>Estímulo es ‘nuevo’</w:t>
            </w:r>
          </w:p>
        </w:tc>
      </w:tr>
      <w:tr w:rsidR="003A64FE" w:rsidRPr="003A64FE" w14:paraId="7A589A42" w14:textId="77777777" w:rsidTr="0095646C">
        <w:trPr>
          <w:trHeight w:val="359"/>
        </w:trPr>
        <w:tc>
          <w:tcPr>
            <w:tcW w:w="1618" w:type="dxa"/>
            <w:vAlign w:val="center"/>
          </w:tcPr>
          <w:p w14:paraId="01A79003" w14:textId="77777777" w:rsidR="003A64FE" w:rsidRPr="003A64FE" w:rsidRDefault="003A64FE" w:rsidP="0095646C">
            <w:pPr>
              <w:jc w:val="center"/>
            </w:pPr>
            <w:r w:rsidRPr="003A64FE">
              <w:t>Responde ‘antiguo’</w:t>
            </w:r>
          </w:p>
        </w:tc>
        <w:tc>
          <w:tcPr>
            <w:tcW w:w="1618" w:type="dxa"/>
            <w:vAlign w:val="center"/>
          </w:tcPr>
          <w:p w14:paraId="144C864E" w14:textId="77777777" w:rsidR="003A64FE" w:rsidRPr="003A64FE" w:rsidRDefault="003A64FE" w:rsidP="0095646C">
            <w:pPr>
              <w:jc w:val="center"/>
            </w:pPr>
          </w:p>
        </w:tc>
        <w:tc>
          <w:tcPr>
            <w:tcW w:w="1618" w:type="dxa"/>
            <w:vAlign w:val="center"/>
          </w:tcPr>
          <w:p w14:paraId="56C90F30" w14:textId="77777777" w:rsidR="003A64FE" w:rsidRPr="003A64FE" w:rsidRDefault="003A64FE" w:rsidP="0095646C">
            <w:pPr>
              <w:jc w:val="center"/>
            </w:pPr>
          </w:p>
        </w:tc>
      </w:tr>
      <w:tr w:rsidR="003A64FE" w:rsidRPr="003A64FE" w14:paraId="7B9F2BDD" w14:textId="77777777" w:rsidTr="0095646C">
        <w:trPr>
          <w:trHeight w:val="359"/>
        </w:trPr>
        <w:tc>
          <w:tcPr>
            <w:tcW w:w="1618" w:type="dxa"/>
            <w:vAlign w:val="center"/>
          </w:tcPr>
          <w:p w14:paraId="3422DB33" w14:textId="77777777" w:rsidR="003A64FE" w:rsidRPr="003A64FE" w:rsidRDefault="003A64FE" w:rsidP="0095646C">
            <w:pPr>
              <w:jc w:val="center"/>
            </w:pPr>
            <w:r w:rsidRPr="003A64FE">
              <w:t>Responde ‘nuevo’</w:t>
            </w:r>
          </w:p>
        </w:tc>
        <w:tc>
          <w:tcPr>
            <w:tcW w:w="1618" w:type="dxa"/>
            <w:vAlign w:val="center"/>
          </w:tcPr>
          <w:p w14:paraId="38400BDE" w14:textId="77777777" w:rsidR="003A64FE" w:rsidRPr="003A64FE" w:rsidRDefault="003A64FE" w:rsidP="0095646C">
            <w:pPr>
              <w:jc w:val="center"/>
            </w:pPr>
          </w:p>
        </w:tc>
        <w:tc>
          <w:tcPr>
            <w:tcW w:w="1618" w:type="dxa"/>
            <w:vAlign w:val="center"/>
          </w:tcPr>
          <w:p w14:paraId="0C142369" w14:textId="77777777" w:rsidR="003A64FE" w:rsidRPr="003A64FE" w:rsidRDefault="003A64FE" w:rsidP="0095646C">
            <w:pPr>
              <w:jc w:val="center"/>
            </w:pPr>
          </w:p>
        </w:tc>
      </w:tr>
    </w:tbl>
    <w:p w14:paraId="2462AA62" w14:textId="77777777" w:rsidR="003A64FE" w:rsidRPr="003A64FE" w:rsidRDefault="003A64FE" w:rsidP="003A64FE"/>
    <w:p w14:paraId="782F370F" w14:textId="77777777" w:rsidR="003A64FE" w:rsidRPr="003A64FE" w:rsidRDefault="003A64FE" w:rsidP="003A64FE"/>
    <w:p w14:paraId="466022E6" w14:textId="77777777" w:rsidR="003A64FE" w:rsidRPr="003A64FE" w:rsidRDefault="003A64FE" w:rsidP="003A64FE"/>
    <w:p w14:paraId="7127B37C" w14:textId="77777777" w:rsidR="003A64FE" w:rsidRPr="003A64FE" w:rsidRDefault="003A64FE" w:rsidP="003A64FE"/>
    <w:p w14:paraId="1B1D8566" w14:textId="77777777" w:rsidR="003A64FE" w:rsidRPr="003A64FE" w:rsidRDefault="003A64FE" w:rsidP="003A64FE"/>
    <w:p w14:paraId="56935C84" w14:textId="22C6099A" w:rsidR="003A64FE" w:rsidRDefault="003A64FE" w:rsidP="003A64FE"/>
    <w:p w14:paraId="226B260C" w14:textId="039F70AE" w:rsidR="002D14DA" w:rsidRDefault="002D14DA" w:rsidP="003A64FE"/>
    <w:p w14:paraId="16B28048" w14:textId="4599D28B" w:rsidR="002D14DA" w:rsidRPr="003A64FE" w:rsidRDefault="002D14DA" w:rsidP="003A64FE">
      <w:r>
        <w:t>Resultados experimento:</w:t>
      </w:r>
    </w:p>
    <w:p w14:paraId="6E511236" w14:textId="77777777" w:rsidR="003A64FE" w:rsidRPr="003A64FE" w:rsidRDefault="003A64FE" w:rsidP="003A64FE"/>
    <w:tbl>
      <w:tblPr>
        <w:tblStyle w:val="Tablaconcuadrcula"/>
        <w:tblpPr w:leftFromText="141" w:rightFromText="141" w:vertAnchor="text" w:horzAnchor="margin" w:tblpY="-5"/>
        <w:tblW w:w="0" w:type="auto"/>
        <w:tblLayout w:type="fixed"/>
        <w:tblLook w:val="04A0" w:firstRow="1" w:lastRow="0" w:firstColumn="1" w:lastColumn="0" w:noHBand="0" w:noVBand="1"/>
      </w:tblPr>
      <w:tblGrid>
        <w:gridCol w:w="1134"/>
        <w:gridCol w:w="1814"/>
        <w:gridCol w:w="1583"/>
        <w:gridCol w:w="1560"/>
      </w:tblGrid>
      <w:tr w:rsidR="003A64FE" w:rsidRPr="003A64FE" w14:paraId="225E89B3" w14:textId="77777777" w:rsidTr="0095646C">
        <w:trPr>
          <w:trHeight w:val="376"/>
        </w:trPr>
        <w:tc>
          <w:tcPr>
            <w:tcW w:w="1134" w:type="dxa"/>
            <w:tcBorders>
              <w:top w:val="single" w:sz="4" w:space="0" w:color="auto"/>
              <w:left w:val="single" w:sz="4" w:space="0" w:color="auto"/>
              <w:bottom w:val="single" w:sz="4" w:space="0" w:color="auto"/>
              <w:right w:val="single" w:sz="4" w:space="0" w:color="auto"/>
            </w:tcBorders>
            <w:vAlign w:val="center"/>
          </w:tcPr>
          <w:p w14:paraId="37348ECA" w14:textId="77777777" w:rsidR="003A64FE" w:rsidRPr="003A64FE" w:rsidRDefault="003A64FE" w:rsidP="0095646C">
            <w:pPr>
              <w:jc w:val="center"/>
            </w:pPr>
          </w:p>
        </w:tc>
        <w:tc>
          <w:tcPr>
            <w:tcW w:w="1814" w:type="dxa"/>
            <w:tcBorders>
              <w:top w:val="single" w:sz="4" w:space="0" w:color="auto"/>
              <w:left w:val="single" w:sz="4" w:space="0" w:color="auto"/>
              <w:bottom w:val="single" w:sz="4" w:space="0" w:color="auto"/>
              <w:right w:val="single" w:sz="4" w:space="0" w:color="auto"/>
            </w:tcBorders>
            <w:vAlign w:val="center"/>
          </w:tcPr>
          <w:p w14:paraId="7656A7E2" w14:textId="77777777" w:rsidR="003A64FE" w:rsidRPr="003A64FE" w:rsidRDefault="003A64FE" w:rsidP="0095646C">
            <w:pPr>
              <w:jc w:val="center"/>
            </w:pPr>
          </w:p>
        </w:tc>
        <w:tc>
          <w:tcPr>
            <w:tcW w:w="1583" w:type="dxa"/>
            <w:tcBorders>
              <w:top w:val="single" w:sz="4" w:space="0" w:color="auto"/>
              <w:left w:val="single" w:sz="4" w:space="0" w:color="auto"/>
              <w:bottom w:val="single" w:sz="4" w:space="0" w:color="auto"/>
              <w:right w:val="single" w:sz="4" w:space="0" w:color="auto"/>
            </w:tcBorders>
            <w:vAlign w:val="center"/>
            <w:hideMark/>
          </w:tcPr>
          <w:p w14:paraId="75737465" w14:textId="77777777" w:rsidR="003A64FE" w:rsidRPr="003A64FE" w:rsidRDefault="003A64FE" w:rsidP="0095646C">
            <w:pPr>
              <w:jc w:val="center"/>
            </w:pPr>
            <w:r w:rsidRPr="003A64FE">
              <w:t>Condición 1</w:t>
            </w:r>
          </w:p>
        </w:tc>
        <w:tc>
          <w:tcPr>
            <w:tcW w:w="1560" w:type="dxa"/>
            <w:tcBorders>
              <w:top w:val="single" w:sz="4" w:space="0" w:color="auto"/>
              <w:left w:val="single" w:sz="4" w:space="0" w:color="auto"/>
              <w:bottom w:val="single" w:sz="4" w:space="0" w:color="auto"/>
              <w:right w:val="single" w:sz="4" w:space="0" w:color="auto"/>
            </w:tcBorders>
            <w:vAlign w:val="center"/>
            <w:hideMark/>
          </w:tcPr>
          <w:p w14:paraId="69454B16" w14:textId="77777777" w:rsidR="003A64FE" w:rsidRPr="003A64FE" w:rsidRDefault="003A64FE" w:rsidP="0095646C">
            <w:pPr>
              <w:jc w:val="center"/>
            </w:pPr>
            <w:r w:rsidRPr="003A64FE">
              <w:t>Condición 2</w:t>
            </w:r>
          </w:p>
        </w:tc>
      </w:tr>
      <w:tr w:rsidR="003A64FE" w:rsidRPr="003A64FE" w14:paraId="63823D0A" w14:textId="77777777" w:rsidTr="0095646C">
        <w:trPr>
          <w:trHeight w:val="360"/>
        </w:trPr>
        <w:tc>
          <w:tcPr>
            <w:tcW w:w="1134" w:type="dxa"/>
            <w:vMerge w:val="restart"/>
            <w:tcBorders>
              <w:top w:val="single" w:sz="4" w:space="0" w:color="auto"/>
              <w:left w:val="single" w:sz="4" w:space="0" w:color="auto"/>
              <w:bottom w:val="single" w:sz="4" w:space="0" w:color="auto"/>
              <w:right w:val="single" w:sz="4" w:space="0" w:color="auto"/>
            </w:tcBorders>
            <w:vAlign w:val="center"/>
            <w:hideMark/>
          </w:tcPr>
          <w:p w14:paraId="1FD5516D" w14:textId="77777777" w:rsidR="003A64FE" w:rsidRPr="003A64FE" w:rsidRDefault="003A64FE" w:rsidP="0095646C">
            <w:pPr>
              <w:jc w:val="center"/>
            </w:pPr>
            <w:r w:rsidRPr="003A64FE">
              <w:t>Antiguo</w:t>
            </w:r>
          </w:p>
          <w:p w14:paraId="55A17B51" w14:textId="77777777" w:rsidR="003A64FE" w:rsidRPr="003A64FE" w:rsidRDefault="003A64FE" w:rsidP="0095646C">
            <w:pPr>
              <w:jc w:val="center"/>
            </w:pPr>
            <w:r w:rsidRPr="003A64FE">
              <w:t>Total = 14</w:t>
            </w:r>
          </w:p>
        </w:tc>
        <w:tc>
          <w:tcPr>
            <w:tcW w:w="1814" w:type="dxa"/>
            <w:tcBorders>
              <w:top w:val="single" w:sz="4" w:space="0" w:color="auto"/>
              <w:left w:val="single" w:sz="4" w:space="0" w:color="auto"/>
              <w:bottom w:val="single" w:sz="4" w:space="0" w:color="auto"/>
              <w:right w:val="single" w:sz="4" w:space="0" w:color="auto"/>
            </w:tcBorders>
            <w:vAlign w:val="center"/>
            <w:hideMark/>
          </w:tcPr>
          <w:p w14:paraId="2F04BF86" w14:textId="77777777" w:rsidR="003A64FE" w:rsidRPr="003A64FE" w:rsidRDefault="003A64FE" w:rsidP="0095646C">
            <w:pPr>
              <w:jc w:val="center"/>
            </w:pPr>
            <w:r w:rsidRPr="003A64FE">
              <w:t>Correcto: A</w:t>
            </w:r>
          </w:p>
        </w:tc>
        <w:tc>
          <w:tcPr>
            <w:tcW w:w="1583" w:type="dxa"/>
            <w:tcBorders>
              <w:top w:val="single" w:sz="4" w:space="0" w:color="auto"/>
              <w:left w:val="single" w:sz="4" w:space="0" w:color="auto"/>
              <w:bottom w:val="single" w:sz="4" w:space="0" w:color="auto"/>
              <w:right w:val="single" w:sz="4" w:space="0" w:color="auto"/>
            </w:tcBorders>
            <w:vAlign w:val="center"/>
          </w:tcPr>
          <w:p w14:paraId="64343D23" w14:textId="77777777" w:rsidR="003A64FE" w:rsidRPr="003A64FE" w:rsidRDefault="003A64FE" w:rsidP="0095646C">
            <w:pPr>
              <w:jc w:val="center"/>
            </w:pPr>
          </w:p>
        </w:tc>
        <w:tc>
          <w:tcPr>
            <w:tcW w:w="1560" w:type="dxa"/>
            <w:tcBorders>
              <w:top w:val="single" w:sz="4" w:space="0" w:color="auto"/>
              <w:left w:val="single" w:sz="4" w:space="0" w:color="auto"/>
              <w:bottom w:val="single" w:sz="4" w:space="0" w:color="auto"/>
              <w:right w:val="single" w:sz="4" w:space="0" w:color="auto"/>
            </w:tcBorders>
            <w:vAlign w:val="center"/>
          </w:tcPr>
          <w:p w14:paraId="431A502A" w14:textId="77777777" w:rsidR="003A64FE" w:rsidRPr="003A64FE" w:rsidRDefault="003A64FE" w:rsidP="0095646C">
            <w:pPr>
              <w:jc w:val="center"/>
            </w:pPr>
          </w:p>
        </w:tc>
      </w:tr>
      <w:tr w:rsidR="003A64FE" w:rsidRPr="003A64FE" w14:paraId="063B2D3C" w14:textId="77777777" w:rsidTr="0095646C">
        <w:trPr>
          <w:trHeight w:val="376"/>
        </w:trPr>
        <w:tc>
          <w:tcPr>
            <w:tcW w:w="1134" w:type="dxa"/>
            <w:vMerge/>
            <w:tcBorders>
              <w:top w:val="single" w:sz="4" w:space="0" w:color="auto"/>
              <w:left w:val="single" w:sz="4" w:space="0" w:color="auto"/>
              <w:bottom w:val="single" w:sz="4" w:space="0" w:color="auto"/>
              <w:right w:val="single" w:sz="4" w:space="0" w:color="auto"/>
            </w:tcBorders>
            <w:vAlign w:val="center"/>
            <w:hideMark/>
          </w:tcPr>
          <w:p w14:paraId="166C840C" w14:textId="77777777" w:rsidR="003A64FE" w:rsidRPr="003A64FE" w:rsidRDefault="003A64FE" w:rsidP="0095646C">
            <w:pPr>
              <w:rPr>
                <w:lang w:val="es-ES_tradnl"/>
              </w:rPr>
            </w:pPr>
          </w:p>
        </w:tc>
        <w:tc>
          <w:tcPr>
            <w:tcW w:w="1814" w:type="dxa"/>
            <w:tcBorders>
              <w:top w:val="single" w:sz="4" w:space="0" w:color="auto"/>
              <w:left w:val="single" w:sz="4" w:space="0" w:color="auto"/>
              <w:bottom w:val="single" w:sz="4" w:space="0" w:color="auto"/>
              <w:right w:val="single" w:sz="4" w:space="0" w:color="auto"/>
            </w:tcBorders>
            <w:vAlign w:val="center"/>
            <w:hideMark/>
          </w:tcPr>
          <w:p w14:paraId="5C128AE9" w14:textId="77777777" w:rsidR="003A64FE" w:rsidRPr="003A64FE" w:rsidRDefault="003A64FE" w:rsidP="0095646C">
            <w:pPr>
              <w:jc w:val="center"/>
            </w:pPr>
            <w:r w:rsidRPr="003A64FE">
              <w:t>Incorrecto: O</w:t>
            </w:r>
          </w:p>
        </w:tc>
        <w:tc>
          <w:tcPr>
            <w:tcW w:w="1583" w:type="dxa"/>
            <w:tcBorders>
              <w:top w:val="single" w:sz="4" w:space="0" w:color="auto"/>
              <w:left w:val="single" w:sz="4" w:space="0" w:color="auto"/>
              <w:bottom w:val="single" w:sz="4" w:space="0" w:color="auto"/>
              <w:right w:val="single" w:sz="4" w:space="0" w:color="auto"/>
            </w:tcBorders>
            <w:vAlign w:val="center"/>
          </w:tcPr>
          <w:p w14:paraId="4E680295" w14:textId="77777777" w:rsidR="003A64FE" w:rsidRPr="003A64FE" w:rsidRDefault="003A64FE" w:rsidP="0095646C">
            <w:pPr>
              <w:jc w:val="center"/>
            </w:pPr>
          </w:p>
        </w:tc>
        <w:tc>
          <w:tcPr>
            <w:tcW w:w="1560" w:type="dxa"/>
            <w:tcBorders>
              <w:top w:val="single" w:sz="4" w:space="0" w:color="auto"/>
              <w:left w:val="single" w:sz="4" w:space="0" w:color="auto"/>
              <w:bottom w:val="single" w:sz="4" w:space="0" w:color="auto"/>
              <w:right w:val="single" w:sz="4" w:space="0" w:color="auto"/>
            </w:tcBorders>
            <w:vAlign w:val="center"/>
          </w:tcPr>
          <w:p w14:paraId="0737E43A" w14:textId="77777777" w:rsidR="003A64FE" w:rsidRPr="003A64FE" w:rsidRDefault="003A64FE" w:rsidP="0095646C">
            <w:pPr>
              <w:jc w:val="center"/>
            </w:pPr>
          </w:p>
        </w:tc>
      </w:tr>
      <w:tr w:rsidR="003A64FE" w:rsidRPr="003A64FE" w14:paraId="3D0BF698" w14:textId="77777777" w:rsidTr="0095646C">
        <w:trPr>
          <w:trHeight w:val="376"/>
        </w:trPr>
        <w:tc>
          <w:tcPr>
            <w:tcW w:w="1134" w:type="dxa"/>
            <w:vMerge w:val="restart"/>
            <w:tcBorders>
              <w:top w:val="single" w:sz="4" w:space="0" w:color="auto"/>
              <w:left w:val="single" w:sz="4" w:space="0" w:color="auto"/>
              <w:bottom w:val="single" w:sz="4" w:space="0" w:color="auto"/>
              <w:right w:val="single" w:sz="4" w:space="0" w:color="auto"/>
            </w:tcBorders>
            <w:vAlign w:val="center"/>
            <w:hideMark/>
          </w:tcPr>
          <w:p w14:paraId="27431810" w14:textId="77777777" w:rsidR="003A64FE" w:rsidRPr="003A64FE" w:rsidRDefault="003A64FE" w:rsidP="0095646C">
            <w:pPr>
              <w:jc w:val="center"/>
            </w:pPr>
            <w:r w:rsidRPr="003A64FE">
              <w:t>Nuevo</w:t>
            </w:r>
          </w:p>
          <w:p w14:paraId="53FED94E" w14:textId="77777777" w:rsidR="003A64FE" w:rsidRPr="003A64FE" w:rsidRDefault="003A64FE" w:rsidP="0095646C">
            <w:pPr>
              <w:jc w:val="center"/>
            </w:pPr>
            <w:r w:rsidRPr="003A64FE">
              <w:t>Total= 6</w:t>
            </w:r>
          </w:p>
        </w:tc>
        <w:tc>
          <w:tcPr>
            <w:tcW w:w="1814" w:type="dxa"/>
            <w:tcBorders>
              <w:top w:val="single" w:sz="4" w:space="0" w:color="auto"/>
              <w:left w:val="single" w:sz="4" w:space="0" w:color="auto"/>
              <w:bottom w:val="single" w:sz="4" w:space="0" w:color="auto"/>
              <w:right w:val="single" w:sz="4" w:space="0" w:color="auto"/>
            </w:tcBorders>
            <w:vAlign w:val="center"/>
            <w:hideMark/>
          </w:tcPr>
          <w:p w14:paraId="72E367B7" w14:textId="77777777" w:rsidR="003A64FE" w:rsidRPr="003A64FE" w:rsidRDefault="003A64FE" w:rsidP="0095646C">
            <w:pPr>
              <w:jc w:val="center"/>
            </w:pPr>
            <w:r w:rsidRPr="003A64FE">
              <w:t>Correcto: RC</w:t>
            </w:r>
          </w:p>
        </w:tc>
        <w:tc>
          <w:tcPr>
            <w:tcW w:w="1583" w:type="dxa"/>
            <w:tcBorders>
              <w:top w:val="single" w:sz="4" w:space="0" w:color="auto"/>
              <w:left w:val="single" w:sz="4" w:space="0" w:color="auto"/>
              <w:bottom w:val="single" w:sz="4" w:space="0" w:color="auto"/>
              <w:right w:val="single" w:sz="4" w:space="0" w:color="auto"/>
            </w:tcBorders>
            <w:vAlign w:val="center"/>
          </w:tcPr>
          <w:p w14:paraId="190EC447" w14:textId="77777777" w:rsidR="003A64FE" w:rsidRPr="003A64FE" w:rsidRDefault="003A64FE" w:rsidP="0095646C">
            <w:pPr>
              <w:jc w:val="center"/>
            </w:pPr>
          </w:p>
        </w:tc>
        <w:tc>
          <w:tcPr>
            <w:tcW w:w="1560" w:type="dxa"/>
            <w:tcBorders>
              <w:top w:val="single" w:sz="4" w:space="0" w:color="auto"/>
              <w:left w:val="single" w:sz="4" w:space="0" w:color="auto"/>
              <w:bottom w:val="single" w:sz="4" w:space="0" w:color="auto"/>
              <w:right w:val="single" w:sz="4" w:space="0" w:color="auto"/>
            </w:tcBorders>
            <w:vAlign w:val="center"/>
          </w:tcPr>
          <w:p w14:paraId="668CA7BD" w14:textId="77777777" w:rsidR="003A64FE" w:rsidRPr="003A64FE" w:rsidRDefault="003A64FE" w:rsidP="0095646C">
            <w:pPr>
              <w:jc w:val="center"/>
            </w:pPr>
          </w:p>
        </w:tc>
      </w:tr>
      <w:tr w:rsidR="003A64FE" w:rsidRPr="003A64FE" w14:paraId="6A5AECAD" w14:textId="77777777" w:rsidTr="0095646C">
        <w:trPr>
          <w:trHeight w:val="360"/>
        </w:trPr>
        <w:tc>
          <w:tcPr>
            <w:tcW w:w="1134" w:type="dxa"/>
            <w:vMerge/>
            <w:tcBorders>
              <w:top w:val="single" w:sz="4" w:space="0" w:color="auto"/>
              <w:left w:val="single" w:sz="4" w:space="0" w:color="auto"/>
              <w:bottom w:val="single" w:sz="4" w:space="0" w:color="auto"/>
              <w:right w:val="single" w:sz="4" w:space="0" w:color="auto"/>
            </w:tcBorders>
            <w:vAlign w:val="center"/>
            <w:hideMark/>
          </w:tcPr>
          <w:p w14:paraId="0F000581" w14:textId="77777777" w:rsidR="003A64FE" w:rsidRPr="003A64FE" w:rsidRDefault="003A64FE" w:rsidP="0095646C">
            <w:pPr>
              <w:rPr>
                <w:lang w:val="es-ES_tradnl"/>
              </w:rPr>
            </w:pPr>
          </w:p>
        </w:tc>
        <w:tc>
          <w:tcPr>
            <w:tcW w:w="1814" w:type="dxa"/>
            <w:tcBorders>
              <w:top w:val="single" w:sz="4" w:space="0" w:color="auto"/>
              <w:left w:val="single" w:sz="4" w:space="0" w:color="auto"/>
              <w:bottom w:val="single" w:sz="4" w:space="0" w:color="auto"/>
              <w:right w:val="single" w:sz="4" w:space="0" w:color="auto"/>
            </w:tcBorders>
            <w:vAlign w:val="center"/>
            <w:hideMark/>
          </w:tcPr>
          <w:p w14:paraId="0EDFE901" w14:textId="77777777" w:rsidR="003A64FE" w:rsidRPr="003A64FE" w:rsidRDefault="003A64FE" w:rsidP="0095646C">
            <w:pPr>
              <w:jc w:val="center"/>
            </w:pPr>
            <w:r w:rsidRPr="003A64FE">
              <w:t>Incorrecto: FA</w:t>
            </w:r>
          </w:p>
        </w:tc>
        <w:tc>
          <w:tcPr>
            <w:tcW w:w="1583" w:type="dxa"/>
            <w:tcBorders>
              <w:top w:val="single" w:sz="4" w:space="0" w:color="auto"/>
              <w:left w:val="single" w:sz="4" w:space="0" w:color="auto"/>
              <w:bottom w:val="single" w:sz="4" w:space="0" w:color="auto"/>
              <w:right w:val="single" w:sz="4" w:space="0" w:color="auto"/>
            </w:tcBorders>
            <w:vAlign w:val="center"/>
          </w:tcPr>
          <w:p w14:paraId="3EFA7540" w14:textId="77777777" w:rsidR="003A64FE" w:rsidRPr="003A64FE" w:rsidRDefault="003A64FE" w:rsidP="0095646C">
            <w:pPr>
              <w:jc w:val="center"/>
            </w:pPr>
          </w:p>
        </w:tc>
        <w:tc>
          <w:tcPr>
            <w:tcW w:w="1560" w:type="dxa"/>
            <w:tcBorders>
              <w:top w:val="single" w:sz="4" w:space="0" w:color="auto"/>
              <w:left w:val="single" w:sz="4" w:space="0" w:color="auto"/>
              <w:bottom w:val="single" w:sz="4" w:space="0" w:color="auto"/>
              <w:right w:val="single" w:sz="4" w:space="0" w:color="auto"/>
            </w:tcBorders>
            <w:vAlign w:val="center"/>
          </w:tcPr>
          <w:p w14:paraId="2970E055" w14:textId="77777777" w:rsidR="003A64FE" w:rsidRPr="003A64FE" w:rsidRDefault="003A64FE" w:rsidP="0095646C">
            <w:pPr>
              <w:jc w:val="center"/>
            </w:pPr>
          </w:p>
        </w:tc>
      </w:tr>
    </w:tbl>
    <w:p w14:paraId="3D3693D9" w14:textId="77777777" w:rsidR="003A64FE" w:rsidRPr="003A64FE" w:rsidRDefault="003A64FE" w:rsidP="003A64FE"/>
    <w:p w14:paraId="71D2ADFE" w14:textId="77777777" w:rsidR="003A64FE" w:rsidRPr="003A64FE" w:rsidRDefault="003A64FE" w:rsidP="003A64FE">
      <w:pPr>
        <w:jc w:val="center"/>
        <w:rPr>
          <w:noProof/>
        </w:rPr>
      </w:pPr>
    </w:p>
    <w:p w14:paraId="3A69D206" w14:textId="77777777" w:rsidR="003A64FE" w:rsidRPr="003A64FE" w:rsidRDefault="003A64FE" w:rsidP="003A64FE">
      <w:pPr>
        <w:jc w:val="center"/>
        <w:rPr>
          <w:noProof/>
        </w:rPr>
      </w:pPr>
    </w:p>
    <w:p w14:paraId="08AB07A0" w14:textId="77777777" w:rsidR="003A64FE" w:rsidRPr="003A64FE" w:rsidRDefault="003A64FE" w:rsidP="003A64FE">
      <w:pPr>
        <w:jc w:val="center"/>
        <w:rPr>
          <w:noProof/>
        </w:rPr>
      </w:pPr>
    </w:p>
    <w:p w14:paraId="245037A1" w14:textId="77777777" w:rsidR="003A64FE" w:rsidRPr="003A64FE" w:rsidRDefault="003A64FE" w:rsidP="003A64FE">
      <w:pPr>
        <w:jc w:val="center"/>
        <w:rPr>
          <w:noProof/>
        </w:rPr>
      </w:pPr>
    </w:p>
    <w:p w14:paraId="3472DF4D" w14:textId="77777777" w:rsidR="003A64FE" w:rsidRPr="003A64FE" w:rsidRDefault="003A64FE" w:rsidP="003A64FE">
      <w:pPr>
        <w:jc w:val="center"/>
        <w:rPr>
          <w:noProof/>
        </w:rPr>
      </w:pPr>
    </w:p>
    <w:p w14:paraId="35ED4F36" w14:textId="77777777" w:rsidR="003A64FE" w:rsidRPr="003A64FE" w:rsidRDefault="003A64FE" w:rsidP="003A64FE">
      <w:pPr>
        <w:rPr>
          <w:noProof/>
        </w:rPr>
      </w:pPr>
    </w:p>
    <w:p w14:paraId="6C0493F8" w14:textId="77777777" w:rsidR="003A64FE" w:rsidRPr="003A64FE" w:rsidRDefault="003A64FE" w:rsidP="003A64FE">
      <w:pPr>
        <w:rPr>
          <w:noProof/>
        </w:rPr>
      </w:pPr>
    </w:p>
    <w:p w14:paraId="06AD8AA2" w14:textId="77777777" w:rsidR="003A64FE" w:rsidRPr="003A64FE" w:rsidRDefault="003A64FE" w:rsidP="003A64FE">
      <w:pPr>
        <w:jc w:val="center"/>
      </w:pPr>
      <w:r w:rsidRPr="003A64FE">
        <w:rPr>
          <w:noProof/>
        </w:rPr>
        <w:drawing>
          <wp:inline distT="0" distB="0" distL="0" distR="0" wp14:anchorId="5113179A" wp14:editId="647D50F3">
            <wp:extent cx="3872286" cy="1828800"/>
            <wp:effectExtent l="0" t="0" r="13970" b="0"/>
            <wp:docPr id="36" name="Gráfico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AAC0DF1" w14:textId="77777777" w:rsidR="003A64FE" w:rsidRPr="003A64FE" w:rsidRDefault="003A64FE" w:rsidP="003A64FE"/>
    <w:p w14:paraId="459FAD05" w14:textId="77777777" w:rsidR="003A64FE" w:rsidRPr="003A64FE" w:rsidRDefault="003A64FE" w:rsidP="003A64FE"/>
    <w:p w14:paraId="19BD63D3" w14:textId="77777777" w:rsidR="003A64FE" w:rsidRPr="003A64FE" w:rsidRDefault="003A64FE" w:rsidP="003A64FE"/>
    <w:p w14:paraId="11AB4250" w14:textId="77777777" w:rsidR="003A64FE" w:rsidRPr="003A64FE" w:rsidRDefault="003A64FE" w:rsidP="003A64FE"/>
    <w:p w14:paraId="721BB46D" w14:textId="77777777" w:rsidR="003A64FE" w:rsidRPr="003A64FE" w:rsidRDefault="003A64FE" w:rsidP="003A64FE">
      <w:pPr>
        <w:rPr>
          <w:bCs/>
        </w:rPr>
      </w:pPr>
      <w:r w:rsidRPr="003A64FE">
        <w:rPr>
          <w:b/>
          <w:bCs/>
        </w:rPr>
        <w:t>Bibliografía</w:t>
      </w:r>
    </w:p>
    <w:p w14:paraId="2BE5B0BC" w14:textId="77777777" w:rsidR="003A64FE" w:rsidRPr="003A64FE" w:rsidRDefault="003A64FE" w:rsidP="003A64FE"/>
    <w:p w14:paraId="25B9EEF2" w14:textId="77777777" w:rsidR="003A64FE" w:rsidRPr="003A64FE" w:rsidRDefault="003A64FE" w:rsidP="003A64FE">
      <w:pPr>
        <w:ind w:left="709" w:hanging="709"/>
      </w:pPr>
      <w:r w:rsidRPr="003A64FE">
        <w:t xml:space="preserve">Anderson, M.C (2010) Recuperación. En A. Baddeley, </w:t>
      </w:r>
      <w:proofErr w:type="spellStart"/>
      <w:proofErr w:type="gramStart"/>
      <w:r w:rsidRPr="003A64FE">
        <w:t>M.Eysenck</w:t>
      </w:r>
      <w:proofErr w:type="spellEnd"/>
      <w:proofErr w:type="gramEnd"/>
      <w:r w:rsidRPr="003A64FE">
        <w:t xml:space="preserve">, y </w:t>
      </w:r>
      <w:proofErr w:type="spellStart"/>
      <w:r w:rsidRPr="003A64FE">
        <w:t>M.Anderson</w:t>
      </w:r>
      <w:proofErr w:type="spellEnd"/>
      <w:r w:rsidRPr="003A64FE">
        <w:t xml:space="preserve"> (</w:t>
      </w:r>
      <w:proofErr w:type="spellStart"/>
      <w:r w:rsidRPr="003A64FE">
        <w:t>Eds</w:t>
      </w:r>
      <w:proofErr w:type="spellEnd"/>
      <w:r w:rsidRPr="003A64FE">
        <w:t xml:space="preserve">). Memoria. (pp.193-220). Madrid: Alianza editorial. </w:t>
      </w:r>
    </w:p>
    <w:p w14:paraId="69107ACD" w14:textId="77777777" w:rsidR="003A64FE" w:rsidRPr="003A64FE" w:rsidRDefault="003A64FE" w:rsidP="003A64FE">
      <w:pPr>
        <w:ind w:left="708" w:hanging="708"/>
      </w:pPr>
      <w:proofErr w:type="spellStart"/>
      <w:r w:rsidRPr="003A64FE">
        <w:t>Gluck</w:t>
      </w:r>
      <w:proofErr w:type="spellEnd"/>
      <w:r w:rsidRPr="003A64FE">
        <w:t xml:space="preserve">, M.A., Mercado, E., Myers, C.E. (2009) Memoria episódica y semántica. En </w:t>
      </w:r>
      <w:proofErr w:type="spellStart"/>
      <w:r w:rsidRPr="003A64FE">
        <w:t>Gluck</w:t>
      </w:r>
      <w:proofErr w:type="spellEnd"/>
      <w:r w:rsidRPr="003A64FE">
        <w:t>, M.A., Mercado, E., Myers, C.E. (</w:t>
      </w:r>
      <w:proofErr w:type="spellStart"/>
      <w:r w:rsidRPr="003A64FE">
        <w:t>Eds</w:t>
      </w:r>
      <w:proofErr w:type="spellEnd"/>
      <w:r w:rsidRPr="003A64FE">
        <w:t>) Aprendizaje y memoria. Del cerebro al comportamiento. (pp. 84-123). McGraw-Hill.</w:t>
      </w:r>
    </w:p>
    <w:p w14:paraId="3843EFDA" w14:textId="77777777" w:rsidR="003A64FE" w:rsidRPr="003A64FE" w:rsidRDefault="003A64FE" w:rsidP="003A64FE">
      <w:pPr>
        <w:widowControl w:val="0"/>
        <w:autoSpaceDE w:val="0"/>
        <w:autoSpaceDN w:val="0"/>
        <w:adjustRightInd w:val="0"/>
        <w:spacing w:after="240"/>
        <w:ind w:left="709" w:hanging="709"/>
        <w:rPr>
          <w:lang w:val="en-US"/>
        </w:rPr>
      </w:pPr>
      <w:proofErr w:type="spellStart"/>
      <w:r w:rsidRPr="003A64FE">
        <w:rPr>
          <w:color w:val="1A1A1A"/>
        </w:rPr>
        <w:t>Nyberg</w:t>
      </w:r>
      <w:proofErr w:type="spellEnd"/>
      <w:r w:rsidRPr="003A64FE">
        <w:rPr>
          <w:color w:val="1A1A1A"/>
        </w:rPr>
        <w:t xml:space="preserve">, L., Kim, A. S., Habib, R., Levine, B., &amp; </w:t>
      </w:r>
      <w:proofErr w:type="spellStart"/>
      <w:r w:rsidRPr="003A64FE">
        <w:rPr>
          <w:color w:val="1A1A1A"/>
        </w:rPr>
        <w:t>Tulving</w:t>
      </w:r>
      <w:proofErr w:type="spellEnd"/>
      <w:r w:rsidRPr="003A64FE">
        <w:rPr>
          <w:color w:val="1A1A1A"/>
        </w:rPr>
        <w:t xml:space="preserve">, E. (2010). </w:t>
      </w:r>
      <w:r w:rsidRPr="003A64FE">
        <w:rPr>
          <w:color w:val="1A1A1A"/>
          <w:lang w:val="en-US"/>
        </w:rPr>
        <w:t>Consciousness of subjective time in the brain. Proceedings of the National Academy of Sciences, 107(51), 22356-22359.</w:t>
      </w:r>
    </w:p>
    <w:p w14:paraId="21554ED2" w14:textId="77777777" w:rsidR="003A64FE" w:rsidRPr="003A64FE" w:rsidRDefault="003A64FE" w:rsidP="003A64FE">
      <w:pPr>
        <w:ind w:left="709" w:hanging="709"/>
        <w:rPr>
          <w:lang w:val="en-US"/>
        </w:rPr>
      </w:pPr>
      <w:r w:rsidRPr="003A64FE">
        <w:t xml:space="preserve">Ruiz-Vargas, J.M. (2010). La memoria a largo plazo (II): Recuperación. En J.M. Ruiz-Vargas, Manual de Psicología de la Memoria. </w:t>
      </w:r>
      <w:r w:rsidRPr="003A64FE">
        <w:rPr>
          <w:lang w:val="en-US"/>
        </w:rPr>
        <w:t xml:space="preserve">(pp. 213-249). Madrid: </w:t>
      </w:r>
      <w:proofErr w:type="spellStart"/>
      <w:r w:rsidRPr="003A64FE">
        <w:rPr>
          <w:lang w:val="en-US"/>
        </w:rPr>
        <w:t>Síntesis</w:t>
      </w:r>
      <w:proofErr w:type="spellEnd"/>
      <w:r w:rsidRPr="003A64FE">
        <w:rPr>
          <w:lang w:val="en-US"/>
        </w:rPr>
        <w:t>.</w:t>
      </w:r>
    </w:p>
    <w:p w14:paraId="60BD92D9" w14:textId="77777777" w:rsidR="003A64FE" w:rsidRPr="003A64FE" w:rsidRDefault="003A64FE" w:rsidP="003A64FE">
      <w:pPr>
        <w:widowControl w:val="0"/>
        <w:autoSpaceDE w:val="0"/>
        <w:autoSpaceDN w:val="0"/>
        <w:adjustRightInd w:val="0"/>
        <w:ind w:left="480" w:hanging="480"/>
        <w:rPr>
          <w:noProof/>
        </w:rPr>
      </w:pPr>
      <w:r w:rsidRPr="003A64FE">
        <w:fldChar w:fldCharType="begin" w:fldLock="1"/>
      </w:r>
      <w:r w:rsidRPr="003A64FE">
        <w:rPr>
          <w:lang w:val="en-US"/>
        </w:rPr>
        <w:instrText xml:space="preserve">ADDIN Mendeley Bibliography CSL_BIBLIOGRAPHY </w:instrText>
      </w:r>
      <w:r w:rsidRPr="003A64FE">
        <w:fldChar w:fldCharType="separate"/>
      </w:r>
      <w:r w:rsidRPr="003A64FE">
        <w:rPr>
          <w:noProof/>
          <w:lang w:val="en-US"/>
        </w:rPr>
        <w:t xml:space="preserve">Stern, C. E., &amp; Hasselmo, M. E. (2009). Recognition Memory. </w:t>
      </w:r>
      <w:r w:rsidRPr="003A64FE">
        <w:rPr>
          <w:i/>
          <w:iCs/>
          <w:noProof/>
        </w:rPr>
        <w:t>Encyclopedia of Neuroscience</w:t>
      </w:r>
      <w:r w:rsidRPr="003A64FE">
        <w:rPr>
          <w:noProof/>
        </w:rPr>
        <w:t>, 49–54. https://doi.org/10.1016/B978-008045046-9.00784-1</w:t>
      </w:r>
    </w:p>
    <w:p w14:paraId="63B77063" w14:textId="77777777" w:rsidR="003A64FE" w:rsidRPr="003A64FE" w:rsidRDefault="003A64FE" w:rsidP="003A64FE">
      <w:r w:rsidRPr="003A64FE">
        <w:fldChar w:fldCharType="end"/>
      </w:r>
    </w:p>
    <w:p w14:paraId="0F5F72D7" w14:textId="77777777" w:rsidR="003A64FE" w:rsidRDefault="003A64FE" w:rsidP="003A64FE">
      <w:pPr>
        <w:rPr>
          <w:rFonts w:asciiTheme="majorHAnsi" w:hAnsiTheme="majorHAnsi" w:cstheme="majorHAnsi"/>
        </w:rPr>
      </w:pPr>
    </w:p>
    <w:p w14:paraId="1E932CFF" w14:textId="418991A2" w:rsidR="006E5F15" w:rsidRPr="00860D22" w:rsidRDefault="00977F53" w:rsidP="006E5F15">
      <w:pPr>
        <w:pStyle w:val="Ttulo1"/>
      </w:pPr>
      <w:r w:rsidRPr="00860D22">
        <w:t>Licencia</w:t>
      </w:r>
    </w:p>
    <w:p w14:paraId="081E0EB2" w14:textId="286E6175" w:rsidR="006E5F15" w:rsidRPr="00860D22" w:rsidRDefault="006E5F15" w:rsidP="006E5F15"/>
    <w:p w14:paraId="7C438EEF" w14:textId="264D5174" w:rsidR="008458D8" w:rsidRPr="00860D22" w:rsidRDefault="008458D8" w:rsidP="00BE664D">
      <w:pPr>
        <w:ind w:right="-142"/>
      </w:pPr>
      <w:r w:rsidRPr="00860D22">
        <w:rPr>
          <w:color w:val="191927"/>
        </w:rPr>
        <w:t xml:space="preserve">La presente obra se </w:t>
      </w:r>
      <w:r w:rsidR="00860D22" w:rsidRPr="00860D22">
        <w:t>licencia bajo</w:t>
      </w:r>
      <w:r w:rsidR="00860D22">
        <w:t xml:space="preserve"> la</w:t>
      </w:r>
      <w:r w:rsidR="00860D22" w:rsidRPr="00860D22">
        <w:t xml:space="preserve"> </w:t>
      </w:r>
      <w:hyperlink r:id="rId44" w:history="1">
        <w:r w:rsidR="00860D22" w:rsidRPr="00D111D7">
          <w:rPr>
            <w:rStyle w:val="Hipervnculo"/>
          </w:rPr>
          <w:t xml:space="preserve">Licencia Creative </w:t>
        </w:r>
        <w:proofErr w:type="spellStart"/>
        <w:r w:rsidR="00860D22" w:rsidRPr="00D111D7">
          <w:rPr>
            <w:rStyle w:val="Hipervnculo"/>
          </w:rPr>
          <w:t>Commons</w:t>
        </w:r>
        <w:proofErr w:type="spellEnd"/>
        <w:r w:rsidR="00860D22" w:rsidRPr="00D111D7">
          <w:rPr>
            <w:rStyle w:val="Hipervnculo"/>
          </w:rPr>
          <w:t xml:space="preserve"> Atribución-</w:t>
        </w:r>
        <w:proofErr w:type="spellStart"/>
        <w:r w:rsidR="00860D22" w:rsidRPr="00D111D7">
          <w:rPr>
            <w:rStyle w:val="Hipervnculo"/>
          </w:rPr>
          <w:t>CompartirIgual</w:t>
        </w:r>
        <w:proofErr w:type="spellEnd"/>
        <w:r w:rsidR="00860D22" w:rsidRPr="00D111D7">
          <w:rPr>
            <w:rStyle w:val="Hipervnculo"/>
          </w:rPr>
          <w:t xml:space="preserve"> 4.0 Internacional</w:t>
        </w:r>
      </w:hyperlink>
      <w:r w:rsidR="00860D22">
        <w:t xml:space="preserve">. </w:t>
      </w:r>
      <w:r w:rsidR="002A4769" w:rsidRPr="00860D22">
        <w:rPr>
          <w:iCs/>
        </w:rPr>
        <w:t xml:space="preserve">En la misma se incluyen fragmentos parafraseados o citados textualmente de obras ya divulgadas de otros autores. En todos los casos se indica la fuente y el nombre de la persona autora. El fin con el que se reproducen en este documento es estrictamente educativo para citarlos, analizarlos, comentarlos o presentar un juicio crítico de los </w:t>
      </w:r>
      <w:proofErr w:type="gramStart"/>
      <w:r w:rsidR="002A4769" w:rsidRPr="00860D22">
        <w:rPr>
          <w:iCs/>
        </w:rPr>
        <w:t>mismos.*</w:t>
      </w:r>
      <w:proofErr w:type="gramEnd"/>
    </w:p>
    <w:p w14:paraId="4515B415" w14:textId="34C082EF" w:rsidR="008458D8" w:rsidRDefault="008458D8" w:rsidP="006E5F15">
      <w:pPr>
        <w:rPr>
          <w:iCs/>
          <w:sz w:val="21"/>
        </w:rPr>
      </w:pPr>
    </w:p>
    <w:p w14:paraId="586BCD49" w14:textId="3AAF47C8" w:rsidR="002A4769" w:rsidRDefault="002A4769" w:rsidP="006E5F15">
      <w:pPr>
        <w:rPr>
          <w:iCs/>
          <w:sz w:val="21"/>
        </w:rPr>
      </w:pPr>
    </w:p>
    <w:p w14:paraId="7FA3E85B" w14:textId="4E15F394" w:rsidR="002A4769" w:rsidRDefault="002A4769" w:rsidP="006E5F15">
      <w:pPr>
        <w:rPr>
          <w:iCs/>
          <w:sz w:val="21"/>
        </w:rPr>
      </w:pPr>
    </w:p>
    <w:p w14:paraId="3B2E4CCF" w14:textId="77777777" w:rsidR="002A4769" w:rsidRDefault="002A4769" w:rsidP="006E5F15">
      <w:pPr>
        <w:rPr>
          <w:iCs/>
          <w:sz w:val="21"/>
        </w:rPr>
      </w:pPr>
    </w:p>
    <w:p w14:paraId="6BF84EEB" w14:textId="77777777" w:rsidR="008458D8" w:rsidRDefault="008458D8" w:rsidP="006E5F15">
      <w:pPr>
        <w:rPr>
          <w:iCs/>
          <w:sz w:val="21"/>
        </w:rPr>
      </w:pPr>
    </w:p>
    <w:p w14:paraId="694B80F6" w14:textId="7076BA2F" w:rsidR="008458D8" w:rsidRDefault="008458D8" w:rsidP="006E5F15">
      <w:pPr>
        <w:rPr>
          <w:iCs/>
          <w:sz w:val="21"/>
        </w:rPr>
      </w:pPr>
    </w:p>
    <w:p w14:paraId="055B07B6" w14:textId="55A4DD33" w:rsidR="002A4769" w:rsidRDefault="002A4769" w:rsidP="006E5F15">
      <w:pPr>
        <w:rPr>
          <w:iCs/>
          <w:sz w:val="21"/>
        </w:rPr>
      </w:pPr>
    </w:p>
    <w:p w14:paraId="30C6D634" w14:textId="57145936" w:rsidR="00977F53" w:rsidRDefault="00977F53" w:rsidP="006E5F15">
      <w:pPr>
        <w:rPr>
          <w:iCs/>
          <w:sz w:val="21"/>
        </w:rPr>
      </w:pPr>
    </w:p>
    <w:p w14:paraId="42AF6208" w14:textId="5D509895" w:rsidR="00977F53" w:rsidRDefault="00977F53" w:rsidP="006E5F15">
      <w:pPr>
        <w:rPr>
          <w:iCs/>
          <w:sz w:val="21"/>
        </w:rPr>
      </w:pPr>
    </w:p>
    <w:p w14:paraId="77FA7780" w14:textId="5EC74E80" w:rsidR="00977F53" w:rsidRDefault="00977F53" w:rsidP="006E5F15">
      <w:pPr>
        <w:rPr>
          <w:iCs/>
          <w:sz w:val="21"/>
        </w:rPr>
      </w:pPr>
    </w:p>
    <w:p w14:paraId="1F1B7F03" w14:textId="7CE448E3" w:rsidR="00977F53" w:rsidRDefault="00977F53" w:rsidP="006E5F15">
      <w:pPr>
        <w:rPr>
          <w:iCs/>
          <w:sz w:val="21"/>
        </w:rPr>
      </w:pPr>
    </w:p>
    <w:p w14:paraId="5CCD3283" w14:textId="4717A3C8" w:rsidR="00977F53" w:rsidRDefault="00977F53" w:rsidP="006E5F15">
      <w:pPr>
        <w:rPr>
          <w:iCs/>
          <w:sz w:val="21"/>
        </w:rPr>
      </w:pPr>
    </w:p>
    <w:p w14:paraId="70F3017A" w14:textId="358C8CA6" w:rsidR="00977F53" w:rsidRDefault="00977F53" w:rsidP="006E5F15">
      <w:pPr>
        <w:rPr>
          <w:iCs/>
          <w:sz w:val="21"/>
        </w:rPr>
      </w:pPr>
    </w:p>
    <w:p w14:paraId="6BFC825C" w14:textId="5121FD41" w:rsidR="00977F53" w:rsidRDefault="00977F53" w:rsidP="006E5F15">
      <w:pPr>
        <w:rPr>
          <w:iCs/>
          <w:sz w:val="21"/>
        </w:rPr>
      </w:pPr>
    </w:p>
    <w:p w14:paraId="1FFD8DF1" w14:textId="5D3B1C88" w:rsidR="00977F53" w:rsidRDefault="00977F53" w:rsidP="006E5F15">
      <w:pPr>
        <w:rPr>
          <w:iCs/>
          <w:sz w:val="21"/>
        </w:rPr>
      </w:pPr>
    </w:p>
    <w:p w14:paraId="3FC28046" w14:textId="23BFC25E" w:rsidR="00977F53" w:rsidRDefault="00977F53" w:rsidP="006E5F15">
      <w:pPr>
        <w:rPr>
          <w:iCs/>
          <w:sz w:val="21"/>
        </w:rPr>
      </w:pPr>
    </w:p>
    <w:p w14:paraId="0E9047D3" w14:textId="50201B8E" w:rsidR="00977F53" w:rsidRDefault="00977F53" w:rsidP="006E5F15">
      <w:pPr>
        <w:rPr>
          <w:iCs/>
          <w:sz w:val="21"/>
        </w:rPr>
      </w:pPr>
    </w:p>
    <w:p w14:paraId="7ACDEF5F" w14:textId="49651914" w:rsidR="00977F53" w:rsidRDefault="00977F53" w:rsidP="006E5F15">
      <w:pPr>
        <w:rPr>
          <w:iCs/>
          <w:sz w:val="21"/>
        </w:rPr>
      </w:pPr>
    </w:p>
    <w:p w14:paraId="468000FD" w14:textId="37B2B2E4" w:rsidR="00977F53" w:rsidRDefault="00977F53" w:rsidP="006E5F15">
      <w:pPr>
        <w:rPr>
          <w:iCs/>
          <w:sz w:val="21"/>
        </w:rPr>
      </w:pPr>
    </w:p>
    <w:p w14:paraId="5D85AB85" w14:textId="6C11ED39" w:rsidR="00977F53" w:rsidRDefault="00977F53" w:rsidP="006E5F15">
      <w:pPr>
        <w:rPr>
          <w:iCs/>
          <w:sz w:val="21"/>
        </w:rPr>
      </w:pPr>
    </w:p>
    <w:p w14:paraId="06C690BB" w14:textId="0AAB1481" w:rsidR="00977F53" w:rsidRDefault="00977F53" w:rsidP="006E5F15">
      <w:pPr>
        <w:rPr>
          <w:iCs/>
          <w:sz w:val="21"/>
        </w:rPr>
      </w:pPr>
    </w:p>
    <w:p w14:paraId="603E3FAD" w14:textId="4F1DAD22" w:rsidR="00977F53" w:rsidRDefault="00977F53" w:rsidP="006E5F15">
      <w:pPr>
        <w:rPr>
          <w:iCs/>
          <w:sz w:val="21"/>
        </w:rPr>
      </w:pPr>
    </w:p>
    <w:p w14:paraId="4087D0A9" w14:textId="355CBF08" w:rsidR="00977F53" w:rsidRDefault="00977F53" w:rsidP="006E5F15">
      <w:pPr>
        <w:rPr>
          <w:iCs/>
          <w:sz w:val="21"/>
        </w:rPr>
      </w:pPr>
    </w:p>
    <w:p w14:paraId="4219755D" w14:textId="65B85A5B" w:rsidR="00977F53" w:rsidRDefault="00977F53" w:rsidP="006E5F15">
      <w:pPr>
        <w:rPr>
          <w:iCs/>
          <w:sz w:val="21"/>
        </w:rPr>
      </w:pPr>
    </w:p>
    <w:p w14:paraId="6C6F52A3" w14:textId="05C2218B" w:rsidR="00977F53" w:rsidRDefault="00977F53" w:rsidP="006E5F15">
      <w:pPr>
        <w:rPr>
          <w:iCs/>
          <w:sz w:val="21"/>
        </w:rPr>
      </w:pPr>
    </w:p>
    <w:p w14:paraId="038D7B63" w14:textId="65C326AE" w:rsidR="00977F53" w:rsidRDefault="00977F53" w:rsidP="006E5F15">
      <w:pPr>
        <w:rPr>
          <w:iCs/>
          <w:sz w:val="21"/>
        </w:rPr>
      </w:pPr>
    </w:p>
    <w:p w14:paraId="4D28D7F6" w14:textId="7C88903C" w:rsidR="008458D8" w:rsidRDefault="008458D8" w:rsidP="006E5F15">
      <w:pPr>
        <w:rPr>
          <w:iCs/>
          <w:sz w:val="21"/>
        </w:rPr>
      </w:pPr>
    </w:p>
    <w:p w14:paraId="1E124649" w14:textId="77777777" w:rsidR="00D94C7C" w:rsidRPr="008D249A" w:rsidRDefault="00D94C7C" w:rsidP="006E5F15">
      <w:pPr>
        <w:rPr>
          <w:iCs/>
          <w:color w:val="000000" w:themeColor="text1"/>
          <w:sz w:val="21"/>
        </w:rPr>
      </w:pPr>
    </w:p>
    <w:p w14:paraId="54F33240" w14:textId="77777777" w:rsidR="008458D8" w:rsidRPr="008D249A" w:rsidRDefault="008458D8" w:rsidP="006E5F15">
      <w:pPr>
        <w:rPr>
          <w:i/>
          <w:color w:val="000000" w:themeColor="text1"/>
          <w:sz w:val="21"/>
        </w:rPr>
      </w:pPr>
    </w:p>
    <w:p w14:paraId="5135C4B4" w14:textId="7A456515" w:rsidR="008458D8" w:rsidRPr="008D249A" w:rsidRDefault="002A4769" w:rsidP="006E5F15">
      <w:pPr>
        <w:rPr>
          <w:i/>
          <w:iCs/>
          <w:color w:val="000000" w:themeColor="text1"/>
          <w:sz w:val="20"/>
          <w:szCs w:val="20"/>
        </w:rPr>
      </w:pPr>
      <w:r w:rsidRPr="008D249A">
        <w:rPr>
          <w:i/>
          <w:iCs/>
          <w:color w:val="000000" w:themeColor="text1"/>
          <w:sz w:val="20"/>
          <w:szCs w:val="20"/>
          <w:shd w:val="clear" w:color="auto" w:fill="FFFFFF"/>
        </w:rPr>
        <w:t>*</w:t>
      </w:r>
      <w:r w:rsidR="008458D8" w:rsidRPr="008D249A">
        <w:rPr>
          <w:i/>
          <w:iCs/>
          <w:color w:val="000000" w:themeColor="text1"/>
          <w:sz w:val="20"/>
          <w:szCs w:val="20"/>
          <w:shd w:val="clear" w:color="auto" w:fill="FFFFFF"/>
        </w:rPr>
        <w:t>Texto Refundido de la Ley de Propiedad Intelectual, Real Decreto Legislativo 1/1996, de 12 de abril (Artículo 32: Citas y reseñas e ilustración con fines educativos o de investigación científica, Apartado 1): “Es lícita la inclusión en una obra propia de fragmentos de otras ajenas de naturaleza escrita, sonora o audiovisual, así como la de obras aisladas de carácter plástico o fotográfico figurativo, siempre que se trate de obras ya divulgadas y su inclusión se realice a título de cita o para su análisis, comentario o juicio crítico. Tal utilización solo podrá realizarse con fines docentes o de investigación, en la medida justificada por el fin de esa incorporación e indicando la fuente y el nombre del autor de la obra utilizada.”</w:t>
      </w:r>
    </w:p>
    <w:sectPr w:rsidR="008458D8" w:rsidRPr="008D249A" w:rsidSect="00392B65">
      <w:headerReference w:type="default" r:id="rId45"/>
      <w:pgSz w:w="11906" w:h="16838"/>
      <w:pgMar w:top="1413"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AAA184" w14:textId="77777777" w:rsidR="001D0838" w:rsidRDefault="001D0838" w:rsidP="00D10D7D">
      <w:r>
        <w:separator/>
      </w:r>
    </w:p>
    <w:p w14:paraId="3003345F" w14:textId="77777777" w:rsidR="001D0838" w:rsidRDefault="001D0838" w:rsidP="00D10D7D"/>
    <w:p w14:paraId="05FCFE2D" w14:textId="77777777" w:rsidR="001D0838" w:rsidRDefault="001D0838" w:rsidP="00D10D7D"/>
  </w:endnote>
  <w:endnote w:type="continuationSeparator" w:id="0">
    <w:p w14:paraId="5176A7F6" w14:textId="77777777" w:rsidR="001D0838" w:rsidRDefault="001D0838" w:rsidP="00D10D7D">
      <w:r>
        <w:continuationSeparator/>
      </w:r>
    </w:p>
    <w:p w14:paraId="501669B3" w14:textId="77777777" w:rsidR="001D0838" w:rsidRDefault="001D0838" w:rsidP="00D10D7D"/>
    <w:p w14:paraId="06E1CFFF" w14:textId="77777777" w:rsidR="001D0838" w:rsidRDefault="001D0838" w:rsidP="00D10D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Light">
    <w:altName w:val="Helvetica Neue Light"/>
    <w:panose1 w:val="02000403000000020004"/>
    <w:charset w:val="00"/>
    <w:family w:val="auto"/>
    <w:pitch w:val="variable"/>
    <w:sig w:usb0="A00002FF" w:usb1="5000205B" w:usb2="00000002" w:usb3="00000000" w:csb0="00000007"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ILL SANS SEMIBOLD">
    <w:panose1 w:val="020B0702020104020203"/>
    <w:charset w:val="00"/>
    <w:family w:val="swiss"/>
    <w:pitch w:val="variable"/>
    <w:sig w:usb0="8000026F" w:usb1="5000004A" w:usb2="00000000" w:usb3="00000000" w:csb0="00000005" w:csb1="00000000"/>
  </w:font>
  <w:font w:name="Helvetica Neue">
    <w:altName w:val="Helvetica Neue"/>
    <w:panose1 w:val="02000503000000020004"/>
    <w:charset w:val="00"/>
    <w:family w:val="auto"/>
    <w:pitch w:val="variable"/>
    <w:sig w:usb0="E50002FF" w:usb1="500079DB" w:usb2="00000010" w:usb3="00000000" w:csb0="00000001"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598452367"/>
      <w:docPartObj>
        <w:docPartGallery w:val="Page Numbers (Bottom of Page)"/>
        <w:docPartUnique/>
      </w:docPartObj>
    </w:sdtPr>
    <w:sdtEndPr>
      <w:rPr>
        <w:rStyle w:val="Nmerodepgina"/>
      </w:rPr>
    </w:sdtEndPr>
    <w:sdtContent>
      <w:p w14:paraId="4ACA7767" w14:textId="222573BD" w:rsidR="008A5D2C" w:rsidRDefault="008A5D2C" w:rsidP="00A85D6B">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C0D1FEA" w14:textId="4F2147C0" w:rsidR="00A02C15" w:rsidRDefault="00A02C15" w:rsidP="008A5D2C">
    <w:pPr>
      <w:pStyle w:val="Piedepgina"/>
      <w:ind w:right="360"/>
      <w:rPr>
        <w:rStyle w:val="Nmerodepgina"/>
      </w:rPr>
    </w:pPr>
  </w:p>
  <w:p w14:paraId="20430206" w14:textId="77777777" w:rsidR="00A02C15" w:rsidRDefault="00A02C15" w:rsidP="00D10D7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3131624"/>
      <w:docPartObj>
        <w:docPartGallery w:val="Page Numbers (Bottom of Page)"/>
        <w:docPartUnique/>
      </w:docPartObj>
    </w:sdtPr>
    <w:sdtEndPr>
      <w:rPr>
        <w:rStyle w:val="Nmerodepgina"/>
      </w:rPr>
    </w:sdtEndPr>
    <w:sdtContent>
      <w:p w14:paraId="66F837CC" w14:textId="7CFA116D" w:rsidR="008A5D2C" w:rsidRDefault="008A5D2C" w:rsidP="00A85D6B">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4155C983" w14:textId="77777777" w:rsidR="00A02C15" w:rsidRDefault="00A02C15" w:rsidP="008A5D2C">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5FAA9" w14:textId="77777777" w:rsidR="00FD36B8" w:rsidRDefault="00FD36B8" w:rsidP="004E23B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C8E23DF" w14:textId="77777777" w:rsidR="00FD36B8" w:rsidRDefault="00FD36B8" w:rsidP="003466CC">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58385" w14:textId="77777777" w:rsidR="00FD36B8" w:rsidRPr="005A2EED" w:rsidRDefault="00FD36B8" w:rsidP="004E23B4">
    <w:pPr>
      <w:pStyle w:val="Piedepgina"/>
      <w:framePr w:wrap="none" w:vAnchor="text" w:hAnchor="margin" w:xAlign="right" w:y="1"/>
      <w:rPr>
        <w:rStyle w:val="Nmerodepgina"/>
        <w:rFonts w:ascii="Segoe UI" w:hAnsi="Segoe UI" w:cs="Segoe UI"/>
        <w:sz w:val="21"/>
        <w:szCs w:val="21"/>
      </w:rPr>
    </w:pPr>
    <w:r w:rsidRPr="005A2EED">
      <w:rPr>
        <w:rStyle w:val="Nmerodepgina"/>
        <w:rFonts w:ascii="Segoe UI" w:hAnsi="Segoe UI" w:cs="Segoe UI"/>
        <w:sz w:val="21"/>
        <w:szCs w:val="21"/>
      </w:rPr>
      <w:fldChar w:fldCharType="begin"/>
    </w:r>
    <w:r w:rsidRPr="005A2EED">
      <w:rPr>
        <w:rStyle w:val="Nmerodepgina"/>
        <w:rFonts w:ascii="Segoe UI" w:hAnsi="Segoe UI" w:cs="Segoe UI"/>
        <w:sz w:val="21"/>
        <w:szCs w:val="21"/>
      </w:rPr>
      <w:instrText xml:space="preserve">PAGE  </w:instrText>
    </w:r>
    <w:r w:rsidRPr="005A2EED">
      <w:rPr>
        <w:rStyle w:val="Nmerodepgina"/>
        <w:rFonts w:ascii="Segoe UI" w:hAnsi="Segoe UI" w:cs="Segoe UI"/>
        <w:sz w:val="21"/>
        <w:szCs w:val="21"/>
      </w:rPr>
      <w:fldChar w:fldCharType="separate"/>
    </w:r>
    <w:r w:rsidRPr="005A2EED">
      <w:rPr>
        <w:rStyle w:val="Nmerodepgina"/>
        <w:rFonts w:ascii="Segoe UI" w:hAnsi="Segoe UI" w:cs="Segoe UI"/>
        <w:noProof/>
        <w:sz w:val="21"/>
        <w:szCs w:val="21"/>
      </w:rPr>
      <w:t>1</w:t>
    </w:r>
    <w:r w:rsidRPr="005A2EED">
      <w:rPr>
        <w:rStyle w:val="Nmerodepgina"/>
        <w:rFonts w:ascii="Segoe UI" w:hAnsi="Segoe UI" w:cs="Segoe UI"/>
        <w:sz w:val="21"/>
        <w:szCs w:val="21"/>
      </w:rPr>
      <w:fldChar w:fldCharType="end"/>
    </w:r>
  </w:p>
  <w:p w14:paraId="3F934AED" w14:textId="77777777" w:rsidR="00FD36B8" w:rsidRDefault="00FD36B8" w:rsidP="003466CC">
    <w:pPr>
      <w:pStyle w:val="Piedepgina"/>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4AF0BB" w14:textId="77777777" w:rsidR="00FD36B8" w:rsidRDefault="00FD36B8" w:rsidP="004E23B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C01DC4B" w14:textId="77777777" w:rsidR="00FD36B8" w:rsidRDefault="00FD36B8" w:rsidP="003466CC">
    <w:pPr>
      <w:pStyle w:val="Piedepgina"/>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BF286" w14:textId="77777777" w:rsidR="00FD36B8" w:rsidRPr="00054A28" w:rsidRDefault="00FD36B8" w:rsidP="004E23B4">
    <w:pPr>
      <w:pStyle w:val="Piedepgina"/>
      <w:framePr w:wrap="none" w:vAnchor="text" w:hAnchor="margin" w:xAlign="right" w:y="1"/>
      <w:rPr>
        <w:rStyle w:val="Nmerodepgina"/>
        <w:rFonts w:ascii="Segoe UI" w:hAnsi="Segoe UI" w:cs="Segoe UI"/>
        <w:sz w:val="20"/>
        <w:szCs w:val="20"/>
      </w:rPr>
    </w:pPr>
    <w:r w:rsidRPr="00054A28">
      <w:rPr>
        <w:rStyle w:val="Nmerodepgina"/>
        <w:rFonts w:ascii="Segoe UI" w:hAnsi="Segoe UI" w:cs="Segoe UI"/>
        <w:sz w:val="20"/>
        <w:szCs w:val="20"/>
      </w:rPr>
      <w:fldChar w:fldCharType="begin"/>
    </w:r>
    <w:r w:rsidRPr="00054A28">
      <w:rPr>
        <w:rStyle w:val="Nmerodepgina"/>
        <w:rFonts w:ascii="Segoe UI" w:hAnsi="Segoe UI" w:cs="Segoe UI"/>
        <w:sz w:val="20"/>
        <w:szCs w:val="20"/>
      </w:rPr>
      <w:instrText xml:space="preserve">PAGE  </w:instrText>
    </w:r>
    <w:r w:rsidRPr="00054A28">
      <w:rPr>
        <w:rStyle w:val="Nmerodepgina"/>
        <w:rFonts w:ascii="Segoe UI" w:hAnsi="Segoe UI" w:cs="Segoe UI"/>
        <w:sz w:val="20"/>
        <w:szCs w:val="20"/>
      </w:rPr>
      <w:fldChar w:fldCharType="separate"/>
    </w:r>
    <w:r w:rsidRPr="00054A28">
      <w:rPr>
        <w:rStyle w:val="Nmerodepgina"/>
        <w:rFonts w:ascii="Segoe UI" w:hAnsi="Segoe UI" w:cs="Segoe UI"/>
        <w:noProof/>
        <w:sz w:val="20"/>
        <w:szCs w:val="20"/>
      </w:rPr>
      <w:t>1</w:t>
    </w:r>
    <w:r w:rsidRPr="00054A28">
      <w:rPr>
        <w:rStyle w:val="Nmerodepgina"/>
        <w:rFonts w:ascii="Segoe UI" w:hAnsi="Segoe UI" w:cs="Segoe UI"/>
        <w:sz w:val="20"/>
        <w:szCs w:val="20"/>
      </w:rPr>
      <w:fldChar w:fldCharType="end"/>
    </w:r>
  </w:p>
  <w:p w14:paraId="7CF3DF09" w14:textId="77777777" w:rsidR="00FD36B8" w:rsidRPr="00054A28" w:rsidRDefault="00FD36B8" w:rsidP="003466CC">
    <w:pPr>
      <w:pStyle w:val="Piedepgina"/>
      <w:ind w:right="360"/>
      <w:rPr>
        <w:rFonts w:ascii="Segoe UI" w:hAnsi="Segoe UI" w:cs="Segoe UI"/>
        <w:sz w:val="20"/>
        <w:szCs w:val="2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544B6" w14:textId="77777777" w:rsidR="003A64FE" w:rsidRDefault="003A64FE" w:rsidP="004E23B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CD9CD83" w14:textId="77777777" w:rsidR="003A64FE" w:rsidRDefault="003A64FE" w:rsidP="003466CC">
    <w:pPr>
      <w:pStyle w:val="Piedepgina"/>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1D5F3" w14:textId="77777777" w:rsidR="003A64FE" w:rsidRDefault="003A64FE" w:rsidP="003466CC">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81F09" w14:textId="77777777" w:rsidR="001D0838" w:rsidRDefault="001D0838" w:rsidP="00D10D7D">
      <w:r>
        <w:separator/>
      </w:r>
    </w:p>
    <w:p w14:paraId="741B4D45" w14:textId="77777777" w:rsidR="001D0838" w:rsidRDefault="001D0838" w:rsidP="00D10D7D"/>
    <w:p w14:paraId="56704853" w14:textId="77777777" w:rsidR="001D0838" w:rsidRDefault="001D0838" w:rsidP="00D10D7D"/>
  </w:footnote>
  <w:footnote w:type="continuationSeparator" w:id="0">
    <w:p w14:paraId="329C8B83" w14:textId="77777777" w:rsidR="001D0838" w:rsidRDefault="001D0838" w:rsidP="00D10D7D">
      <w:r>
        <w:continuationSeparator/>
      </w:r>
    </w:p>
    <w:p w14:paraId="3AA0E959" w14:textId="77777777" w:rsidR="001D0838" w:rsidRDefault="001D0838" w:rsidP="00D10D7D"/>
    <w:p w14:paraId="4A24BD1E" w14:textId="77777777" w:rsidR="001D0838" w:rsidRDefault="001D0838" w:rsidP="00D10D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34569" w14:textId="2DB26371" w:rsidR="009849F6" w:rsidRDefault="009849F6" w:rsidP="00D10D7D">
    <w:pPr>
      <w:pStyle w:val="Encabezado"/>
    </w:pPr>
    <w:r w:rsidRPr="00B86D07">
      <w:tab/>
    </w:r>
    <w:r w:rsidRPr="00B86D07">
      <w:tab/>
    </w:r>
  </w:p>
  <w:p w14:paraId="3D78C846" w14:textId="77777777" w:rsidR="00DF0A09" w:rsidRPr="00B86D07" w:rsidRDefault="00DF0A09" w:rsidP="00D10D7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20137" w14:textId="00FF0CAA" w:rsidR="00AA41DF" w:rsidRDefault="00AA41DF" w:rsidP="00C50F28">
    <w:pPr>
      <w:pStyle w:val="Encabezado"/>
    </w:pPr>
    <w:r>
      <w:rPr>
        <w:noProof/>
      </w:rPr>
      <w:drawing>
        <wp:anchor distT="0" distB="0" distL="114300" distR="114300" simplePos="0" relativeHeight="251629055" behindDoc="1" locked="0" layoutInCell="1" allowOverlap="1" wp14:anchorId="59CCD936" wp14:editId="4E39564A">
          <wp:simplePos x="0" y="0"/>
          <wp:positionH relativeFrom="column">
            <wp:posOffset>3348355</wp:posOffset>
          </wp:positionH>
          <wp:positionV relativeFrom="paragraph">
            <wp:posOffset>-156320</wp:posOffset>
          </wp:positionV>
          <wp:extent cx="2604135" cy="519430"/>
          <wp:effectExtent l="0" t="0" r="0" b="1270"/>
          <wp:wrapNone/>
          <wp:docPr id="39" name="Imagen 39"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10;&#10;Descripción generada automáticamente con confianza media"/>
                  <pic:cNvPicPr/>
                </pic:nvPicPr>
                <pic:blipFill>
                  <a:blip r:embed="rId1"/>
                  <a:stretch>
                    <a:fillRect/>
                  </a:stretch>
                </pic:blipFill>
                <pic:spPr>
                  <a:xfrm>
                    <a:off x="0" y="0"/>
                    <a:ext cx="2604135" cy="519430"/>
                  </a:xfrm>
                  <a:prstGeom prst="rect">
                    <a:avLst/>
                  </a:prstGeom>
                </pic:spPr>
              </pic:pic>
            </a:graphicData>
          </a:graphic>
          <wp14:sizeRelH relativeFrom="page">
            <wp14:pctWidth>0</wp14:pctWidth>
          </wp14:sizeRelH>
          <wp14:sizeRelV relativeFrom="page">
            <wp14:pctHeight>0</wp14:pctHeight>
          </wp14:sizeRelV>
        </wp:anchor>
      </w:drawing>
    </w:r>
  </w:p>
  <w:p w14:paraId="717C2684" w14:textId="3B6134C0" w:rsidR="00AA41DF" w:rsidRDefault="00AA41DF" w:rsidP="00C50F28">
    <w:pPr>
      <w:pStyle w:val="Encabezado"/>
    </w:pPr>
  </w:p>
  <w:p w14:paraId="380C0D71" w14:textId="73E3B0B5" w:rsidR="00FD36B8" w:rsidRPr="00C50F28" w:rsidRDefault="00FD36B8" w:rsidP="00C50F28">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F1CCE" w14:textId="77777777" w:rsidR="00FD36B8" w:rsidRPr="00C50F28" w:rsidRDefault="00FD36B8" w:rsidP="00C50F28">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14D04" w14:textId="77777777" w:rsidR="003A64FE" w:rsidRPr="00C50F28" w:rsidRDefault="003A64FE" w:rsidP="00C50F28">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D057E" w14:textId="6E94256D" w:rsidR="002310C9" w:rsidRDefault="004B233A" w:rsidP="00D10D7D">
    <w:pPr>
      <w:pStyle w:val="Encabezado"/>
    </w:pPr>
    <w:r>
      <w:rPr>
        <w:noProof/>
      </w:rPr>
      <w:drawing>
        <wp:anchor distT="0" distB="0" distL="114300" distR="114300" simplePos="0" relativeHeight="251671040" behindDoc="0" locked="0" layoutInCell="1" allowOverlap="1" wp14:anchorId="446CC693" wp14:editId="7CF3701A">
          <wp:simplePos x="0" y="0"/>
          <wp:positionH relativeFrom="column">
            <wp:posOffset>3266590</wp:posOffset>
          </wp:positionH>
          <wp:positionV relativeFrom="paragraph">
            <wp:posOffset>-81280</wp:posOffset>
          </wp:positionV>
          <wp:extent cx="2604135" cy="519430"/>
          <wp:effectExtent l="0" t="0" r="5715" b="0"/>
          <wp:wrapSquare wrapText="bothSides"/>
          <wp:docPr id="13" name="Imagen 13"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10;&#10;Descripción generada automáticamente con confianza media"/>
                  <pic:cNvPicPr/>
                </pic:nvPicPr>
                <pic:blipFill>
                  <a:blip r:embed="rId1"/>
                  <a:stretch>
                    <a:fillRect/>
                  </a:stretch>
                </pic:blipFill>
                <pic:spPr>
                  <a:xfrm>
                    <a:off x="0" y="0"/>
                    <a:ext cx="2604135" cy="519430"/>
                  </a:xfrm>
                  <a:prstGeom prst="rect">
                    <a:avLst/>
                  </a:prstGeom>
                </pic:spPr>
              </pic:pic>
            </a:graphicData>
          </a:graphic>
          <wp14:sizeRelH relativeFrom="page">
            <wp14:pctWidth>0</wp14:pctWidth>
          </wp14:sizeRelH>
          <wp14:sizeRelV relativeFrom="page">
            <wp14:pctHeight>0</wp14:pctHeight>
          </wp14:sizeRelV>
        </wp:anchor>
      </w:drawing>
    </w:r>
    <w:r w:rsidR="00D10D7D">
      <w:rPr>
        <w:noProof/>
      </w:rPr>
      <w:drawing>
        <wp:anchor distT="0" distB="0" distL="114300" distR="114300" simplePos="0" relativeHeight="251630080" behindDoc="0" locked="0" layoutInCell="1" allowOverlap="1" wp14:anchorId="66A1ECF1" wp14:editId="7F21441D">
          <wp:simplePos x="0" y="0"/>
          <wp:positionH relativeFrom="column">
            <wp:posOffset>6472555</wp:posOffset>
          </wp:positionH>
          <wp:positionV relativeFrom="paragraph">
            <wp:posOffset>80906</wp:posOffset>
          </wp:positionV>
          <wp:extent cx="2604135" cy="519430"/>
          <wp:effectExtent l="0" t="0" r="5715" b="0"/>
          <wp:wrapSquare wrapText="bothSides"/>
          <wp:docPr id="11" name="Imagen 1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10;&#10;Descripción generada automáticamente con confianza media"/>
                  <pic:cNvPicPr/>
                </pic:nvPicPr>
                <pic:blipFill>
                  <a:blip r:embed="rId1"/>
                  <a:stretch>
                    <a:fillRect/>
                  </a:stretch>
                </pic:blipFill>
                <pic:spPr>
                  <a:xfrm>
                    <a:off x="0" y="0"/>
                    <a:ext cx="2604135" cy="519430"/>
                  </a:xfrm>
                  <a:prstGeom prst="rect">
                    <a:avLst/>
                  </a:prstGeom>
                </pic:spPr>
              </pic:pic>
            </a:graphicData>
          </a:graphic>
          <wp14:sizeRelH relativeFrom="page">
            <wp14:pctWidth>0</wp14:pctWidth>
          </wp14:sizeRelH>
          <wp14:sizeRelV relativeFrom="page">
            <wp14:pctHeight>0</wp14:pctHeight>
          </wp14:sizeRelV>
        </wp:anchor>
      </w:drawing>
    </w:r>
  </w:p>
  <w:p w14:paraId="3F18AF3B" w14:textId="31302C98" w:rsidR="002310C9" w:rsidRDefault="002310C9" w:rsidP="00D10D7D">
    <w:pPr>
      <w:pStyle w:val="Encabezado"/>
    </w:pPr>
  </w:p>
  <w:p w14:paraId="74A26057" w14:textId="77777777" w:rsidR="002310C9" w:rsidRDefault="002310C9" w:rsidP="00D10D7D">
    <w:pPr>
      <w:pStyle w:val="Encabezado"/>
    </w:pPr>
    <w:r w:rsidRPr="00B86D07">
      <w:tab/>
    </w:r>
    <w:r w:rsidRPr="00B86D07">
      <w:tab/>
    </w:r>
  </w:p>
  <w:p w14:paraId="1456F281" w14:textId="77777777" w:rsidR="002310C9" w:rsidRPr="00B86D07" w:rsidRDefault="002310C9" w:rsidP="00D10D7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B3A2A"/>
    <w:multiLevelType w:val="hybridMultilevel"/>
    <w:tmpl w:val="146855F8"/>
    <w:lvl w:ilvl="0" w:tplc="826CEFA4">
      <w:start w:val="1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D940D40"/>
    <w:multiLevelType w:val="hybridMultilevel"/>
    <w:tmpl w:val="07C4481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DB50D30"/>
    <w:multiLevelType w:val="hybridMultilevel"/>
    <w:tmpl w:val="CC0A1E9C"/>
    <w:lvl w:ilvl="0" w:tplc="A53EB6EA">
      <w:numFmt w:val="bullet"/>
      <w:lvlText w:val="–"/>
      <w:lvlJc w:val="left"/>
      <w:pPr>
        <w:ind w:left="1353" w:hanging="360"/>
      </w:pPr>
      <w:rPr>
        <w:rFonts w:ascii="Helvetica Neue Light" w:eastAsiaTheme="minorHAnsi" w:hAnsi="Helvetica Neue Light" w:cstheme="minorBidi" w:hint="default"/>
      </w:rPr>
    </w:lvl>
    <w:lvl w:ilvl="1" w:tplc="040A0003" w:tentative="1">
      <w:start w:val="1"/>
      <w:numFmt w:val="bullet"/>
      <w:lvlText w:val="o"/>
      <w:lvlJc w:val="left"/>
      <w:pPr>
        <w:ind w:left="2073" w:hanging="360"/>
      </w:pPr>
      <w:rPr>
        <w:rFonts w:ascii="Courier New" w:hAnsi="Courier New" w:cs="Courier New" w:hint="default"/>
      </w:rPr>
    </w:lvl>
    <w:lvl w:ilvl="2" w:tplc="040A0005" w:tentative="1">
      <w:start w:val="1"/>
      <w:numFmt w:val="bullet"/>
      <w:lvlText w:val=""/>
      <w:lvlJc w:val="left"/>
      <w:pPr>
        <w:ind w:left="2793" w:hanging="360"/>
      </w:pPr>
      <w:rPr>
        <w:rFonts w:ascii="Wingdings" w:hAnsi="Wingdings" w:hint="default"/>
      </w:rPr>
    </w:lvl>
    <w:lvl w:ilvl="3" w:tplc="040A0001" w:tentative="1">
      <w:start w:val="1"/>
      <w:numFmt w:val="bullet"/>
      <w:lvlText w:val=""/>
      <w:lvlJc w:val="left"/>
      <w:pPr>
        <w:ind w:left="3513" w:hanging="360"/>
      </w:pPr>
      <w:rPr>
        <w:rFonts w:ascii="Symbol" w:hAnsi="Symbol" w:hint="default"/>
      </w:rPr>
    </w:lvl>
    <w:lvl w:ilvl="4" w:tplc="040A0003" w:tentative="1">
      <w:start w:val="1"/>
      <w:numFmt w:val="bullet"/>
      <w:lvlText w:val="o"/>
      <w:lvlJc w:val="left"/>
      <w:pPr>
        <w:ind w:left="4233" w:hanging="360"/>
      </w:pPr>
      <w:rPr>
        <w:rFonts w:ascii="Courier New" w:hAnsi="Courier New" w:cs="Courier New" w:hint="default"/>
      </w:rPr>
    </w:lvl>
    <w:lvl w:ilvl="5" w:tplc="040A0005" w:tentative="1">
      <w:start w:val="1"/>
      <w:numFmt w:val="bullet"/>
      <w:lvlText w:val=""/>
      <w:lvlJc w:val="left"/>
      <w:pPr>
        <w:ind w:left="4953" w:hanging="360"/>
      </w:pPr>
      <w:rPr>
        <w:rFonts w:ascii="Wingdings" w:hAnsi="Wingdings" w:hint="default"/>
      </w:rPr>
    </w:lvl>
    <w:lvl w:ilvl="6" w:tplc="040A0001" w:tentative="1">
      <w:start w:val="1"/>
      <w:numFmt w:val="bullet"/>
      <w:lvlText w:val=""/>
      <w:lvlJc w:val="left"/>
      <w:pPr>
        <w:ind w:left="5673" w:hanging="360"/>
      </w:pPr>
      <w:rPr>
        <w:rFonts w:ascii="Symbol" w:hAnsi="Symbol" w:hint="default"/>
      </w:rPr>
    </w:lvl>
    <w:lvl w:ilvl="7" w:tplc="040A0003" w:tentative="1">
      <w:start w:val="1"/>
      <w:numFmt w:val="bullet"/>
      <w:lvlText w:val="o"/>
      <w:lvlJc w:val="left"/>
      <w:pPr>
        <w:ind w:left="6393" w:hanging="360"/>
      </w:pPr>
      <w:rPr>
        <w:rFonts w:ascii="Courier New" w:hAnsi="Courier New" w:cs="Courier New" w:hint="default"/>
      </w:rPr>
    </w:lvl>
    <w:lvl w:ilvl="8" w:tplc="040A0005" w:tentative="1">
      <w:start w:val="1"/>
      <w:numFmt w:val="bullet"/>
      <w:lvlText w:val=""/>
      <w:lvlJc w:val="left"/>
      <w:pPr>
        <w:ind w:left="7113" w:hanging="360"/>
      </w:pPr>
      <w:rPr>
        <w:rFonts w:ascii="Wingdings" w:hAnsi="Wingdings" w:hint="default"/>
      </w:rPr>
    </w:lvl>
  </w:abstractNum>
  <w:abstractNum w:abstractNumId="3" w15:restartNumberingAfterBreak="0">
    <w:nsid w:val="0E4A5DA7"/>
    <w:multiLevelType w:val="hybridMultilevel"/>
    <w:tmpl w:val="4B543D36"/>
    <w:lvl w:ilvl="0" w:tplc="040A000F">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4" w15:restartNumberingAfterBreak="0">
    <w:nsid w:val="0F3E5E13"/>
    <w:multiLevelType w:val="hybridMultilevel"/>
    <w:tmpl w:val="E5E62E12"/>
    <w:lvl w:ilvl="0" w:tplc="9B1054AC">
      <w:start w:val="1"/>
      <w:numFmt w:val="bullet"/>
      <w:lvlText w:val="-"/>
      <w:lvlJc w:val="left"/>
      <w:pPr>
        <w:ind w:left="720" w:hanging="360"/>
      </w:pPr>
      <w:rPr>
        <w:rFonts w:ascii="Calibri" w:eastAsiaTheme="minorEastAsia" w:hAnsi="Calibri"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13727C1"/>
    <w:multiLevelType w:val="hybridMultilevel"/>
    <w:tmpl w:val="82DE0DBE"/>
    <w:lvl w:ilvl="0" w:tplc="040A000F">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6" w15:restartNumberingAfterBreak="0">
    <w:nsid w:val="16EB626B"/>
    <w:multiLevelType w:val="hybridMultilevel"/>
    <w:tmpl w:val="A8AC5E5A"/>
    <w:lvl w:ilvl="0" w:tplc="040A000F">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7" w15:restartNumberingAfterBreak="0">
    <w:nsid w:val="19A04D86"/>
    <w:multiLevelType w:val="hybridMultilevel"/>
    <w:tmpl w:val="8480A9C4"/>
    <w:lvl w:ilvl="0" w:tplc="040A0019">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1BF7117B"/>
    <w:multiLevelType w:val="hybridMultilevel"/>
    <w:tmpl w:val="B5F65354"/>
    <w:lvl w:ilvl="0" w:tplc="DDDCF46E">
      <w:start w:val="1"/>
      <w:numFmt w:val="bullet"/>
      <w:lvlText w:val="–"/>
      <w:lvlJc w:val="left"/>
      <w:pPr>
        <w:ind w:left="720" w:hanging="360"/>
      </w:pPr>
      <w:rPr>
        <w:rFonts w:ascii="Helvetica Neue Light" w:eastAsiaTheme="minorHAnsi" w:hAnsi="Helvetica Neue Ligh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1EC063A7"/>
    <w:multiLevelType w:val="hybridMultilevel"/>
    <w:tmpl w:val="781892B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1F012F61"/>
    <w:multiLevelType w:val="hybridMultilevel"/>
    <w:tmpl w:val="B4DE4CC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15:restartNumberingAfterBreak="0">
    <w:nsid w:val="1FFC405A"/>
    <w:multiLevelType w:val="hybridMultilevel"/>
    <w:tmpl w:val="1D325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22BE1466"/>
    <w:multiLevelType w:val="hybridMultilevel"/>
    <w:tmpl w:val="6128BF3A"/>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3" w15:restartNumberingAfterBreak="0">
    <w:nsid w:val="275658ED"/>
    <w:multiLevelType w:val="hybridMultilevel"/>
    <w:tmpl w:val="189A3A2C"/>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4" w15:restartNumberingAfterBreak="0">
    <w:nsid w:val="28C54773"/>
    <w:multiLevelType w:val="multilevel"/>
    <w:tmpl w:val="94AC3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613239A"/>
    <w:multiLevelType w:val="hybridMultilevel"/>
    <w:tmpl w:val="746E07E0"/>
    <w:lvl w:ilvl="0" w:tplc="5498B11E">
      <w:numFmt w:val="bullet"/>
      <w:lvlText w:val="-"/>
      <w:lvlJc w:val="left"/>
      <w:pPr>
        <w:ind w:left="1528" w:hanging="820"/>
      </w:pPr>
      <w:rPr>
        <w:rFonts w:ascii="Calibri" w:eastAsiaTheme="minorEastAsia" w:hAnsi="Calibri" w:cstheme="minorBidi" w:hint="default"/>
      </w:rPr>
    </w:lvl>
    <w:lvl w:ilvl="1" w:tplc="0C0A0003" w:tentative="1">
      <w:start w:val="1"/>
      <w:numFmt w:val="bullet"/>
      <w:lvlText w:val="o"/>
      <w:lvlJc w:val="left"/>
      <w:pPr>
        <w:ind w:left="1788" w:hanging="360"/>
      </w:pPr>
      <w:rPr>
        <w:rFonts w:ascii="Courier New" w:hAnsi="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6" w15:restartNumberingAfterBreak="0">
    <w:nsid w:val="3EBF74DE"/>
    <w:multiLevelType w:val="hybridMultilevel"/>
    <w:tmpl w:val="5DD2DFB0"/>
    <w:lvl w:ilvl="0" w:tplc="040A000F">
      <w:start w:val="1"/>
      <w:numFmt w:val="decimal"/>
      <w:lvlText w:val="%1."/>
      <w:lvlJc w:val="left"/>
      <w:pPr>
        <w:ind w:left="928" w:hanging="360"/>
      </w:pPr>
    </w:lvl>
    <w:lvl w:ilvl="1" w:tplc="040A0019" w:tentative="1">
      <w:start w:val="1"/>
      <w:numFmt w:val="lowerLetter"/>
      <w:lvlText w:val="%2."/>
      <w:lvlJc w:val="left"/>
      <w:pPr>
        <w:ind w:left="1648" w:hanging="360"/>
      </w:pPr>
    </w:lvl>
    <w:lvl w:ilvl="2" w:tplc="040A001B" w:tentative="1">
      <w:start w:val="1"/>
      <w:numFmt w:val="lowerRoman"/>
      <w:lvlText w:val="%3."/>
      <w:lvlJc w:val="right"/>
      <w:pPr>
        <w:ind w:left="2368" w:hanging="180"/>
      </w:pPr>
    </w:lvl>
    <w:lvl w:ilvl="3" w:tplc="040A000F" w:tentative="1">
      <w:start w:val="1"/>
      <w:numFmt w:val="decimal"/>
      <w:lvlText w:val="%4."/>
      <w:lvlJc w:val="left"/>
      <w:pPr>
        <w:ind w:left="3088" w:hanging="360"/>
      </w:pPr>
    </w:lvl>
    <w:lvl w:ilvl="4" w:tplc="040A0019" w:tentative="1">
      <w:start w:val="1"/>
      <w:numFmt w:val="lowerLetter"/>
      <w:lvlText w:val="%5."/>
      <w:lvlJc w:val="left"/>
      <w:pPr>
        <w:ind w:left="3808" w:hanging="360"/>
      </w:pPr>
    </w:lvl>
    <w:lvl w:ilvl="5" w:tplc="040A001B" w:tentative="1">
      <w:start w:val="1"/>
      <w:numFmt w:val="lowerRoman"/>
      <w:lvlText w:val="%6."/>
      <w:lvlJc w:val="right"/>
      <w:pPr>
        <w:ind w:left="4528" w:hanging="180"/>
      </w:pPr>
    </w:lvl>
    <w:lvl w:ilvl="6" w:tplc="040A000F" w:tentative="1">
      <w:start w:val="1"/>
      <w:numFmt w:val="decimal"/>
      <w:lvlText w:val="%7."/>
      <w:lvlJc w:val="left"/>
      <w:pPr>
        <w:ind w:left="5248" w:hanging="360"/>
      </w:pPr>
    </w:lvl>
    <w:lvl w:ilvl="7" w:tplc="040A0019" w:tentative="1">
      <w:start w:val="1"/>
      <w:numFmt w:val="lowerLetter"/>
      <w:lvlText w:val="%8."/>
      <w:lvlJc w:val="left"/>
      <w:pPr>
        <w:ind w:left="5968" w:hanging="360"/>
      </w:pPr>
    </w:lvl>
    <w:lvl w:ilvl="8" w:tplc="040A001B" w:tentative="1">
      <w:start w:val="1"/>
      <w:numFmt w:val="lowerRoman"/>
      <w:lvlText w:val="%9."/>
      <w:lvlJc w:val="right"/>
      <w:pPr>
        <w:ind w:left="6688" w:hanging="180"/>
      </w:pPr>
    </w:lvl>
  </w:abstractNum>
  <w:abstractNum w:abstractNumId="17" w15:restartNumberingAfterBreak="0">
    <w:nsid w:val="44B04F24"/>
    <w:multiLevelType w:val="hybridMultilevel"/>
    <w:tmpl w:val="CEC4DC06"/>
    <w:lvl w:ilvl="0" w:tplc="1800332C">
      <w:start w:val="6"/>
      <w:numFmt w:val="bullet"/>
      <w:lvlText w:val="–"/>
      <w:lvlJc w:val="left"/>
      <w:pPr>
        <w:ind w:left="644" w:hanging="360"/>
      </w:pPr>
      <w:rPr>
        <w:rFonts w:ascii="Helvetica Neue Light" w:eastAsiaTheme="minorHAnsi" w:hAnsi="Helvetica Neue Light" w:cstheme="minorBidi" w:hint="default"/>
      </w:rPr>
    </w:lvl>
    <w:lvl w:ilvl="1" w:tplc="040A0003" w:tentative="1">
      <w:start w:val="1"/>
      <w:numFmt w:val="bullet"/>
      <w:lvlText w:val="o"/>
      <w:lvlJc w:val="left"/>
      <w:pPr>
        <w:ind w:left="1364" w:hanging="360"/>
      </w:pPr>
      <w:rPr>
        <w:rFonts w:ascii="Courier New" w:hAnsi="Courier New" w:cs="Courier New" w:hint="default"/>
      </w:rPr>
    </w:lvl>
    <w:lvl w:ilvl="2" w:tplc="040A0005" w:tentative="1">
      <w:start w:val="1"/>
      <w:numFmt w:val="bullet"/>
      <w:lvlText w:val=""/>
      <w:lvlJc w:val="left"/>
      <w:pPr>
        <w:ind w:left="2084" w:hanging="360"/>
      </w:pPr>
      <w:rPr>
        <w:rFonts w:ascii="Wingdings" w:hAnsi="Wingdings" w:hint="default"/>
      </w:rPr>
    </w:lvl>
    <w:lvl w:ilvl="3" w:tplc="040A0001" w:tentative="1">
      <w:start w:val="1"/>
      <w:numFmt w:val="bullet"/>
      <w:lvlText w:val=""/>
      <w:lvlJc w:val="left"/>
      <w:pPr>
        <w:ind w:left="2804" w:hanging="360"/>
      </w:pPr>
      <w:rPr>
        <w:rFonts w:ascii="Symbol" w:hAnsi="Symbol" w:hint="default"/>
      </w:rPr>
    </w:lvl>
    <w:lvl w:ilvl="4" w:tplc="040A0003" w:tentative="1">
      <w:start w:val="1"/>
      <w:numFmt w:val="bullet"/>
      <w:lvlText w:val="o"/>
      <w:lvlJc w:val="left"/>
      <w:pPr>
        <w:ind w:left="3524" w:hanging="360"/>
      </w:pPr>
      <w:rPr>
        <w:rFonts w:ascii="Courier New" w:hAnsi="Courier New" w:cs="Courier New" w:hint="default"/>
      </w:rPr>
    </w:lvl>
    <w:lvl w:ilvl="5" w:tplc="040A0005" w:tentative="1">
      <w:start w:val="1"/>
      <w:numFmt w:val="bullet"/>
      <w:lvlText w:val=""/>
      <w:lvlJc w:val="left"/>
      <w:pPr>
        <w:ind w:left="4244" w:hanging="360"/>
      </w:pPr>
      <w:rPr>
        <w:rFonts w:ascii="Wingdings" w:hAnsi="Wingdings" w:hint="default"/>
      </w:rPr>
    </w:lvl>
    <w:lvl w:ilvl="6" w:tplc="040A0001" w:tentative="1">
      <w:start w:val="1"/>
      <w:numFmt w:val="bullet"/>
      <w:lvlText w:val=""/>
      <w:lvlJc w:val="left"/>
      <w:pPr>
        <w:ind w:left="4964" w:hanging="360"/>
      </w:pPr>
      <w:rPr>
        <w:rFonts w:ascii="Symbol" w:hAnsi="Symbol" w:hint="default"/>
      </w:rPr>
    </w:lvl>
    <w:lvl w:ilvl="7" w:tplc="040A0003" w:tentative="1">
      <w:start w:val="1"/>
      <w:numFmt w:val="bullet"/>
      <w:lvlText w:val="o"/>
      <w:lvlJc w:val="left"/>
      <w:pPr>
        <w:ind w:left="5684" w:hanging="360"/>
      </w:pPr>
      <w:rPr>
        <w:rFonts w:ascii="Courier New" w:hAnsi="Courier New" w:cs="Courier New" w:hint="default"/>
      </w:rPr>
    </w:lvl>
    <w:lvl w:ilvl="8" w:tplc="040A0005" w:tentative="1">
      <w:start w:val="1"/>
      <w:numFmt w:val="bullet"/>
      <w:lvlText w:val=""/>
      <w:lvlJc w:val="left"/>
      <w:pPr>
        <w:ind w:left="6404" w:hanging="360"/>
      </w:pPr>
      <w:rPr>
        <w:rFonts w:ascii="Wingdings" w:hAnsi="Wingdings" w:hint="default"/>
      </w:rPr>
    </w:lvl>
  </w:abstractNum>
  <w:abstractNum w:abstractNumId="18" w15:restartNumberingAfterBreak="0">
    <w:nsid w:val="461B4722"/>
    <w:multiLevelType w:val="hybridMultilevel"/>
    <w:tmpl w:val="B6627B78"/>
    <w:lvl w:ilvl="0" w:tplc="283E5E8E">
      <w:start w:val="1"/>
      <w:numFmt w:val="decimal"/>
      <w:lvlText w:val="%1."/>
      <w:lvlJc w:val="left"/>
      <w:pPr>
        <w:ind w:left="360" w:hanging="360"/>
      </w:pPr>
      <w:rPr>
        <w:i w:val="0"/>
        <w:iCs/>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9" w15:restartNumberingAfterBreak="0">
    <w:nsid w:val="46C37D72"/>
    <w:multiLevelType w:val="hybridMultilevel"/>
    <w:tmpl w:val="3D2ABF26"/>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0" w15:restartNumberingAfterBreak="0">
    <w:nsid w:val="4B471D40"/>
    <w:multiLevelType w:val="hybridMultilevel"/>
    <w:tmpl w:val="A25C265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54C96A03"/>
    <w:multiLevelType w:val="hybridMultilevel"/>
    <w:tmpl w:val="8B42FE8A"/>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2" w15:restartNumberingAfterBreak="0">
    <w:nsid w:val="55A44351"/>
    <w:multiLevelType w:val="hybridMultilevel"/>
    <w:tmpl w:val="6988FC90"/>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3" w15:restartNumberingAfterBreak="0">
    <w:nsid w:val="55AD151E"/>
    <w:multiLevelType w:val="hybridMultilevel"/>
    <w:tmpl w:val="C6540B16"/>
    <w:lvl w:ilvl="0" w:tplc="040A000F">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24" w15:restartNumberingAfterBreak="0">
    <w:nsid w:val="592A73F7"/>
    <w:multiLevelType w:val="hybridMultilevel"/>
    <w:tmpl w:val="294CBB8E"/>
    <w:lvl w:ilvl="0" w:tplc="040A000F">
      <w:start w:val="1"/>
      <w:numFmt w:val="decimal"/>
      <w:lvlText w:val="%1."/>
      <w:lvlJc w:val="left"/>
      <w:pPr>
        <w:ind w:left="928" w:hanging="360"/>
      </w:pPr>
    </w:lvl>
    <w:lvl w:ilvl="1" w:tplc="040A0019" w:tentative="1">
      <w:start w:val="1"/>
      <w:numFmt w:val="lowerLetter"/>
      <w:lvlText w:val="%2."/>
      <w:lvlJc w:val="left"/>
      <w:pPr>
        <w:ind w:left="1648" w:hanging="360"/>
      </w:pPr>
    </w:lvl>
    <w:lvl w:ilvl="2" w:tplc="040A001B" w:tentative="1">
      <w:start w:val="1"/>
      <w:numFmt w:val="lowerRoman"/>
      <w:lvlText w:val="%3."/>
      <w:lvlJc w:val="right"/>
      <w:pPr>
        <w:ind w:left="2368" w:hanging="180"/>
      </w:pPr>
    </w:lvl>
    <w:lvl w:ilvl="3" w:tplc="040A000F" w:tentative="1">
      <w:start w:val="1"/>
      <w:numFmt w:val="decimal"/>
      <w:lvlText w:val="%4."/>
      <w:lvlJc w:val="left"/>
      <w:pPr>
        <w:ind w:left="3088" w:hanging="360"/>
      </w:pPr>
    </w:lvl>
    <w:lvl w:ilvl="4" w:tplc="040A0019" w:tentative="1">
      <w:start w:val="1"/>
      <w:numFmt w:val="lowerLetter"/>
      <w:lvlText w:val="%5."/>
      <w:lvlJc w:val="left"/>
      <w:pPr>
        <w:ind w:left="3808" w:hanging="360"/>
      </w:pPr>
    </w:lvl>
    <w:lvl w:ilvl="5" w:tplc="040A001B" w:tentative="1">
      <w:start w:val="1"/>
      <w:numFmt w:val="lowerRoman"/>
      <w:lvlText w:val="%6."/>
      <w:lvlJc w:val="right"/>
      <w:pPr>
        <w:ind w:left="4528" w:hanging="180"/>
      </w:pPr>
    </w:lvl>
    <w:lvl w:ilvl="6" w:tplc="040A000F" w:tentative="1">
      <w:start w:val="1"/>
      <w:numFmt w:val="decimal"/>
      <w:lvlText w:val="%7."/>
      <w:lvlJc w:val="left"/>
      <w:pPr>
        <w:ind w:left="5248" w:hanging="360"/>
      </w:pPr>
    </w:lvl>
    <w:lvl w:ilvl="7" w:tplc="040A0019" w:tentative="1">
      <w:start w:val="1"/>
      <w:numFmt w:val="lowerLetter"/>
      <w:lvlText w:val="%8."/>
      <w:lvlJc w:val="left"/>
      <w:pPr>
        <w:ind w:left="5968" w:hanging="360"/>
      </w:pPr>
    </w:lvl>
    <w:lvl w:ilvl="8" w:tplc="040A001B" w:tentative="1">
      <w:start w:val="1"/>
      <w:numFmt w:val="lowerRoman"/>
      <w:lvlText w:val="%9."/>
      <w:lvlJc w:val="right"/>
      <w:pPr>
        <w:ind w:left="6688" w:hanging="180"/>
      </w:pPr>
    </w:lvl>
  </w:abstractNum>
  <w:abstractNum w:abstractNumId="25" w15:restartNumberingAfterBreak="0">
    <w:nsid w:val="5F895B26"/>
    <w:multiLevelType w:val="hybridMultilevel"/>
    <w:tmpl w:val="2A9E50AC"/>
    <w:lvl w:ilvl="0" w:tplc="4718C438">
      <w:start w:val="1"/>
      <w:numFmt w:val="bullet"/>
      <w:lvlText w:val="–"/>
      <w:lvlJc w:val="left"/>
      <w:pPr>
        <w:ind w:left="720" w:hanging="360"/>
      </w:pPr>
      <w:rPr>
        <w:rFonts w:ascii="Helvetica Neue Light" w:eastAsiaTheme="minorHAnsi" w:hAnsi="Helvetica Neue Light" w:cstheme="minorBid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69342D98"/>
    <w:multiLevelType w:val="hybridMultilevel"/>
    <w:tmpl w:val="91981102"/>
    <w:lvl w:ilvl="0" w:tplc="040A000F">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27" w15:restartNumberingAfterBreak="0">
    <w:nsid w:val="6E615920"/>
    <w:multiLevelType w:val="hybridMultilevel"/>
    <w:tmpl w:val="E356F644"/>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8" w15:restartNumberingAfterBreak="0">
    <w:nsid w:val="725624C9"/>
    <w:multiLevelType w:val="hybridMultilevel"/>
    <w:tmpl w:val="1F961F1C"/>
    <w:lvl w:ilvl="0" w:tplc="040A000F">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29" w15:restartNumberingAfterBreak="0">
    <w:nsid w:val="73E55D1A"/>
    <w:multiLevelType w:val="hybridMultilevel"/>
    <w:tmpl w:val="FFC278B2"/>
    <w:lvl w:ilvl="0" w:tplc="040A000F">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30" w15:restartNumberingAfterBreak="0">
    <w:nsid w:val="75AF0F99"/>
    <w:multiLevelType w:val="hybridMultilevel"/>
    <w:tmpl w:val="E3F023DC"/>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1" w15:restartNumberingAfterBreak="0">
    <w:nsid w:val="76E338E3"/>
    <w:multiLevelType w:val="hybridMultilevel"/>
    <w:tmpl w:val="38323572"/>
    <w:lvl w:ilvl="0" w:tplc="3CA2791A">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2" w15:restartNumberingAfterBreak="0">
    <w:nsid w:val="77013690"/>
    <w:multiLevelType w:val="hybridMultilevel"/>
    <w:tmpl w:val="4918B09C"/>
    <w:lvl w:ilvl="0" w:tplc="040A000F">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33" w15:restartNumberingAfterBreak="0">
    <w:nsid w:val="7A880160"/>
    <w:multiLevelType w:val="hybridMultilevel"/>
    <w:tmpl w:val="003A2500"/>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34" w15:restartNumberingAfterBreak="0">
    <w:nsid w:val="7E945038"/>
    <w:multiLevelType w:val="hybridMultilevel"/>
    <w:tmpl w:val="406601C6"/>
    <w:lvl w:ilvl="0" w:tplc="040A000F">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num w:numId="1" w16cid:durableId="339353319">
    <w:abstractNumId w:val="18"/>
  </w:num>
  <w:num w:numId="2" w16cid:durableId="1274903324">
    <w:abstractNumId w:val="3"/>
  </w:num>
  <w:num w:numId="3" w16cid:durableId="437411451">
    <w:abstractNumId w:val="6"/>
  </w:num>
  <w:num w:numId="4" w16cid:durableId="1067531077">
    <w:abstractNumId w:val="28"/>
  </w:num>
  <w:num w:numId="5" w16cid:durableId="2095009971">
    <w:abstractNumId w:val="34"/>
  </w:num>
  <w:num w:numId="6" w16cid:durableId="1836872557">
    <w:abstractNumId w:val="15"/>
  </w:num>
  <w:num w:numId="7" w16cid:durableId="167142101">
    <w:abstractNumId w:val="26"/>
  </w:num>
  <w:num w:numId="8" w16cid:durableId="1249343529">
    <w:abstractNumId w:val="29"/>
  </w:num>
  <w:num w:numId="9" w16cid:durableId="247270984">
    <w:abstractNumId w:val="32"/>
  </w:num>
  <w:num w:numId="10" w16cid:durableId="1560240550">
    <w:abstractNumId w:val="23"/>
  </w:num>
  <w:num w:numId="11" w16cid:durableId="1984848889">
    <w:abstractNumId w:val="14"/>
  </w:num>
  <w:num w:numId="12" w16cid:durableId="870150239">
    <w:abstractNumId w:val="2"/>
  </w:num>
  <w:num w:numId="13" w16cid:durableId="1220244430">
    <w:abstractNumId w:val="10"/>
  </w:num>
  <w:num w:numId="14" w16cid:durableId="2074498271">
    <w:abstractNumId w:val="33"/>
  </w:num>
  <w:num w:numId="15" w16cid:durableId="605191378">
    <w:abstractNumId w:val="20"/>
  </w:num>
  <w:num w:numId="16" w16cid:durableId="1305038657">
    <w:abstractNumId w:val="13"/>
  </w:num>
  <w:num w:numId="17" w16cid:durableId="1215965220">
    <w:abstractNumId w:val="17"/>
  </w:num>
  <w:num w:numId="18" w16cid:durableId="566038852">
    <w:abstractNumId w:val="24"/>
  </w:num>
  <w:num w:numId="19" w16cid:durableId="121656762">
    <w:abstractNumId w:val="5"/>
  </w:num>
  <w:num w:numId="20" w16cid:durableId="174928786">
    <w:abstractNumId w:val="16"/>
  </w:num>
  <w:num w:numId="21" w16cid:durableId="618612312">
    <w:abstractNumId w:val="7"/>
  </w:num>
  <w:num w:numId="22" w16cid:durableId="1335034896">
    <w:abstractNumId w:val="19"/>
  </w:num>
  <w:num w:numId="23" w16cid:durableId="291836215">
    <w:abstractNumId w:val="11"/>
  </w:num>
  <w:num w:numId="24" w16cid:durableId="1945501792">
    <w:abstractNumId w:val="1"/>
  </w:num>
  <w:num w:numId="25" w16cid:durableId="574510039">
    <w:abstractNumId w:val="9"/>
  </w:num>
  <w:num w:numId="26" w16cid:durableId="1920291113">
    <w:abstractNumId w:val="25"/>
  </w:num>
  <w:num w:numId="27" w16cid:durableId="1644385586">
    <w:abstractNumId w:val="21"/>
  </w:num>
  <w:num w:numId="28" w16cid:durableId="668366510">
    <w:abstractNumId w:val="0"/>
  </w:num>
  <w:num w:numId="29" w16cid:durableId="1057699722">
    <w:abstractNumId w:val="4"/>
  </w:num>
  <w:num w:numId="30" w16cid:durableId="1917860938">
    <w:abstractNumId w:val="27"/>
  </w:num>
  <w:num w:numId="31" w16cid:durableId="552428102">
    <w:abstractNumId w:val="12"/>
  </w:num>
  <w:num w:numId="32" w16cid:durableId="1854954106">
    <w:abstractNumId w:val="30"/>
  </w:num>
  <w:num w:numId="33" w16cid:durableId="2008902963">
    <w:abstractNumId w:val="8"/>
  </w:num>
  <w:num w:numId="34" w16cid:durableId="2051688341">
    <w:abstractNumId w:val="31"/>
  </w:num>
  <w:num w:numId="35" w16cid:durableId="1009142664">
    <w:abstractNumId w:val="2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57D8"/>
    <w:rsid w:val="00002618"/>
    <w:rsid w:val="00006CCF"/>
    <w:rsid w:val="000120DB"/>
    <w:rsid w:val="000212CA"/>
    <w:rsid w:val="000225E1"/>
    <w:rsid w:val="00023486"/>
    <w:rsid w:val="00030AA6"/>
    <w:rsid w:val="00032B36"/>
    <w:rsid w:val="00043C0D"/>
    <w:rsid w:val="00054A28"/>
    <w:rsid w:val="00060B02"/>
    <w:rsid w:val="000657C3"/>
    <w:rsid w:val="00065EBB"/>
    <w:rsid w:val="00066AF3"/>
    <w:rsid w:val="00072DC7"/>
    <w:rsid w:val="00077B0E"/>
    <w:rsid w:val="000837CC"/>
    <w:rsid w:val="00086633"/>
    <w:rsid w:val="000A0556"/>
    <w:rsid w:val="000A72F5"/>
    <w:rsid w:val="000B1F4D"/>
    <w:rsid w:val="000B6272"/>
    <w:rsid w:val="000B745F"/>
    <w:rsid w:val="000C25BF"/>
    <w:rsid w:val="000C3B32"/>
    <w:rsid w:val="000D3CE4"/>
    <w:rsid w:val="000D42DC"/>
    <w:rsid w:val="000E420A"/>
    <w:rsid w:val="000E4456"/>
    <w:rsid w:val="000E45D4"/>
    <w:rsid w:val="000F58CC"/>
    <w:rsid w:val="00106754"/>
    <w:rsid w:val="00125D58"/>
    <w:rsid w:val="0012793B"/>
    <w:rsid w:val="00134F60"/>
    <w:rsid w:val="00142E23"/>
    <w:rsid w:val="001515A4"/>
    <w:rsid w:val="00152F2B"/>
    <w:rsid w:val="00160A19"/>
    <w:rsid w:val="0016308F"/>
    <w:rsid w:val="00164F7F"/>
    <w:rsid w:val="00167DCD"/>
    <w:rsid w:val="00171A02"/>
    <w:rsid w:val="00191B0C"/>
    <w:rsid w:val="00197D52"/>
    <w:rsid w:val="001A2D18"/>
    <w:rsid w:val="001B100D"/>
    <w:rsid w:val="001B240E"/>
    <w:rsid w:val="001C11A8"/>
    <w:rsid w:val="001C7191"/>
    <w:rsid w:val="001D0838"/>
    <w:rsid w:val="001D2420"/>
    <w:rsid w:val="001D2831"/>
    <w:rsid w:val="001D487C"/>
    <w:rsid w:val="001D73C8"/>
    <w:rsid w:val="001E5E8B"/>
    <w:rsid w:val="001F050C"/>
    <w:rsid w:val="001F4A75"/>
    <w:rsid w:val="001F6F02"/>
    <w:rsid w:val="001F72CC"/>
    <w:rsid w:val="00205667"/>
    <w:rsid w:val="00214472"/>
    <w:rsid w:val="002144CA"/>
    <w:rsid w:val="0021457E"/>
    <w:rsid w:val="0021776E"/>
    <w:rsid w:val="00220572"/>
    <w:rsid w:val="002310C9"/>
    <w:rsid w:val="00232A68"/>
    <w:rsid w:val="002343F1"/>
    <w:rsid w:val="0024107E"/>
    <w:rsid w:val="002536EC"/>
    <w:rsid w:val="00253ED1"/>
    <w:rsid w:val="00254DB5"/>
    <w:rsid w:val="0025641B"/>
    <w:rsid w:val="00256B55"/>
    <w:rsid w:val="002674E9"/>
    <w:rsid w:val="0027176B"/>
    <w:rsid w:val="00275BF3"/>
    <w:rsid w:val="00281743"/>
    <w:rsid w:val="00287ADC"/>
    <w:rsid w:val="00287E88"/>
    <w:rsid w:val="0029091D"/>
    <w:rsid w:val="00291A5F"/>
    <w:rsid w:val="002933C5"/>
    <w:rsid w:val="00296D69"/>
    <w:rsid w:val="002A2C34"/>
    <w:rsid w:val="002A4769"/>
    <w:rsid w:val="002A6317"/>
    <w:rsid w:val="002B199E"/>
    <w:rsid w:val="002B4B4A"/>
    <w:rsid w:val="002D14DA"/>
    <w:rsid w:val="002D410C"/>
    <w:rsid w:val="002E3C21"/>
    <w:rsid w:val="002F003E"/>
    <w:rsid w:val="002F26DE"/>
    <w:rsid w:val="002F4435"/>
    <w:rsid w:val="00301765"/>
    <w:rsid w:val="00302D9B"/>
    <w:rsid w:val="00304A13"/>
    <w:rsid w:val="00316376"/>
    <w:rsid w:val="00317EAD"/>
    <w:rsid w:val="00320A96"/>
    <w:rsid w:val="00325436"/>
    <w:rsid w:val="003276B9"/>
    <w:rsid w:val="003300B1"/>
    <w:rsid w:val="003339FF"/>
    <w:rsid w:val="003350B2"/>
    <w:rsid w:val="00336B74"/>
    <w:rsid w:val="00336CC4"/>
    <w:rsid w:val="00343BE3"/>
    <w:rsid w:val="00347ECA"/>
    <w:rsid w:val="003509D7"/>
    <w:rsid w:val="0035790D"/>
    <w:rsid w:val="0036234A"/>
    <w:rsid w:val="003663C4"/>
    <w:rsid w:val="00367C6A"/>
    <w:rsid w:val="00367EEE"/>
    <w:rsid w:val="003755F6"/>
    <w:rsid w:val="00381044"/>
    <w:rsid w:val="00382995"/>
    <w:rsid w:val="003856F1"/>
    <w:rsid w:val="00386C17"/>
    <w:rsid w:val="00390124"/>
    <w:rsid w:val="00392B65"/>
    <w:rsid w:val="00394A58"/>
    <w:rsid w:val="003A0274"/>
    <w:rsid w:val="003A64FE"/>
    <w:rsid w:val="003B04F6"/>
    <w:rsid w:val="003B7ABD"/>
    <w:rsid w:val="003C2F68"/>
    <w:rsid w:val="003C315F"/>
    <w:rsid w:val="003C34C3"/>
    <w:rsid w:val="003C5AB8"/>
    <w:rsid w:val="003D03BA"/>
    <w:rsid w:val="003D3FC7"/>
    <w:rsid w:val="003E3D50"/>
    <w:rsid w:val="003E5FF3"/>
    <w:rsid w:val="0040034E"/>
    <w:rsid w:val="00400F00"/>
    <w:rsid w:val="004048E7"/>
    <w:rsid w:val="00407DEC"/>
    <w:rsid w:val="0041543D"/>
    <w:rsid w:val="00421CA8"/>
    <w:rsid w:val="004221DA"/>
    <w:rsid w:val="004242F9"/>
    <w:rsid w:val="004255BC"/>
    <w:rsid w:val="004346E1"/>
    <w:rsid w:val="0043491D"/>
    <w:rsid w:val="00436136"/>
    <w:rsid w:val="00441542"/>
    <w:rsid w:val="00445BA7"/>
    <w:rsid w:val="00446AA5"/>
    <w:rsid w:val="00450BDB"/>
    <w:rsid w:val="00452685"/>
    <w:rsid w:val="00454DF8"/>
    <w:rsid w:val="0045532E"/>
    <w:rsid w:val="004637E7"/>
    <w:rsid w:val="00470487"/>
    <w:rsid w:val="004746DC"/>
    <w:rsid w:val="00474DC2"/>
    <w:rsid w:val="00481C29"/>
    <w:rsid w:val="00482671"/>
    <w:rsid w:val="004872FB"/>
    <w:rsid w:val="00490C01"/>
    <w:rsid w:val="00490E80"/>
    <w:rsid w:val="004915C3"/>
    <w:rsid w:val="0049195C"/>
    <w:rsid w:val="00494365"/>
    <w:rsid w:val="004A494C"/>
    <w:rsid w:val="004B0023"/>
    <w:rsid w:val="004B233A"/>
    <w:rsid w:val="004C3D97"/>
    <w:rsid w:val="004C480E"/>
    <w:rsid w:val="004D03AF"/>
    <w:rsid w:val="004D056D"/>
    <w:rsid w:val="004D05FD"/>
    <w:rsid w:val="004E235C"/>
    <w:rsid w:val="004F1324"/>
    <w:rsid w:val="004F2947"/>
    <w:rsid w:val="004F5F6A"/>
    <w:rsid w:val="005046B8"/>
    <w:rsid w:val="0051443A"/>
    <w:rsid w:val="00521787"/>
    <w:rsid w:val="00524EAE"/>
    <w:rsid w:val="00527A71"/>
    <w:rsid w:val="005402D7"/>
    <w:rsid w:val="00542240"/>
    <w:rsid w:val="00553343"/>
    <w:rsid w:val="00554700"/>
    <w:rsid w:val="0056044A"/>
    <w:rsid w:val="0056083A"/>
    <w:rsid w:val="00566CB2"/>
    <w:rsid w:val="005728AE"/>
    <w:rsid w:val="00575829"/>
    <w:rsid w:val="00580B91"/>
    <w:rsid w:val="005816E1"/>
    <w:rsid w:val="005870B2"/>
    <w:rsid w:val="00590634"/>
    <w:rsid w:val="005A0F8F"/>
    <w:rsid w:val="005A2EED"/>
    <w:rsid w:val="005B32E9"/>
    <w:rsid w:val="005B44C8"/>
    <w:rsid w:val="005C66FE"/>
    <w:rsid w:val="005E0AA4"/>
    <w:rsid w:val="005E2416"/>
    <w:rsid w:val="005E4CF8"/>
    <w:rsid w:val="005F4E3B"/>
    <w:rsid w:val="00603AD6"/>
    <w:rsid w:val="00606AD3"/>
    <w:rsid w:val="006117DD"/>
    <w:rsid w:val="00615BF3"/>
    <w:rsid w:val="00615DDF"/>
    <w:rsid w:val="00617887"/>
    <w:rsid w:val="006271F7"/>
    <w:rsid w:val="0063117D"/>
    <w:rsid w:val="00636B9B"/>
    <w:rsid w:val="0064295E"/>
    <w:rsid w:val="00647234"/>
    <w:rsid w:val="00647411"/>
    <w:rsid w:val="00655183"/>
    <w:rsid w:val="006577CF"/>
    <w:rsid w:val="00675631"/>
    <w:rsid w:val="00676D1C"/>
    <w:rsid w:val="00685A87"/>
    <w:rsid w:val="00692636"/>
    <w:rsid w:val="00692724"/>
    <w:rsid w:val="006A2B05"/>
    <w:rsid w:val="006A4185"/>
    <w:rsid w:val="006B24CD"/>
    <w:rsid w:val="006C7F27"/>
    <w:rsid w:val="006D0469"/>
    <w:rsid w:val="006D2CD8"/>
    <w:rsid w:val="006D3BA1"/>
    <w:rsid w:val="006E2FB9"/>
    <w:rsid w:val="006E324A"/>
    <w:rsid w:val="006E5F15"/>
    <w:rsid w:val="006F36E6"/>
    <w:rsid w:val="006F5D81"/>
    <w:rsid w:val="00702AB4"/>
    <w:rsid w:val="007116EB"/>
    <w:rsid w:val="007120CA"/>
    <w:rsid w:val="0071436F"/>
    <w:rsid w:val="007269EE"/>
    <w:rsid w:val="00733B65"/>
    <w:rsid w:val="00737401"/>
    <w:rsid w:val="0074207E"/>
    <w:rsid w:val="0074346B"/>
    <w:rsid w:val="00746A1F"/>
    <w:rsid w:val="00753473"/>
    <w:rsid w:val="00757CD3"/>
    <w:rsid w:val="00762335"/>
    <w:rsid w:val="00763B24"/>
    <w:rsid w:val="0077381D"/>
    <w:rsid w:val="00782B84"/>
    <w:rsid w:val="00793B92"/>
    <w:rsid w:val="007A3263"/>
    <w:rsid w:val="007A4075"/>
    <w:rsid w:val="007A7D5C"/>
    <w:rsid w:val="007B5A11"/>
    <w:rsid w:val="007C2E91"/>
    <w:rsid w:val="007D1300"/>
    <w:rsid w:val="007E6842"/>
    <w:rsid w:val="007E76B9"/>
    <w:rsid w:val="007F0433"/>
    <w:rsid w:val="007F2EC4"/>
    <w:rsid w:val="007F5DFE"/>
    <w:rsid w:val="008012A9"/>
    <w:rsid w:val="0080344C"/>
    <w:rsid w:val="00804DA5"/>
    <w:rsid w:val="00813512"/>
    <w:rsid w:val="00816C9E"/>
    <w:rsid w:val="008340A6"/>
    <w:rsid w:val="0083417D"/>
    <w:rsid w:val="00834B65"/>
    <w:rsid w:val="0083512B"/>
    <w:rsid w:val="00835D61"/>
    <w:rsid w:val="00837A68"/>
    <w:rsid w:val="00842B36"/>
    <w:rsid w:val="00843CE0"/>
    <w:rsid w:val="008442AD"/>
    <w:rsid w:val="008458D8"/>
    <w:rsid w:val="00851C81"/>
    <w:rsid w:val="00860D22"/>
    <w:rsid w:val="0086573D"/>
    <w:rsid w:val="0086637F"/>
    <w:rsid w:val="0086756F"/>
    <w:rsid w:val="00870950"/>
    <w:rsid w:val="00884628"/>
    <w:rsid w:val="00885F38"/>
    <w:rsid w:val="00887A6F"/>
    <w:rsid w:val="00893178"/>
    <w:rsid w:val="008A1C22"/>
    <w:rsid w:val="008A5D2C"/>
    <w:rsid w:val="008B1A22"/>
    <w:rsid w:val="008B2675"/>
    <w:rsid w:val="008B724F"/>
    <w:rsid w:val="008C4837"/>
    <w:rsid w:val="008D1BA4"/>
    <w:rsid w:val="008D249A"/>
    <w:rsid w:val="008D256A"/>
    <w:rsid w:val="008D7217"/>
    <w:rsid w:val="008D7E39"/>
    <w:rsid w:val="008E2D94"/>
    <w:rsid w:val="008E7E02"/>
    <w:rsid w:val="008F62B7"/>
    <w:rsid w:val="008F64AD"/>
    <w:rsid w:val="009154F9"/>
    <w:rsid w:val="00920097"/>
    <w:rsid w:val="00931091"/>
    <w:rsid w:val="009357BE"/>
    <w:rsid w:val="009413C7"/>
    <w:rsid w:val="009447FF"/>
    <w:rsid w:val="00960C37"/>
    <w:rsid w:val="00962D02"/>
    <w:rsid w:val="00966C2E"/>
    <w:rsid w:val="00967595"/>
    <w:rsid w:val="00971CB3"/>
    <w:rsid w:val="00977F53"/>
    <w:rsid w:val="009849F6"/>
    <w:rsid w:val="00992D28"/>
    <w:rsid w:val="00992F73"/>
    <w:rsid w:val="009954CE"/>
    <w:rsid w:val="009957C8"/>
    <w:rsid w:val="0099765B"/>
    <w:rsid w:val="009A2DB6"/>
    <w:rsid w:val="009A4507"/>
    <w:rsid w:val="009A6DA6"/>
    <w:rsid w:val="009C350F"/>
    <w:rsid w:val="009D2855"/>
    <w:rsid w:val="009D33D8"/>
    <w:rsid w:val="009D6230"/>
    <w:rsid w:val="009E1ABA"/>
    <w:rsid w:val="009E4295"/>
    <w:rsid w:val="009F5994"/>
    <w:rsid w:val="009F64E6"/>
    <w:rsid w:val="00A02C15"/>
    <w:rsid w:val="00A05447"/>
    <w:rsid w:val="00A1127D"/>
    <w:rsid w:val="00A2500E"/>
    <w:rsid w:val="00A30964"/>
    <w:rsid w:val="00A409B9"/>
    <w:rsid w:val="00A45D67"/>
    <w:rsid w:val="00A46C5E"/>
    <w:rsid w:val="00A479FD"/>
    <w:rsid w:val="00A5288F"/>
    <w:rsid w:val="00A63B1D"/>
    <w:rsid w:val="00A63EA8"/>
    <w:rsid w:val="00A6700E"/>
    <w:rsid w:val="00A8710A"/>
    <w:rsid w:val="00A90D0D"/>
    <w:rsid w:val="00AA406E"/>
    <w:rsid w:val="00AA41DF"/>
    <w:rsid w:val="00AA658C"/>
    <w:rsid w:val="00AA6F05"/>
    <w:rsid w:val="00AD1FEF"/>
    <w:rsid w:val="00AD2FAF"/>
    <w:rsid w:val="00AD5C7F"/>
    <w:rsid w:val="00AD684C"/>
    <w:rsid w:val="00AE57D8"/>
    <w:rsid w:val="00AF4CA0"/>
    <w:rsid w:val="00AF64DA"/>
    <w:rsid w:val="00B03A69"/>
    <w:rsid w:val="00B0701D"/>
    <w:rsid w:val="00B12A52"/>
    <w:rsid w:val="00B14F69"/>
    <w:rsid w:val="00B153B7"/>
    <w:rsid w:val="00B22814"/>
    <w:rsid w:val="00B35CB9"/>
    <w:rsid w:val="00B42C2C"/>
    <w:rsid w:val="00B43020"/>
    <w:rsid w:val="00B43EE5"/>
    <w:rsid w:val="00B45D2D"/>
    <w:rsid w:val="00B54A4B"/>
    <w:rsid w:val="00B70242"/>
    <w:rsid w:val="00B7271F"/>
    <w:rsid w:val="00B74BF4"/>
    <w:rsid w:val="00B75874"/>
    <w:rsid w:val="00B76AF0"/>
    <w:rsid w:val="00B848C3"/>
    <w:rsid w:val="00B86D07"/>
    <w:rsid w:val="00B92231"/>
    <w:rsid w:val="00B94E55"/>
    <w:rsid w:val="00B96AA1"/>
    <w:rsid w:val="00BA1BFF"/>
    <w:rsid w:val="00BA4236"/>
    <w:rsid w:val="00BB3D0B"/>
    <w:rsid w:val="00BB54C1"/>
    <w:rsid w:val="00BB5ED2"/>
    <w:rsid w:val="00BB767E"/>
    <w:rsid w:val="00BE664D"/>
    <w:rsid w:val="00BF16D3"/>
    <w:rsid w:val="00BF3FD6"/>
    <w:rsid w:val="00C0223C"/>
    <w:rsid w:val="00C12A4D"/>
    <w:rsid w:val="00C15C01"/>
    <w:rsid w:val="00C15FDF"/>
    <w:rsid w:val="00C23471"/>
    <w:rsid w:val="00C31547"/>
    <w:rsid w:val="00C51991"/>
    <w:rsid w:val="00C53761"/>
    <w:rsid w:val="00C53762"/>
    <w:rsid w:val="00C55FC7"/>
    <w:rsid w:val="00C700E3"/>
    <w:rsid w:val="00C73AC5"/>
    <w:rsid w:val="00C74403"/>
    <w:rsid w:val="00C83B58"/>
    <w:rsid w:val="00C90921"/>
    <w:rsid w:val="00C91E98"/>
    <w:rsid w:val="00C9398F"/>
    <w:rsid w:val="00C95103"/>
    <w:rsid w:val="00C97813"/>
    <w:rsid w:val="00CA0F7E"/>
    <w:rsid w:val="00CA3438"/>
    <w:rsid w:val="00CA40E4"/>
    <w:rsid w:val="00CA4F6D"/>
    <w:rsid w:val="00CA4FA5"/>
    <w:rsid w:val="00CA5B47"/>
    <w:rsid w:val="00CA6B89"/>
    <w:rsid w:val="00CA72A9"/>
    <w:rsid w:val="00CB0E14"/>
    <w:rsid w:val="00CB26A7"/>
    <w:rsid w:val="00CB428D"/>
    <w:rsid w:val="00CC4304"/>
    <w:rsid w:val="00CC61D2"/>
    <w:rsid w:val="00CD3F0E"/>
    <w:rsid w:val="00CE0003"/>
    <w:rsid w:val="00CE257B"/>
    <w:rsid w:val="00CE3896"/>
    <w:rsid w:val="00CF35F9"/>
    <w:rsid w:val="00D02882"/>
    <w:rsid w:val="00D10D7D"/>
    <w:rsid w:val="00D111D7"/>
    <w:rsid w:val="00D13964"/>
    <w:rsid w:val="00D223AE"/>
    <w:rsid w:val="00D31716"/>
    <w:rsid w:val="00D33FDF"/>
    <w:rsid w:val="00D5123D"/>
    <w:rsid w:val="00D514AC"/>
    <w:rsid w:val="00D62093"/>
    <w:rsid w:val="00D62653"/>
    <w:rsid w:val="00D70938"/>
    <w:rsid w:val="00D72E12"/>
    <w:rsid w:val="00D7586C"/>
    <w:rsid w:val="00D94C7C"/>
    <w:rsid w:val="00D96F34"/>
    <w:rsid w:val="00DA0442"/>
    <w:rsid w:val="00DA5449"/>
    <w:rsid w:val="00DC69D5"/>
    <w:rsid w:val="00DD102F"/>
    <w:rsid w:val="00DD1B4A"/>
    <w:rsid w:val="00DD456A"/>
    <w:rsid w:val="00DD49CE"/>
    <w:rsid w:val="00DD66AB"/>
    <w:rsid w:val="00DD6A8D"/>
    <w:rsid w:val="00DE3D91"/>
    <w:rsid w:val="00DE63DC"/>
    <w:rsid w:val="00DE6DEE"/>
    <w:rsid w:val="00DF0A09"/>
    <w:rsid w:val="00DF3F99"/>
    <w:rsid w:val="00DF42B1"/>
    <w:rsid w:val="00DF736E"/>
    <w:rsid w:val="00E01C5A"/>
    <w:rsid w:val="00E060C3"/>
    <w:rsid w:val="00E10A2F"/>
    <w:rsid w:val="00E11220"/>
    <w:rsid w:val="00E12C50"/>
    <w:rsid w:val="00E20522"/>
    <w:rsid w:val="00E368EF"/>
    <w:rsid w:val="00E4280A"/>
    <w:rsid w:val="00E44B5B"/>
    <w:rsid w:val="00E47325"/>
    <w:rsid w:val="00E47A1D"/>
    <w:rsid w:val="00E514F6"/>
    <w:rsid w:val="00E51BEC"/>
    <w:rsid w:val="00E6453B"/>
    <w:rsid w:val="00E654E4"/>
    <w:rsid w:val="00E67AAA"/>
    <w:rsid w:val="00E831F9"/>
    <w:rsid w:val="00E84A4E"/>
    <w:rsid w:val="00E87A6C"/>
    <w:rsid w:val="00E93450"/>
    <w:rsid w:val="00EA7714"/>
    <w:rsid w:val="00EB301E"/>
    <w:rsid w:val="00ED2D2E"/>
    <w:rsid w:val="00ED6B26"/>
    <w:rsid w:val="00EE2035"/>
    <w:rsid w:val="00EE2662"/>
    <w:rsid w:val="00EE7B40"/>
    <w:rsid w:val="00EF0DBD"/>
    <w:rsid w:val="00EF328C"/>
    <w:rsid w:val="00F00CC4"/>
    <w:rsid w:val="00F02695"/>
    <w:rsid w:val="00F040C6"/>
    <w:rsid w:val="00F04E5A"/>
    <w:rsid w:val="00F147E5"/>
    <w:rsid w:val="00F17D4E"/>
    <w:rsid w:val="00F20F66"/>
    <w:rsid w:val="00F2153D"/>
    <w:rsid w:val="00F24639"/>
    <w:rsid w:val="00F5187C"/>
    <w:rsid w:val="00F61A73"/>
    <w:rsid w:val="00F67010"/>
    <w:rsid w:val="00F706F9"/>
    <w:rsid w:val="00F775C2"/>
    <w:rsid w:val="00F8107C"/>
    <w:rsid w:val="00F83EB8"/>
    <w:rsid w:val="00F848A6"/>
    <w:rsid w:val="00F91CD5"/>
    <w:rsid w:val="00F948DB"/>
    <w:rsid w:val="00FA5258"/>
    <w:rsid w:val="00FA5AC5"/>
    <w:rsid w:val="00FA6845"/>
    <w:rsid w:val="00FB162B"/>
    <w:rsid w:val="00FB36A0"/>
    <w:rsid w:val="00FB593D"/>
    <w:rsid w:val="00FC04F5"/>
    <w:rsid w:val="00FC43D2"/>
    <w:rsid w:val="00FD0331"/>
    <w:rsid w:val="00FD36B8"/>
    <w:rsid w:val="00FE23F4"/>
    <w:rsid w:val="00FE2B85"/>
    <w:rsid w:val="00FE34DE"/>
    <w:rsid w:val="00FE4A1F"/>
    <w:rsid w:val="00FE68B5"/>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E3055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0D7D"/>
    <w:pPr>
      <w:spacing w:after="0" w:line="240" w:lineRule="auto"/>
      <w:contextualSpacing/>
      <w:jc w:val="both"/>
    </w:pPr>
    <w:rPr>
      <w:rFonts w:ascii="Segoe UI" w:eastAsia="Times New Roman" w:hAnsi="Segoe UI" w:cs="Segoe UI"/>
      <w:lang w:eastAsia="es-ES_tradnl"/>
    </w:rPr>
  </w:style>
  <w:style w:type="paragraph" w:styleId="Ttulo1">
    <w:name w:val="heading 1"/>
    <w:basedOn w:val="Normal"/>
    <w:next w:val="Normal"/>
    <w:link w:val="Ttulo1Car"/>
    <w:uiPriority w:val="9"/>
    <w:qFormat/>
    <w:rsid w:val="00D33FDF"/>
    <w:pPr>
      <w:spacing w:after="200"/>
      <w:jc w:val="left"/>
      <w:outlineLvl w:val="0"/>
    </w:pPr>
    <w:rPr>
      <w:rFonts w:ascii="Arial" w:hAnsi="Arial" w:cs="Arial"/>
      <w:b/>
      <w:sz w:val="44"/>
      <w:szCs w:val="44"/>
    </w:rPr>
  </w:style>
  <w:style w:type="paragraph" w:styleId="Ttulo2">
    <w:name w:val="heading 2"/>
    <w:basedOn w:val="Normal"/>
    <w:next w:val="Normal"/>
    <w:link w:val="Ttulo2Car"/>
    <w:uiPriority w:val="9"/>
    <w:unhideWhenUsed/>
    <w:qFormat/>
    <w:rsid w:val="00002618"/>
    <w:pPr>
      <w:outlineLvl w:val="1"/>
    </w:pPr>
    <w:rPr>
      <w:rFonts w:ascii="Arial" w:hAnsi="Arial" w:cs="Arial"/>
      <w:b/>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E57D8"/>
    <w:pPr>
      <w:spacing w:after="200" w:line="276" w:lineRule="auto"/>
      <w:ind w:left="720"/>
    </w:pPr>
    <w:rPr>
      <w:rFonts w:asciiTheme="minorHAnsi" w:eastAsiaTheme="minorHAnsi" w:hAnsiTheme="minorHAnsi" w:cstheme="minorBidi"/>
      <w:lang w:eastAsia="en-US"/>
    </w:rPr>
  </w:style>
  <w:style w:type="paragraph" w:styleId="Encabezado">
    <w:name w:val="header"/>
    <w:basedOn w:val="Normal"/>
    <w:link w:val="EncabezadoCar"/>
    <w:uiPriority w:val="99"/>
    <w:unhideWhenUsed/>
    <w:rsid w:val="00C53762"/>
    <w:pPr>
      <w:tabs>
        <w:tab w:val="center" w:pos="4252"/>
        <w:tab w:val="right" w:pos="8504"/>
      </w:tabs>
    </w:pPr>
    <w:rPr>
      <w:rFonts w:asciiTheme="minorHAnsi" w:eastAsiaTheme="minorHAnsi" w:hAnsiTheme="minorHAnsi" w:cstheme="minorBidi"/>
      <w:lang w:eastAsia="en-US"/>
    </w:rPr>
  </w:style>
  <w:style w:type="character" w:customStyle="1" w:styleId="EncabezadoCar">
    <w:name w:val="Encabezado Car"/>
    <w:basedOn w:val="Fuentedeprrafopredeter"/>
    <w:link w:val="Encabezado"/>
    <w:uiPriority w:val="99"/>
    <w:rsid w:val="00C53762"/>
  </w:style>
  <w:style w:type="paragraph" w:styleId="Piedepgina">
    <w:name w:val="footer"/>
    <w:basedOn w:val="Normal"/>
    <w:link w:val="PiedepginaCar"/>
    <w:uiPriority w:val="99"/>
    <w:unhideWhenUsed/>
    <w:rsid w:val="00C53762"/>
    <w:pPr>
      <w:tabs>
        <w:tab w:val="center" w:pos="4252"/>
        <w:tab w:val="right" w:pos="8504"/>
      </w:tabs>
    </w:pPr>
    <w:rPr>
      <w:rFonts w:asciiTheme="minorHAnsi" w:eastAsiaTheme="minorHAnsi" w:hAnsiTheme="minorHAnsi" w:cstheme="minorBidi"/>
      <w:lang w:eastAsia="en-US"/>
    </w:rPr>
  </w:style>
  <w:style w:type="character" w:customStyle="1" w:styleId="PiedepginaCar">
    <w:name w:val="Pie de página Car"/>
    <w:basedOn w:val="Fuentedeprrafopredeter"/>
    <w:link w:val="Piedepgina"/>
    <w:uiPriority w:val="99"/>
    <w:rsid w:val="00C53762"/>
  </w:style>
  <w:style w:type="character" w:customStyle="1" w:styleId="Ttulo1Car">
    <w:name w:val="Título 1 Car"/>
    <w:basedOn w:val="Fuentedeprrafopredeter"/>
    <w:link w:val="Ttulo1"/>
    <w:uiPriority w:val="9"/>
    <w:rsid w:val="00D33FDF"/>
    <w:rPr>
      <w:rFonts w:ascii="Arial" w:eastAsia="Times New Roman" w:hAnsi="Arial" w:cs="Arial"/>
      <w:b/>
      <w:sz w:val="44"/>
      <w:szCs w:val="44"/>
      <w:lang w:eastAsia="es-ES_tradnl"/>
    </w:rPr>
  </w:style>
  <w:style w:type="paragraph" w:styleId="NormalWeb">
    <w:name w:val="Normal (Web)"/>
    <w:basedOn w:val="Normal"/>
    <w:uiPriority w:val="99"/>
    <w:rsid w:val="00CA6B89"/>
    <w:pPr>
      <w:spacing w:before="100" w:beforeAutospacing="1" w:after="100" w:afterAutospacing="1"/>
    </w:pPr>
    <w:rPr>
      <w:lang w:eastAsia="es-ES"/>
    </w:rPr>
  </w:style>
  <w:style w:type="character" w:styleId="Nmerodepgina">
    <w:name w:val="page number"/>
    <w:basedOn w:val="Fuentedeprrafopredeter"/>
    <w:uiPriority w:val="99"/>
    <w:semiHidden/>
    <w:unhideWhenUsed/>
    <w:rsid w:val="00A02C15"/>
  </w:style>
  <w:style w:type="character" w:styleId="Hipervnculo">
    <w:name w:val="Hyperlink"/>
    <w:basedOn w:val="Fuentedeprrafopredeter"/>
    <w:uiPriority w:val="99"/>
    <w:unhideWhenUsed/>
    <w:rsid w:val="009A6DA6"/>
    <w:rPr>
      <w:color w:val="0000FF" w:themeColor="hyperlink"/>
      <w:u w:val="single"/>
    </w:rPr>
  </w:style>
  <w:style w:type="character" w:customStyle="1" w:styleId="apple-converted-space">
    <w:name w:val="apple-converted-space"/>
    <w:basedOn w:val="Fuentedeprrafopredeter"/>
    <w:rsid w:val="00482671"/>
  </w:style>
  <w:style w:type="character" w:styleId="Mencinsinresolver">
    <w:name w:val="Unresolved Mention"/>
    <w:basedOn w:val="Fuentedeprrafopredeter"/>
    <w:uiPriority w:val="99"/>
    <w:rsid w:val="008A1C22"/>
    <w:rPr>
      <w:color w:val="605E5C"/>
      <w:shd w:val="clear" w:color="auto" w:fill="E1DFDD"/>
    </w:rPr>
  </w:style>
  <w:style w:type="paragraph" w:styleId="HTMLconformatoprevio">
    <w:name w:val="HTML Preformatted"/>
    <w:basedOn w:val="Normal"/>
    <w:link w:val="HTMLconformatoprevioCar"/>
    <w:uiPriority w:val="99"/>
    <w:semiHidden/>
    <w:unhideWhenUsed/>
    <w:rsid w:val="008A1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A1C22"/>
    <w:rPr>
      <w:rFonts w:ascii="Courier New" w:eastAsia="Times New Roman" w:hAnsi="Courier New" w:cs="Courier New"/>
      <w:sz w:val="20"/>
      <w:szCs w:val="20"/>
      <w:lang w:eastAsia="es-ES_tradnl"/>
    </w:rPr>
  </w:style>
  <w:style w:type="character" w:styleId="CdigoHTML">
    <w:name w:val="HTML Code"/>
    <w:basedOn w:val="Fuentedeprrafopredeter"/>
    <w:uiPriority w:val="99"/>
    <w:semiHidden/>
    <w:unhideWhenUsed/>
    <w:rsid w:val="008A1C22"/>
    <w:rPr>
      <w:rFonts w:ascii="Courier New" w:eastAsia="Times New Roman" w:hAnsi="Courier New" w:cs="Courier New"/>
      <w:sz w:val="20"/>
      <w:szCs w:val="20"/>
    </w:rPr>
  </w:style>
  <w:style w:type="character" w:styleId="Hipervnculovisitado">
    <w:name w:val="FollowedHyperlink"/>
    <w:basedOn w:val="Fuentedeprrafopredeter"/>
    <w:uiPriority w:val="99"/>
    <w:semiHidden/>
    <w:unhideWhenUsed/>
    <w:rsid w:val="00F040C6"/>
    <w:rPr>
      <w:color w:val="800080" w:themeColor="followedHyperlink"/>
      <w:u w:val="single"/>
    </w:rPr>
  </w:style>
  <w:style w:type="character" w:customStyle="1" w:styleId="Ttulo2Car">
    <w:name w:val="Título 2 Car"/>
    <w:basedOn w:val="Fuentedeprrafopredeter"/>
    <w:link w:val="Ttulo2"/>
    <w:uiPriority w:val="9"/>
    <w:rsid w:val="00002618"/>
    <w:rPr>
      <w:rFonts w:ascii="Arial" w:eastAsia="Times New Roman" w:hAnsi="Arial" w:cs="Arial"/>
      <w:b/>
      <w:sz w:val="28"/>
      <w:szCs w:val="28"/>
      <w:lang w:eastAsia="es-ES_tradnl"/>
    </w:rPr>
  </w:style>
  <w:style w:type="table" w:styleId="Tablaconcuadrcula">
    <w:name w:val="Table Grid"/>
    <w:basedOn w:val="Tablanormal"/>
    <w:uiPriority w:val="39"/>
    <w:rsid w:val="00C73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FE23F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nfasis">
    <w:name w:val="Emphasis"/>
    <w:basedOn w:val="Fuentedeprrafopredeter"/>
    <w:uiPriority w:val="20"/>
    <w:qFormat/>
    <w:rsid w:val="00AF64DA"/>
    <w:rPr>
      <w:i/>
      <w:iCs/>
    </w:rPr>
  </w:style>
  <w:style w:type="character" w:styleId="nfasisintenso">
    <w:name w:val="Intense Emphasis"/>
    <w:basedOn w:val="Fuentedeprrafopredeter"/>
    <w:uiPriority w:val="21"/>
    <w:qFormat/>
    <w:rsid w:val="005B44C8"/>
    <w:rPr>
      <w:b/>
      <w:bCs/>
      <w:i/>
      <w:iCs/>
      <w:color w:val="4F81BD" w:themeColor="accent1"/>
    </w:rPr>
  </w:style>
  <w:style w:type="paragraph" w:styleId="Cita">
    <w:name w:val="Quote"/>
    <w:basedOn w:val="Normal"/>
    <w:next w:val="Normal"/>
    <w:link w:val="CitaCar"/>
    <w:uiPriority w:val="29"/>
    <w:qFormat/>
    <w:rsid w:val="00C74403"/>
    <w:pPr>
      <w:contextualSpacing w:val="0"/>
      <w:jc w:val="left"/>
    </w:pPr>
    <w:rPr>
      <w:rFonts w:asciiTheme="minorHAnsi" w:eastAsiaTheme="minorEastAsia" w:hAnsiTheme="minorHAnsi" w:cstheme="minorBidi"/>
      <w:i/>
      <w:iCs/>
      <w:color w:val="000000" w:themeColor="text1"/>
      <w:sz w:val="24"/>
      <w:szCs w:val="24"/>
      <w:lang w:val="es-ES_tradnl" w:eastAsia="es-ES"/>
    </w:rPr>
  </w:style>
  <w:style w:type="character" w:customStyle="1" w:styleId="CitaCar">
    <w:name w:val="Cita Car"/>
    <w:basedOn w:val="Fuentedeprrafopredeter"/>
    <w:link w:val="Cita"/>
    <w:uiPriority w:val="29"/>
    <w:rsid w:val="00C74403"/>
    <w:rPr>
      <w:rFonts w:eastAsiaTheme="minorEastAsia"/>
      <w:i/>
      <w:iCs/>
      <w:color w:val="000000" w:themeColor="text1"/>
      <w:sz w:val="24"/>
      <w:szCs w:val="24"/>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698426">
      <w:bodyDiv w:val="1"/>
      <w:marLeft w:val="0"/>
      <w:marRight w:val="0"/>
      <w:marTop w:val="0"/>
      <w:marBottom w:val="0"/>
      <w:divBdr>
        <w:top w:val="none" w:sz="0" w:space="0" w:color="auto"/>
        <w:left w:val="none" w:sz="0" w:space="0" w:color="auto"/>
        <w:bottom w:val="none" w:sz="0" w:space="0" w:color="auto"/>
        <w:right w:val="none" w:sz="0" w:space="0" w:color="auto"/>
      </w:divBdr>
      <w:divsChild>
        <w:div w:id="135805292">
          <w:marLeft w:val="0"/>
          <w:marRight w:val="0"/>
          <w:marTop w:val="0"/>
          <w:marBottom w:val="0"/>
          <w:divBdr>
            <w:top w:val="none" w:sz="0" w:space="0" w:color="auto"/>
            <w:left w:val="none" w:sz="0" w:space="0" w:color="auto"/>
            <w:bottom w:val="none" w:sz="0" w:space="0" w:color="auto"/>
            <w:right w:val="none" w:sz="0" w:space="0" w:color="auto"/>
          </w:divBdr>
          <w:divsChild>
            <w:div w:id="635796052">
              <w:marLeft w:val="0"/>
              <w:marRight w:val="0"/>
              <w:marTop w:val="0"/>
              <w:marBottom w:val="0"/>
              <w:divBdr>
                <w:top w:val="none" w:sz="0" w:space="0" w:color="auto"/>
                <w:left w:val="none" w:sz="0" w:space="0" w:color="auto"/>
                <w:bottom w:val="none" w:sz="0" w:space="0" w:color="auto"/>
                <w:right w:val="none" w:sz="0" w:space="0" w:color="auto"/>
              </w:divBdr>
              <w:divsChild>
                <w:div w:id="1875927218">
                  <w:marLeft w:val="0"/>
                  <w:marRight w:val="0"/>
                  <w:marTop w:val="0"/>
                  <w:marBottom w:val="0"/>
                  <w:divBdr>
                    <w:top w:val="none" w:sz="0" w:space="0" w:color="auto"/>
                    <w:left w:val="none" w:sz="0" w:space="0" w:color="auto"/>
                    <w:bottom w:val="none" w:sz="0" w:space="0" w:color="auto"/>
                    <w:right w:val="none" w:sz="0" w:space="0" w:color="auto"/>
                  </w:divBdr>
                  <w:divsChild>
                    <w:div w:id="109517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646201">
      <w:bodyDiv w:val="1"/>
      <w:marLeft w:val="0"/>
      <w:marRight w:val="0"/>
      <w:marTop w:val="0"/>
      <w:marBottom w:val="0"/>
      <w:divBdr>
        <w:top w:val="none" w:sz="0" w:space="0" w:color="auto"/>
        <w:left w:val="none" w:sz="0" w:space="0" w:color="auto"/>
        <w:bottom w:val="none" w:sz="0" w:space="0" w:color="auto"/>
        <w:right w:val="none" w:sz="0" w:space="0" w:color="auto"/>
      </w:divBdr>
    </w:div>
    <w:div w:id="821386680">
      <w:bodyDiv w:val="1"/>
      <w:marLeft w:val="0"/>
      <w:marRight w:val="0"/>
      <w:marTop w:val="0"/>
      <w:marBottom w:val="0"/>
      <w:divBdr>
        <w:top w:val="none" w:sz="0" w:space="0" w:color="auto"/>
        <w:left w:val="none" w:sz="0" w:space="0" w:color="auto"/>
        <w:bottom w:val="none" w:sz="0" w:space="0" w:color="auto"/>
        <w:right w:val="none" w:sz="0" w:space="0" w:color="auto"/>
      </w:divBdr>
    </w:div>
    <w:div w:id="886259292">
      <w:bodyDiv w:val="1"/>
      <w:marLeft w:val="0"/>
      <w:marRight w:val="0"/>
      <w:marTop w:val="0"/>
      <w:marBottom w:val="0"/>
      <w:divBdr>
        <w:top w:val="none" w:sz="0" w:space="0" w:color="auto"/>
        <w:left w:val="none" w:sz="0" w:space="0" w:color="auto"/>
        <w:bottom w:val="none" w:sz="0" w:space="0" w:color="auto"/>
        <w:right w:val="none" w:sz="0" w:space="0" w:color="auto"/>
      </w:divBdr>
    </w:div>
    <w:div w:id="918247136">
      <w:bodyDiv w:val="1"/>
      <w:marLeft w:val="0"/>
      <w:marRight w:val="0"/>
      <w:marTop w:val="0"/>
      <w:marBottom w:val="0"/>
      <w:divBdr>
        <w:top w:val="none" w:sz="0" w:space="0" w:color="auto"/>
        <w:left w:val="none" w:sz="0" w:space="0" w:color="auto"/>
        <w:bottom w:val="none" w:sz="0" w:space="0" w:color="auto"/>
        <w:right w:val="none" w:sz="0" w:space="0" w:color="auto"/>
      </w:divBdr>
    </w:div>
    <w:div w:id="945230030">
      <w:bodyDiv w:val="1"/>
      <w:marLeft w:val="0"/>
      <w:marRight w:val="0"/>
      <w:marTop w:val="0"/>
      <w:marBottom w:val="0"/>
      <w:divBdr>
        <w:top w:val="none" w:sz="0" w:space="0" w:color="auto"/>
        <w:left w:val="none" w:sz="0" w:space="0" w:color="auto"/>
        <w:bottom w:val="none" w:sz="0" w:space="0" w:color="auto"/>
        <w:right w:val="none" w:sz="0" w:space="0" w:color="auto"/>
      </w:divBdr>
    </w:div>
    <w:div w:id="1113598000">
      <w:bodyDiv w:val="1"/>
      <w:marLeft w:val="0"/>
      <w:marRight w:val="0"/>
      <w:marTop w:val="0"/>
      <w:marBottom w:val="0"/>
      <w:divBdr>
        <w:top w:val="none" w:sz="0" w:space="0" w:color="auto"/>
        <w:left w:val="none" w:sz="0" w:space="0" w:color="auto"/>
        <w:bottom w:val="none" w:sz="0" w:space="0" w:color="auto"/>
        <w:right w:val="none" w:sz="0" w:space="0" w:color="auto"/>
      </w:divBdr>
    </w:div>
    <w:div w:id="1410732962">
      <w:bodyDiv w:val="1"/>
      <w:marLeft w:val="0"/>
      <w:marRight w:val="0"/>
      <w:marTop w:val="0"/>
      <w:marBottom w:val="0"/>
      <w:divBdr>
        <w:top w:val="none" w:sz="0" w:space="0" w:color="auto"/>
        <w:left w:val="none" w:sz="0" w:space="0" w:color="auto"/>
        <w:bottom w:val="none" w:sz="0" w:space="0" w:color="auto"/>
        <w:right w:val="none" w:sz="0" w:space="0" w:color="auto"/>
      </w:divBdr>
    </w:div>
    <w:div w:id="1596017207">
      <w:bodyDiv w:val="1"/>
      <w:marLeft w:val="0"/>
      <w:marRight w:val="0"/>
      <w:marTop w:val="0"/>
      <w:marBottom w:val="0"/>
      <w:divBdr>
        <w:top w:val="none" w:sz="0" w:space="0" w:color="auto"/>
        <w:left w:val="none" w:sz="0" w:space="0" w:color="auto"/>
        <w:bottom w:val="none" w:sz="0" w:space="0" w:color="auto"/>
        <w:right w:val="none" w:sz="0" w:space="0" w:color="auto"/>
      </w:divBdr>
    </w:div>
    <w:div w:id="2144421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footer" Target="footer5.xml"/><Relationship Id="rId39" Type="http://schemas.openxmlformats.org/officeDocument/2006/relationships/header" Target="header4.xml"/><Relationship Id="rId21" Type="http://schemas.openxmlformats.org/officeDocument/2006/relationships/header" Target="header2.xml"/><Relationship Id="rId34" Type="http://schemas.openxmlformats.org/officeDocument/2006/relationships/hyperlink" Target="https://www.psytoolkit.org/experiment-library/nback2.html" TargetMode="External"/><Relationship Id="rId42" Type="http://schemas.openxmlformats.org/officeDocument/2006/relationships/chart" Target="charts/chart2.xml"/><Relationship Id="rId47" Type="http://schemas.openxmlformats.org/officeDocument/2006/relationships/theme" Target="theme/theme1.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hyperlink" Target="https://unsplash.com/@dkoi?utm_source=unsplash&amp;utm_medium=referral&amp;utm_content=creditCopyText" TargetMode="External"/><Relationship Id="rId29"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reativecommons.org/licenses/by-sa/4.0/" TargetMode="External"/><Relationship Id="rId24" Type="http://schemas.openxmlformats.org/officeDocument/2006/relationships/image" Target="media/image8.png"/><Relationship Id="rId32" Type="http://schemas.openxmlformats.org/officeDocument/2006/relationships/hyperlink" Target="https://www.psytoolkit.org/experiment-library/corsi.html" TargetMode="External"/><Relationship Id="rId37" Type="http://schemas.openxmlformats.org/officeDocument/2006/relationships/image" Target="media/image14.png"/><Relationship Id="rId40" Type="http://schemas.openxmlformats.org/officeDocument/2006/relationships/footer" Target="footer7.xml"/><Relationship Id="rId45" Type="http://schemas.openxmlformats.org/officeDocument/2006/relationships/header" Target="header5.xml"/><Relationship Id="rId5" Type="http://schemas.openxmlformats.org/officeDocument/2006/relationships/footnotes" Target="footnotes.xml"/><Relationship Id="rId15" Type="http://schemas.openxmlformats.org/officeDocument/2006/relationships/hyperlink" Target="mailto:carmen.martinburo@urjc.es" TargetMode="External"/><Relationship Id="rId23" Type="http://schemas.openxmlformats.org/officeDocument/2006/relationships/footer" Target="footer4.xml"/><Relationship Id="rId28" Type="http://schemas.openxmlformats.org/officeDocument/2006/relationships/image" Target="media/image9.png"/><Relationship Id="rId36" Type="http://schemas.openxmlformats.org/officeDocument/2006/relationships/image" Target="media/image13.png"/><Relationship Id="rId10" Type="http://schemas.openxmlformats.org/officeDocument/2006/relationships/image" Target="media/image3.png"/><Relationship Id="rId19" Type="http://schemas.openxmlformats.org/officeDocument/2006/relationships/image" Target="media/image5.tiff"/><Relationship Id="rId31" Type="http://schemas.openxmlformats.org/officeDocument/2006/relationships/image" Target="media/image12.png"/><Relationship Id="rId44" Type="http://schemas.openxmlformats.org/officeDocument/2006/relationships/hyperlink" Target="https://creativecommons.org/licenses/by-sa/4.0/" TargetMode="External"/><Relationship Id="rId4" Type="http://schemas.openxmlformats.org/officeDocument/2006/relationships/webSettings" Target="webSettings.xml"/><Relationship Id="rId9" Type="http://schemas.openxmlformats.org/officeDocument/2006/relationships/hyperlink" Target="https://creativecommons.org/licenses/by-sa/4.0/" TargetMode="External"/><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footer" Target="footer6.xml"/><Relationship Id="rId30" Type="http://schemas.openxmlformats.org/officeDocument/2006/relationships/image" Target="media/image11.png"/><Relationship Id="rId35" Type="http://schemas.openxmlformats.org/officeDocument/2006/relationships/hyperlink" Target="https://tools.timodenk.com/digit-span-test" TargetMode="External"/><Relationship Id="rId43" Type="http://schemas.openxmlformats.org/officeDocument/2006/relationships/chart" Target="charts/chart3.xml"/><Relationship Id="rId8" Type="http://schemas.openxmlformats.org/officeDocument/2006/relationships/image" Target="media/image2.jpg"/><Relationship Id="rId3"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chart" Target="charts/chart1.xml"/><Relationship Id="rId25" Type="http://schemas.openxmlformats.org/officeDocument/2006/relationships/header" Target="header3.xml"/><Relationship Id="rId33" Type="http://schemas.openxmlformats.org/officeDocument/2006/relationships/hyperlink" Target="https://www.psytoolkit.org/experiment-library/backward_corsi.html" TargetMode="External"/><Relationship Id="rId38" Type="http://schemas.openxmlformats.org/officeDocument/2006/relationships/image" Target="media/image15.png"/><Relationship Id="rId46" Type="http://schemas.openxmlformats.org/officeDocument/2006/relationships/fontTable" Target="fontTable.xml"/><Relationship Id="rId20" Type="http://schemas.openxmlformats.org/officeDocument/2006/relationships/image" Target="media/image6.tiff"/><Relationship Id="rId41" Type="http://schemas.openxmlformats.org/officeDocument/2006/relationships/footer" Target="footer8.xml"/></Relationships>
</file>

<file path=word/_rels/header2.xml.rels><?xml version="1.0" encoding="UTF-8" standalone="yes"?>
<Relationships xmlns="http://schemas.openxmlformats.org/package/2006/relationships"><Relationship Id="rId1" Type="http://schemas.openxmlformats.org/officeDocument/2006/relationships/image" Target="media/image7.jpg"/></Relationships>
</file>

<file path=word/_rels/header5.xml.rels><?xml version="1.0" encoding="UTF-8" standalone="yes"?>
<Relationships xmlns="http://schemas.openxmlformats.org/package/2006/relationships"><Relationship Id="rId1" Type="http://schemas.openxmlformats.org/officeDocument/2006/relationships/image" Target="media/image7.jpg"/></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Hoja_de_c_lculo_de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Serie 1</c:v>
                </c:pt>
              </c:strCache>
            </c:strRef>
          </c:tx>
          <c:spPr>
            <a:solidFill>
              <a:schemeClr val="bg1"/>
            </a:solidFill>
            <a:ln>
              <a:noFill/>
            </a:ln>
            <a:effectLst/>
          </c:spPr>
          <c:invertIfNegative val="0"/>
          <c:cat>
            <c:strRef>
              <c:f>Hoja1!$A$2:$A$4</c:f>
              <c:strCache>
                <c:ptCount val="3"/>
                <c:pt idx="0">
                  <c:v>Condición 1</c:v>
                </c:pt>
                <c:pt idx="1">
                  <c:v>Condición 2</c:v>
                </c:pt>
                <c:pt idx="2">
                  <c:v>Condición 3</c:v>
                </c:pt>
              </c:strCache>
            </c:strRef>
          </c:cat>
          <c:val>
            <c:numRef>
              <c:f>Hoja1!$B$2:$B$4</c:f>
              <c:numCache>
                <c:formatCode>General</c:formatCode>
                <c:ptCount val="3"/>
                <c:pt idx="0">
                  <c:v>0</c:v>
                </c:pt>
                <c:pt idx="1">
                  <c:v>0</c:v>
                </c:pt>
                <c:pt idx="2">
                  <c:v>0</c:v>
                </c:pt>
              </c:numCache>
            </c:numRef>
          </c:val>
          <c:extLst>
            <c:ext xmlns:c16="http://schemas.microsoft.com/office/drawing/2014/chart" uri="{C3380CC4-5D6E-409C-BE32-E72D297353CC}">
              <c16:uniqueId val="{00000000-96EB-3B45-9187-5B196C955EC7}"/>
            </c:ext>
          </c:extLst>
        </c:ser>
        <c:dLbls>
          <c:showLegendKey val="0"/>
          <c:showVal val="0"/>
          <c:showCatName val="0"/>
          <c:showSerName val="0"/>
          <c:showPercent val="0"/>
          <c:showBubbleSize val="0"/>
        </c:dLbls>
        <c:gapWidth val="219"/>
        <c:overlap val="-27"/>
        <c:axId val="2072938672"/>
        <c:axId val="2072178272"/>
      </c:barChart>
      <c:catAx>
        <c:axId val="2072938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Helvetica Neue Light" charset="0"/>
                <a:ea typeface="Helvetica Neue Light" charset="0"/>
                <a:cs typeface="Helvetica Neue Light" charset="0"/>
              </a:defRPr>
            </a:pPr>
            <a:endParaRPr lang="es-ES"/>
          </a:p>
        </c:txPr>
        <c:crossAx val="2072178272"/>
        <c:crosses val="autoZero"/>
        <c:auto val="1"/>
        <c:lblAlgn val="ctr"/>
        <c:lblOffset val="100"/>
        <c:noMultiLvlLbl val="0"/>
      </c:catAx>
      <c:valAx>
        <c:axId val="2072178272"/>
        <c:scaling>
          <c:orientation val="minMax"/>
          <c:max val="1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Helvetica Neue Light" charset="0"/>
                    <a:ea typeface="Helvetica Neue Light" charset="0"/>
                    <a:cs typeface="Helvetica Neue Light" charset="0"/>
                  </a:defRPr>
                </a:pPr>
                <a:r>
                  <a:rPr lang="es-ES_tradnl"/>
                  <a:t>% de recuerd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Helvetica Neue Light" charset="0"/>
                  <a:ea typeface="Helvetica Neue Light" charset="0"/>
                  <a:cs typeface="Helvetica Neue Light" charset="0"/>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Helvetica Neue Light" charset="0"/>
                <a:ea typeface="Helvetica Neue Light" charset="0"/>
                <a:cs typeface="Helvetica Neue Light" charset="0"/>
              </a:defRPr>
            </a:pPr>
            <a:endParaRPr lang="es-ES"/>
          </a:p>
        </c:txPr>
        <c:crossAx val="2072938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0" i="0">
          <a:latin typeface="Helvetica Neue Light" charset="0"/>
          <a:ea typeface="Helvetica Neue Light" charset="0"/>
          <a:cs typeface="Helvetica Neue Light" charset="0"/>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Aciertos</c:v>
                </c:pt>
              </c:strCache>
            </c:strRef>
          </c:tx>
          <c:spPr>
            <a:solidFill>
              <a:schemeClr val="accent1"/>
            </a:solidFill>
            <a:ln>
              <a:noFill/>
            </a:ln>
            <a:effectLst/>
          </c:spPr>
          <c:invertIfNegative val="0"/>
          <c:cat>
            <c:strRef>
              <c:f>Hoja1!$A$2:$A$3</c:f>
              <c:strCache>
                <c:ptCount val="2"/>
                <c:pt idx="0">
                  <c:v>Condición 1</c:v>
                </c:pt>
                <c:pt idx="1">
                  <c:v>Condición 2</c:v>
                </c:pt>
              </c:strCache>
            </c:strRef>
          </c:cat>
          <c:val>
            <c:numRef>
              <c:f>Hoja1!$B$2:$B$3</c:f>
              <c:numCache>
                <c:formatCode>General</c:formatCode>
                <c:ptCount val="2"/>
                <c:pt idx="0">
                  <c:v>0</c:v>
                </c:pt>
                <c:pt idx="1">
                  <c:v>0</c:v>
                </c:pt>
              </c:numCache>
            </c:numRef>
          </c:val>
          <c:extLst>
            <c:ext xmlns:c16="http://schemas.microsoft.com/office/drawing/2014/chart" uri="{C3380CC4-5D6E-409C-BE32-E72D297353CC}">
              <c16:uniqueId val="{00000000-A87C-0C49-B89D-A3C3CB46F5FA}"/>
            </c:ext>
          </c:extLst>
        </c:ser>
        <c:ser>
          <c:idx val="1"/>
          <c:order val="1"/>
          <c:tx>
            <c:strRef>
              <c:f>Hoja1!$C$1</c:f>
              <c:strCache>
                <c:ptCount val="1"/>
                <c:pt idx="0">
                  <c:v>Falsas Alarmas</c:v>
                </c:pt>
              </c:strCache>
            </c:strRef>
          </c:tx>
          <c:spPr>
            <a:solidFill>
              <a:schemeClr val="accent2"/>
            </a:solidFill>
            <a:ln>
              <a:noFill/>
            </a:ln>
            <a:effectLst/>
          </c:spPr>
          <c:invertIfNegative val="0"/>
          <c:cat>
            <c:strRef>
              <c:f>Hoja1!$A$2:$A$3</c:f>
              <c:strCache>
                <c:ptCount val="2"/>
                <c:pt idx="0">
                  <c:v>Condición 1</c:v>
                </c:pt>
                <c:pt idx="1">
                  <c:v>Condición 2</c:v>
                </c:pt>
              </c:strCache>
            </c:strRef>
          </c:cat>
          <c:val>
            <c:numRef>
              <c:f>Hoja1!$C$2:$C$3</c:f>
              <c:numCache>
                <c:formatCode>General</c:formatCode>
                <c:ptCount val="2"/>
                <c:pt idx="0">
                  <c:v>0</c:v>
                </c:pt>
                <c:pt idx="1">
                  <c:v>0</c:v>
                </c:pt>
              </c:numCache>
            </c:numRef>
          </c:val>
          <c:extLst>
            <c:ext xmlns:c16="http://schemas.microsoft.com/office/drawing/2014/chart" uri="{C3380CC4-5D6E-409C-BE32-E72D297353CC}">
              <c16:uniqueId val="{00000001-A87C-0C49-B89D-A3C3CB46F5FA}"/>
            </c:ext>
          </c:extLst>
        </c:ser>
        <c:dLbls>
          <c:showLegendKey val="0"/>
          <c:showVal val="0"/>
          <c:showCatName val="0"/>
          <c:showSerName val="0"/>
          <c:showPercent val="0"/>
          <c:showBubbleSize val="0"/>
        </c:dLbls>
        <c:gapWidth val="219"/>
        <c:overlap val="-27"/>
        <c:axId val="-2122280512"/>
        <c:axId val="-2120007648"/>
      </c:barChart>
      <c:catAx>
        <c:axId val="-2122280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Helvetica" charset="0"/>
                <a:ea typeface="Helvetica" charset="0"/>
                <a:cs typeface="Helvetica" charset="0"/>
              </a:defRPr>
            </a:pPr>
            <a:endParaRPr lang="es-ES"/>
          </a:p>
        </c:txPr>
        <c:crossAx val="-2120007648"/>
        <c:crosses val="autoZero"/>
        <c:auto val="1"/>
        <c:lblAlgn val="ctr"/>
        <c:lblOffset val="100"/>
        <c:noMultiLvlLbl val="0"/>
      </c:catAx>
      <c:valAx>
        <c:axId val="-21200076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Helvetica" charset="0"/>
                <a:ea typeface="Helvetica" charset="0"/>
                <a:cs typeface="Helvetica" charset="0"/>
              </a:defRPr>
            </a:pPr>
            <a:endParaRPr lang="es-ES"/>
          </a:p>
        </c:txPr>
        <c:crossAx val="-2122280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Helvetica" charset="0"/>
          <a:ea typeface="Helvetica" charset="0"/>
          <a:cs typeface="Helvetica" charset="0"/>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Aciertos</c:v>
                </c:pt>
              </c:strCache>
            </c:strRef>
          </c:tx>
          <c:spPr>
            <a:solidFill>
              <a:schemeClr val="accent1"/>
            </a:solidFill>
            <a:ln>
              <a:noFill/>
            </a:ln>
            <a:effectLst/>
          </c:spPr>
          <c:invertIfNegative val="0"/>
          <c:cat>
            <c:strRef>
              <c:f>Hoja1!$A$2:$A$3</c:f>
              <c:strCache>
                <c:ptCount val="2"/>
                <c:pt idx="0">
                  <c:v>Condición 1</c:v>
                </c:pt>
                <c:pt idx="1">
                  <c:v>Condición 2</c:v>
                </c:pt>
              </c:strCache>
            </c:strRef>
          </c:cat>
          <c:val>
            <c:numRef>
              <c:f>Hoja1!$B$2:$B$3</c:f>
              <c:numCache>
                <c:formatCode>General</c:formatCode>
                <c:ptCount val="2"/>
                <c:pt idx="0">
                  <c:v>0</c:v>
                </c:pt>
                <c:pt idx="1">
                  <c:v>0</c:v>
                </c:pt>
              </c:numCache>
            </c:numRef>
          </c:val>
          <c:extLst>
            <c:ext xmlns:c16="http://schemas.microsoft.com/office/drawing/2014/chart" uri="{C3380CC4-5D6E-409C-BE32-E72D297353CC}">
              <c16:uniqueId val="{00000000-124C-FD4E-AC01-0775824871F0}"/>
            </c:ext>
          </c:extLst>
        </c:ser>
        <c:ser>
          <c:idx val="1"/>
          <c:order val="1"/>
          <c:tx>
            <c:strRef>
              <c:f>Hoja1!$C$1</c:f>
              <c:strCache>
                <c:ptCount val="1"/>
                <c:pt idx="0">
                  <c:v>Falsas Alarmas</c:v>
                </c:pt>
              </c:strCache>
            </c:strRef>
          </c:tx>
          <c:spPr>
            <a:solidFill>
              <a:schemeClr val="accent2"/>
            </a:solidFill>
            <a:ln>
              <a:noFill/>
            </a:ln>
            <a:effectLst/>
          </c:spPr>
          <c:invertIfNegative val="0"/>
          <c:cat>
            <c:strRef>
              <c:f>Hoja1!$A$2:$A$3</c:f>
              <c:strCache>
                <c:ptCount val="2"/>
                <c:pt idx="0">
                  <c:v>Condición 1</c:v>
                </c:pt>
                <c:pt idx="1">
                  <c:v>Condición 2</c:v>
                </c:pt>
              </c:strCache>
            </c:strRef>
          </c:cat>
          <c:val>
            <c:numRef>
              <c:f>Hoja1!$C$2:$C$3</c:f>
              <c:numCache>
                <c:formatCode>General</c:formatCode>
                <c:ptCount val="2"/>
                <c:pt idx="0">
                  <c:v>0</c:v>
                </c:pt>
                <c:pt idx="1">
                  <c:v>0</c:v>
                </c:pt>
              </c:numCache>
            </c:numRef>
          </c:val>
          <c:extLst>
            <c:ext xmlns:c16="http://schemas.microsoft.com/office/drawing/2014/chart" uri="{C3380CC4-5D6E-409C-BE32-E72D297353CC}">
              <c16:uniqueId val="{00000001-124C-FD4E-AC01-0775824871F0}"/>
            </c:ext>
          </c:extLst>
        </c:ser>
        <c:dLbls>
          <c:showLegendKey val="0"/>
          <c:showVal val="0"/>
          <c:showCatName val="0"/>
          <c:showSerName val="0"/>
          <c:showPercent val="0"/>
          <c:showBubbleSize val="0"/>
        </c:dLbls>
        <c:gapWidth val="219"/>
        <c:overlap val="-27"/>
        <c:axId val="-2122280512"/>
        <c:axId val="-2120007648"/>
      </c:barChart>
      <c:catAx>
        <c:axId val="-2122280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Helvetica" charset="0"/>
                <a:ea typeface="Helvetica" charset="0"/>
                <a:cs typeface="Helvetica" charset="0"/>
              </a:defRPr>
            </a:pPr>
            <a:endParaRPr lang="es-ES"/>
          </a:p>
        </c:txPr>
        <c:crossAx val="-2120007648"/>
        <c:crosses val="autoZero"/>
        <c:auto val="1"/>
        <c:lblAlgn val="ctr"/>
        <c:lblOffset val="100"/>
        <c:noMultiLvlLbl val="0"/>
      </c:catAx>
      <c:valAx>
        <c:axId val="-21200076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Helvetica" charset="0"/>
                <a:ea typeface="Helvetica" charset="0"/>
                <a:cs typeface="Helvetica" charset="0"/>
              </a:defRPr>
            </a:pPr>
            <a:endParaRPr lang="es-ES"/>
          </a:p>
        </c:txPr>
        <c:crossAx val="-2122280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Helvetica" charset="0"/>
          <a:ea typeface="Helvetica" charset="0"/>
          <a:cs typeface="Helvetica"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TotalTime>
  <Pages>30</Pages>
  <Words>7370</Words>
  <Characters>40537</Characters>
  <Application>Microsoft Office Word</Application>
  <DocSecurity>0</DocSecurity>
  <Lines>337</Lines>
  <Paragraphs>95</Paragraphs>
  <ScaleCrop>false</ScaleCrop>
  <HeadingPairs>
    <vt:vector size="2" baseType="variant">
      <vt:variant>
        <vt:lpstr>Título</vt:lpstr>
      </vt:variant>
      <vt:variant>
        <vt:i4>1</vt:i4>
      </vt:variant>
    </vt:vector>
  </HeadingPairs>
  <TitlesOfParts>
    <vt:vector size="1" baseType="lpstr">
      <vt:lpstr/>
    </vt:vector>
  </TitlesOfParts>
  <Company>www.intercambiosvirtuales.org</Company>
  <LinksUpToDate>false</LinksUpToDate>
  <CharactersWithSpaces>47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c:creator>
  <cp:keywords/>
  <dc:description/>
  <cp:lastModifiedBy>María Del Carmen Martín Buro García De Dionisio</cp:lastModifiedBy>
  <cp:revision>63</cp:revision>
  <cp:lastPrinted>2023-01-08T18:12:00Z</cp:lastPrinted>
  <dcterms:created xsi:type="dcterms:W3CDTF">2023-01-08T18:12:00Z</dcterms:created>
  <dcterms:modified xsi:type="dcterms:W3CDTF">2023-04-20T07:55:00Z</dcterms:modified>
</cp:coreProperties>
</file>